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C8FDC7" w14:textId="77777777" w:rsidR="004A4B7A" w:rsidRPr="00AD3255" w:rsidRDefault="004A4B7A" w:rsidP="004956C5">
      <w:pPr>
        <w:spacing w:line="240" w:lineRule="auto"/>
        <w:jc w:val="center"/>
        <w:rPr>
          <w:rFonts w:cstheme="minorHAnsi"/>
          <w:bCs/>
          <w:sz w:val="28"/>
          <w:szCs w:val="28"/>
        </w:rPr>
      </w:pPr>
    </w:p>
    <w:p w14:paraId="3EDD7759" w14:textId="3FDDD1DE" w:rsidR="00C768E7" w:rsidRPr="004A4B7A" w:rsidRDefault="00C768E7" w:rsidP="004956C5">
      <w:pPr>
        <w:spacing w:line="240" w:lineRule="auto"/>
        <w:jc w:val="center"/>
        <w:rPr>
          <w:rFonts w:cstheme="minorHAnsi"/>
          <w:b/>
          <w:bCs/>
          <w:sz w:val="28"/>
          <w:szCs w:val="28"/>
        </w:rPr>
      </w:pPr>
      <w:r w:rsidRPr="004A4B7A">
        <w:rPr>
          <w:rFonts w:cstheme="minorHAnsi"/>
          <w:b/>
          <w:bCs/>
          <w:sz w:val="28"/>
          <w:szCs w:val="28"/>
        </w:rPr>
        <w:t>British Thoracic Society Clinical Statement on Pulmonary Rehabilitation</w:t>
      </w:r>
    </w:p>
    <w:p w14:paraId="51385584" w14:textId="77777777" w:rsidR="00C768E7" w:rsidRPr="0048223E" w:rsidRDefault="00C768E7" w:rsidP="004956C5">
      <w:pPr>
        <w:spacing w:line="240" w:lineRule="auto"/>
        <w:rPr>
          <w:rFonts w:cstheme="minorHAnsi"/>
        </w:rPr>
      </w:pPr>
    </w:p>
    <w:p w14:paraId="63172906" w14:textId="77777777" w:rsidR="004A4B7A" w:rsidRDefault="004A4B7A" w:rsidP="004956C5">
      <w:pPr>
        <w:spacing w:line="240" w:lineRule="auto"/>
        <w:rPr>
          <w:rFonts w:cstheme="minorHAnsi"/>
        </w:rPr>
      </w:pPr>
    </w:p>
    <w:p w14:paraId="40170428" w14:textId="6A0E7BD0" w:rsidR="000F0EF7" w:rsidRPr="0048223E" w:rsidRDefault="00C768E7" w:rsidP="004956C5">
      <w:pPr>
        <w:spacing w:line="240" w:lineRule="auto"/>
        <w:rPr>
          <w:rFonts w:cstheme="minorHAnsi"/>
          <w:b/>
          <w:bCs/>
        </w:rPr>
      </w:pPr>
      <w:r w:rsidRPr="004A4B7A">
        <w:rPr>
          <w:rFonts w:cstheme="minorHAnsi"/>
          <w:b/>
          <w:bCs/>
        </w:rPr>
        <w:t>Authors</w:t>
      </w:r>
      <w:r w:rsidR="00691960" w:rsidRPr="0048223E">
        <w:rPr>
          <w:rFonts w:cstheme="minorHAnsi"/>
        </w:rPr>
        <w:t>: William Man</w:t>
      </w:r>
      <w:r w:rsidR="00F04709">
        <w:rPr>
          <w:rFonts w:cstheme="minorHAnsi"/>
        </w:rPr>
        <w:t>*</w:t>
      </w:r>
      <w:r w:rsidR="00691960" w:rsidRPr="0048223E">
        <w:rPr>
          <w:rFonts w:cstheme="minorHAnsi"/>
        </w:rPr>
        <w:t>, Sally Singh</w:t>
      </w:r>
      <w:r w:rsidR="00F04709">
        <w:rPr>
          <w:rFonts w:cstheme="minorHAnsi"/>
        </w:rPr>
        <w:t>*</w:t>
      </w:r>
      <w:r w:rsidR="00691960" w:rsidRPr="0048223E">
        <w:rPr>
          <w:rFonts w:cstheme="minorHAnsi"/>
        </w:rPr>
        <w:t xml:space="preserve">, </w:t>
      </w:r>
      <w:r w:rsidR="007A2D13">
        <w:rPr>
          <w:rFonts w:cstheme="minorHAnsi"/>
        </w:rPr>
        <w:t xml:space="preserve">Emma Chaplin, </w:t>
      </w:r>
      <w:r w:rsidR="003B7A19">
        <w:rPr>
          <w:rFonts w:cstheme="minorHAnsi"/>
        </w:rPr>
        <w:t>Enya Daynes,</w:t>
      </w:r>
      <w:r w:rsidR="007376C6">
        <w:rPr>
          <w:rFonts w:cstheme="minorHAnsi"/>
        </w:rPr>
        <w:t xml:space="preserve"> </w:t>
      </w:r>
      <w:r w:rsidR="00E848B4">
        <w:rPr>
          <w:rFonts w:cstheme="minorHAnsi"/>
        </w:rPr>
        <w:t xml:space="preserve">Alistair Drummond, </w:t>
      </w:r>
      <w:r w:rsidR="007376C6">
        <w:rPr>
          <w:rFonts w:cstheme="minorHAnsi"/>
        </w:rPr>
        <w:t>Rachael Evans,</w:t>
      </w:r>
      <w:r w:rsidR="003B7A19">
        <w:rPr>
          <w:rFonts w:cstheme="minorHAnsi"/>
        </w:rPr>
        <w:t xml:space="preserve"> Neil Greening, Claire Nolan, </w:t>
      </w:r>
      <w:r w:rsidR="007376C6">
        <w:rPr>
          <w:rFonts w:cstheme="minorHAnsi"/>
        </w:rPr>
        <w:t xml:space="preserve">Matthew Pavitt, </w:t>
      </w:r>
      <w:r w:rsidR="003B7A19">
        <w:rPr>
          <w:rFonts w:cstheme="minorHAnsi"/>
        </w:rPr>
        <w:t>Nicola Roberts</w:t>
      </w:r>
      <w:r w:rsidR="00026023">
        <w:rPr>
          <w:rFonts w:cstheme="minorHAnsi"/>
        </w:rPr>
        <w:t xml:space="preserve">, </w:t>
      </w:r>
      <w:r w:rsidR="00714B2C">
        <w:rPr>
          <w:rFonts w:cstheme="minorHAnsi"/>
        </w:rPr>
        <w:t>Ioannis</w:t>
      </w:r>
      <w:r w:rsidR="00026023">
        <w:rPr>
          <w:rFonts w:cstheme="minorHAnsi"/>
        </w:rPr>
        <w:t xml:space="preserve"> </w:t>
      </w:r>
      <w:r w:rsidR="00714B2C">
        <w:rPr>
          <w:rFonts w:cstheme="minorHAnsi"/>
        </w:rPr>
        <w:t>Vogiatzis</w:t>
      </w:r>
    </w:p>
    <w:p w14:paraId="136A59A2" w14:textId="77777777" w:rsidR="00F04709" w:rsidRPr="00F04709" w:rsidRDefault="00F04709" w:rsidP="004956C5">
      <w:pPr>
        <w:spacing w:line="240" w:lineRule="auto"/>
        <w:rPr>
          <w:rFonts w:cstheme="minorHAnsi"/>
        </w:rPr>
      </w:pPr>
      <w:r w:rsidRPr="00F04709">
        <w:rPr>
          <w:rFonts w:cstheme="minorHAnsi"/>
        </w:rPr>
        <w:t>*</w:t>
      </w:r>
      <w:r>
        <w:rPr>
          <w:rFonts w:cstheme="minorHAnsi"/>
        </w:rPr>
        <w:t xml:space="preserve"> </w:t>
      </w:r>
      <w:r w:rsidRPr="00F04709">
        <w:rPr>
          <w:rFonts w:cstheme="minorHAnsi"/>
        </w:rPr>
        <w:t>Co-chairs of Clinical Statement Group</w:t>
      </w:r>
    </w:p>
    <w:p w14:paraId="12171B8F" w14:textId="4D3A41CB" w:rsidR="000F0EF7" w:rsidRDefault="000F0EF7" w:rsidP="004956C5">
      <w:pPr>
        <w:spacing w:line="240" w:lineRule="auto"/>
        <w:jc w:val="center"/>
        <w:rPr>
          <w:rFonts w:cstheme="minorHAnsi"/>
          <w:b/>
          <w:bCs/>
        </w:rPr>
      </w:pPr>
    </w:p>
    <w:p w14:paraId="426F5FFB" w14:textId="77777777" w:rsidR="00C768E7" w:rsidRDefault="00C768E7" w:rsidP="004956C5">
      <w:pPr>
        <w:spacing w:line="240" w:lineRule="auto"/>
        <w:rPr>
          <w:rFonts w:cstheme="minorHAnsi"/>
        </w:rPr>
      </w:pPr>
    </w:p>
    <w:p w14:paraId="243E67DE" w14:textId="77777777" w:rsidR="0048223E" w:rsidRDefault="0048223E" w:rsidP="004956C5">
      <w:pPr>
        <w:spacing w:line="240" w:lineRule="auto"/>
        <w:rPr>
          <w:rFonts w:cstheme="minorHAnsi"/>
        </w:rPr>
      </w:pPr>
    </w:p>
    <w:p w14:paraId="321C6091" w14:textId="77777777" w:rsidR="0048223E" w:rsidRDefault="0048223E" w:rsidP="004956C5">
      <w:pPr>
        <w:spacing w:line="240" w:lineRule="auto"/>
        <w:rPr>
          <w:rFonts w:cstheme="minorHAnsi"/>
        </w:rPr>
      </w:pPr>
    </w:p>
    <w:p w14:paraId="0769ECAB" w14:textId="77777777" w:rsidR="000B1224" w:rsidRDefault="000B1224" w:rsidP="004956C5">
      <w:pPr>
        <w:spacing w:line="240" w:lineRule="auto"/>
        <w:rPr>
          <w:rFonts w:cstheme="minorHAnsi"/>
        </w:rPr>
      </w:pPr>
    </w:p>
    <w:p w14:paraId="445D5482" w14:textId="77777777" w:rsidR="000B1224" w:rsidRDefault="000B1224" w:rsidP="004956C5">
      <w:pPr>
        <w:spacing w:line="240" w:lineRule="auto"/>
        <w:rPr>
          <w:rFonts w:cstheme="minorHAnsi"/>
        </w:rPr>
      </w:pPr>
    </w:p>
    <w:p w14:paraId="45C1F4C7" w14:textId="4BAA87FC" w:rsidR="00C768E7" w:rsidRPr="0048223E" w:rsidRDefault="00C768E7" w:rsidP="004956C5">
      <w:pPr>
        <w:spacing w:line="240" w:lineRule="auto"/>
        <w:rPr>
          <w:rFonts w:cstheme="minorHAnsi"/>
          <w:b/>
          <w:bCs/>
        </w:rPr>
      </w:pPr>
      <w:r w:rsidRPr="0048223E">
        <w:rPr>
          <w:rFonts w:cstheme="minorHAnsi"/>
          <w:b/>
          <w:bCs/>
        </w:rPr>
        <w:t>Content</w:t>
      </w:r>
      <w:r w:rsidR="00474021" w:rsidRPr="0048223E">
        <w:rPr>
          <w:rFonts w:cstheme="minorHAnsi"/>
          <w:b/>
          <w:bCs/>
        </w:rPr>
        <w:t>s</w:t>
      </w:r>
    </w:p>
    <w:p w14:paraId="1989CFF6" w14:textId="77777777" w:rsidR="002E1214" w:rsidRDefault="002E1214" w:rsidP="004956C5">
      <w:pPr>
        <w:spacing w:line="240" w:lineRule="auto"/>
        <w:rPr>
          <w:rFonts w:eastAsia="Calibri" w:cstheme="minorHAnsi"/>
          <w:b/>
          <w:bCs/>
        </w:rPr>
      </w:pPr>
      <w:r w:rsidRPr="0048223E">
        <w:rPr>
          <w:rFonts w:eastAsia="Calibri" w:cstheme="minorHAnsi"/>
          <w:b/>
          <w:bCs/>
        </w:rPr>
        <w:t>Introduction</w:t>
      </w:r>
    </w:p>
    <w:p w14:paraId="18E8F2CD" w14:textId="5B128E28" w:rsidR="00B72EBB" w:rsidRPr="0048223E" w:rsidRDefault="00A7392C" w:rsidP="004956C5">
      <w:pPr>
        <w:spacing w:line="240" w:lineRule="auto"/>
        <w:rPr>
          <w:rFonts w:eastAsia="Calibri" w:cstheme="minorHAnsi"/>
          <w:b/>
          <w:bCs/>
        </w:rPr>
      </w:pPr>
      <w:r>
        <w:rPr>
          <w:rFonts w:eastAsia="Calibri" w:cstheme="minorHAnsi"/>
          <w:b/>
          <w:bCs/>
        </w:rPr>
        <w:t>Summary of Clinical Practice Points</w:t>
      </w:r>
    </w:p>
    <w:p w14:paraId="713F194E" w14:textId="5F40BFC5" w:rsidR="00474021" w:rsidRPr="0048223E" w:rsidRDefault="00474021" w:rsidP="004956C5">
      <w:pPr>
        <w:spacing w:line="240" w:lineRule="auto"/>
        <w:rPr>
          <w:rFonts w:cstheme="minorHAnsi"/>
        </w:rPr>
      </w:pPr>
      <w:r w:rsidRPr="0048223E">
        <w:rPr>
          <w:rFonts w:eastAsia="Calibri" w:cstheme="minorHAnsi"/>
          <w:b/>
          <w:bCs/>
        </w:rPr>
        <w:t xml:space="preserve">Section 1: Pulmonary rehabilitation: </w:t>
      </w:r>
      <w:r w:rsidR="001F1FEC" w:rsidRPr="0048223E">
        <w:rPr>
          <w:rFonts w:eastAsia="Calibri" w:cstheme="minorHAnsi"/>
          <w:b/>
          <w:bCs/>
        </w:rPr>
        <w:t xml:space="preserve">Access, </w:t>
      </w:r>
      <w:r w:rsidR="00B44423" w:rsidRPr="0048223E">
        <w:rPr>
          <w:rFonts w:eastAsia="Calibri" w:cstheme="minorHAnsi"/>
          <w:b/>
          <w:bCs/>
        </w:rPr>
        <w:t>Referrals and</w:t>
      </w:r>
      <w:r w:rsidRPr="0048223E">
        <w:rPr>
          <w:rFonts w:eastAsia="Calibri" w:cstheme="minorHAnsi"/>
          <w:b/>
          <w:bCs/>
        </w:rPr>
        <w:t xml:space="preserve"> </w:t>
      </w:r>
      <w:r w:rsidR="00B44423" w:rsidRPr="0048223E">
        <w:rPr>
          <w:rFonts w:eastAsia="Calibri" w:cstheme="minorHAnsi"/>
          <w:b/>
          <w:bCs/>
        </w:rPr>
        <w:t>U</w:t>
      </w:r>
      <w:r w:rsidRPr="0048223E">
        <w:rPr>
          <w:rFonts w:eastAsia="Calibri" w:cstheme="minorHAnsi"/>
          <w:b/>
          <w:bCs/>
        </w:rPr>
        <w:t>ptake</w:t>
      </w:r>
    </w:p>
    <w:p w14:paraId="1E8D8257" w14:textId="77777777" w:rsidR="00474021" w:rsidRPr="0048223E" w:rsidRDefault="00474021" w:rsidP="004956C5">
      <w:pPr>
        <w:spacing w:before="240" w:line="240" w:lineRule="auto"/>
        <w:rPr>
          <w:rFonts w:cstheme="minorHAnsi"/>
          <w:b/>
          <w:bCs/>
        </w:rPr>
      </w:pPr>
      <w:r w:rsidRPr="0048223E">
        <w:rPr>
          <w:rFonts w:cstheme="minorHAnsi"/>
          <w:b/>
          <w:bCs/>
        </w:rPr>
        <w:t>Section 2: Assessment and Outcomes</w:t>
      </w:r>
    </w:p>
    <w:p w14:paraId="3C27944C" w14:textId="5209D057" w:rsidR="00474021" w:rsidRPr="0048223E" w:rsidRDefault="00474021" w:rsidP="004956C5">
      <w:pPr>
        <w:spacing w:line="240" w:lineRule="auto"/>
        <w:rPr>
          <w:rFonts w:cstheme="minorHAnsi"/>
          <w:b/>
          <w:bCs/>
        </w:rPr>
      </w:pPr>
      <w:r w:rsidRPr="0048223E">
        <w:rPr>
          <w:rFonts w:cstheme="minorHAnsi"/>
          <w:b/>
          <w:bCs/>
        </w:rPr>
        <w:t>Section 3: Extending the Scope of Pulmonary Rehabilitation</w:t>
      </w:r>
    </w:p>
    <w:p w14:paraId="6BB3260D" w14:textId="378D5DD5" w:rsidR="00474021" w:rsidRPr="0048223E" w:rsidRDefault="00474021" w:rsidP="004956C5">
      <w:pPr>
        <w:spacing w:after="0" w:line="240" w:lineRule="auto"/>
        <w:contextualSpacing/>
        <w:rPr>
          <w:rFonts w:cstheme="minorHAnsi"/>
          <w:b/>
          <w:bCs/>
        </w:rPr>
      </w:pPr>
      <w:r w:rsidRPr="0048223E">
        <w:rPr>
          <w:rFonts w:cstheme="minorHAnsi"/>
          <w:b/>
          <w:bCs/>
        </w:rPr>
        <w:t>Section 4: Alternatives Models of Pulmonary Rehabilitation</w:t>
      </w:r>
    </w:p>
    <w:p w14:paraId="6A6B3D00" w14:textId="2F100D2E" w:rsidR="00474021" w:rsidRPr="0048223E" w:rsidRDefault="00474021" w:rsidP="004956C5">
      <w:pPr>
        <w:spacing w:after="0" w:line="240" w:lineRule="auto"/>
        <w:contextualSpacing/>
        <w:rPr>
          <w:rFonts w:cstheme="minorHAnsi"/>
          <w:b/>
          <w:bCs/>
        </w:rPr>
      </w:pPr>
    </w:p>
    <w:p w14:paraId="5EDD9798" w14:textId="77777777" w:rsidR="00474021" w:rsidRPr="0048223E" w:rsidRDefault="00474021" w:rsidP="004956C5">
      <w:pPr>
        <w:spacing w:after="0" w:line="240" w:lineRule="auto"/>
        <w:contextualSpacing/>
        <w:rPr>
          <w:rFonts w:cstheme="minorHAnsi"/>
          <w:b/>
          <w:bCs/>
        </w:rPr>
      </w:pPr>
      <w:r w:rsidRPr="0048223E">
        <w:rPr>
          <w:rFonts w:cstheme="minorHAnsi"/>
          <w:b/>
          <w:bCs/>
        </w:rPr>
        <w:t>Section 5: Adjuncts to and Maintenance of Pulmonary Rehabilitation</w:t>
      </w:r>
    </w:p>
    <w:p w14:paraId="0195801B" w14:textId="77777777" w:rsidR="002E1214" w:rsidRDefault="002E1214" w:rsidP="004956C5">
      <w:pPr>
        <w:spacing w:line="240" w:lineRule="auto"/>
        <w:rPr>
          <w:rFonts w:cstheme="minorHAnsi"/>
        </w:rPr>
      </w:pPr>
    </w:p>
    <w:p w14:paraId="1EFD19A5" w14:textId="77777777" w:rsidR="00720A13" w:rsidRDefault="00720A13" w:rsidP="004956C5">
      <w:pPr>
        <w:spacing w:line="240" w:lineRule="auto"/>
        <w:rPr>
          <w:rFonts w:cstheme="minorHAnsi"/>
        </w:rPr>
      </w:pPr>
    </w:p>
    <w:p w14:paraId="5EBD6146" w14:textId="77777777" w:rsidR="00720A13" w:rsidRDefault="00720A13" w:rsidP="004956C5">
      <w:pPr>
        <w:spacing w:line="240" w:lineRule="auto"/>
        <w:rPr>
          <w:rFonts w:cstheme="minorHAnsi"/>
        </w:rPr>
      </w:pPr>
    </w:p>
    <w:p w14:paraId="053E0B27" w14:textId="383E9702" w:rsidR="00EA3341" w:rsidRDefault="00EA3341" w:rsidP="004956C5">
      <w:pPr>
        <w:spacing w:after="160" w:line="240" w:lineRule="auto"/>
        <w:jc w:val="both"/>
        <w:rPr>
          <w:rFonts w:cstheme="minorHAnsi"/>
        </w:rPr>
      </w:pPr>
    </w:p>
    <w:p w14:paraId="234569D0" w14:textId="77777777" w:rsidR="003B606C" w:rsidRDefault="003B606C" w:rsidP="004956C5">
      <w:pPr>
        <w:spacing w:after="160" w:line="240" w:lineRule="auto"/>
        <w:jc w:val="both"/>
        <w:rPr>
          <w:rFonts w:cstheme="minorHAnsi"/>
        </w:rPr>
      </w:pPr>
    </w:p>
    <w:p w14:paraId="449B3F9D" w14:textId="77777777" w:rsidR="003B606C" w:rsidRDefault="003B606C" w:rsidP="004956C5">
      <w:pPr>
        <w:spacing w:after="160" w:line="240" w:lineRule="auto"/>
        <w:jc w:val="both"/>
        <w:rPr>
          <w:rFonts w:cstheme="minorHAnsi"/>
        </w:rPr>
      </w:pPr>
    </w:p>
    <w:p w14:paraId="5B8DE8B7" w14:textId="77777777" w:rsidR="003B606C" w:rsidRPr="0048223E" w:rsidRDefault="003B606C" w:rsidP="004956C5">
      <w:pPr>
        <w:spacing w:after="160" w:line="240" w:lineRule="auto"/>
        <w:jc w:val="both"/>
        <w:rPr>
          <w:rFonts w:cstheme="minorHAnsi"/>
        </w:rPr>
      </w:pPr>
    </w:p>
    <w:p w14:paraId="5433F846" w14:textId="77777777" w:rsidR="00EA3341" w:rsidRPr="0048223E" w:rsidRDefault="00EA3341" w:rsidP="004956C5">
      <w:pPr>
        <w:spacing w:after="160" w:line="240" w:lineRule="auto"/>
        <w:jc w:val="both"/>
        <w:rPr>
          <w:rFonts w:eastAsia="Calibri" w:cstheme="minorHAnsi"/>
        </w:rPr>
      </w:pPr>
    </w:p>
    <w:p w14:paraId="0BE95219" w14:textId="77777777" w:rsidR="008822B1" w:rsidRPr="0048223E" w:rsidRDefault="008822B1" w:rsidP="004956C5">
      <w:pPr>
        <w:spacing w:after="160" w:line="240" w:lineRule="auto"/>
        <w:jc w:val="both"/>
        <w:rPr>
          <w:rFonts w:eastAsia="Calibri" w:cstheme="minorHAnsi"/>
        </w:rPr>
      </w:pPr>
    </w:p>
    <w:p w14:paraId="10FF30DF" w14:textId="77777777" w:rsidR="008822B1" w:rsidRPr="0048223E" w:rsidRDefault="008822B1" w:rsidP="004956C5">
      <w:pPr>
        <w:spacing w:after="160" w:line="240" w:lineRule="auto"/>
        <w:jc w:val="both"/>
        <w:rPr>
          <w:rFonts w:eastAsia="Calibri" w:cstheme="minorHAnsi"/>
        </w:rPr>
      </w:pPr>
    </w:p>
    <w:p w14:paraId="75783D6D" w14:textId="77777777" w:rsidR="003E50B7" w:rsidRPr="0048223E" w:rsidRDefault="003E50B7" w:rsidP="004956C5">
      <w:pPr>
        <w:spacing w:after="120" w:line="240" w:lineRule="auto"/>
        <w:jc w:val="both"/>
        <w:rPr>
          <w:rFonts w:eastAsia="Calibri" w:cstheme="minorHAnsi"/>
          <w:b/>
          <w:bCs/>
        </w:rPr>
      </w:pPr>
    </w:p>
    <w:p w14:paraId="51FC5A91" w14:textId="77777777" w:rsidR="003E50B7" w:rsidRPr="0048223E" w:rsidRDefault="003E50B7" w:rsidP="004956C5">
      <w:pPr>
        <w:spacing w:after="120" w:line="240" w:lineRule="auto"/>
        <w:jc w:val="both"/>
        <w:rPr>
          <w:rFonts w:eastAsia="Calibri" w:cstheme="minorHAnsi"/>
          <w:b/>
          <w:bCs/>
        </w:rPr>
      </w:pPr>
    </w:p>
    <w:p w14:paraId="7F54C43A" w14:textId="1B90BBCA" w:rsidR="008B63E4" w:rsidRPr="00720A13" w:rsidRDefault="008B63E4" w:rsidP="004956C5">
      <w:pPr>
        <w:spacing w:line="240" w:lineRule="auto"/>
        <w:rPr>
          <w:rFonts w:eastAsia="Calibri" w:cstheme="minorHAnsi"/>
          <w:b/>
          <w:bCs/>
        </w:rPr>
      </w:pPr>
      <w:r w:rsidRPr="00EE1799">
        <w:rPr>
          <w:rFonts w:eastAsia="Calibri" w:cstheme="minorHAnsi"/>
          <w:b/>
          <w:bCs/>
          <w:sz w:val="24"/>
          <w:szCs w:val="24"/>
        </w:rPr>
        <w:t>Introduction</w:t>
      </w:r>
    </w:p>
    <w:p w14:paraId="1AB0E3C2" w14:textId="1FE5C3B3" w:rsidR="00C058DE" w:rsidRPr="0048223E" w:rsidRDefault="008B63E4" w:rsidP="004956C5">
      <w:pPr>
        <w:spacing w:after="120" w:line="240" w:lineRule="auto"/>
        <w:jc w:val="both"/>
        <w:rPr>
          <w:rFonts w:eastAsia="Calibri" w:cstheme="minorHAnsi"/>
        </w:rPr>
      </w:pPr>
      <w:r w:rsidRPr="0048223E">
        <w:rPr>
          <w:rFonts w:eastAsia="Calibri" w:cstheme="minorHAnsi"/>
        </w:rPr>
        <w:t>The evidence-based British Thoracic Society (BTS) Guideline for pulmonary rehabilitation</w:t>
      </w:r>
      <w:r w:rsidR="004466CF" w:rsidRPr="0048223E">
        <w:rPr>
          <w:rFonts w:eastAsia="Calibri" w:cstheme="minorHAnsi"/>
        </w:rPr>
        <w:t xml:space="preserve"> (PR)</w:t>
      </w:r>
      <w:r w:rsidRPr="0048223E">
        <w:rPr>
          <w:rFonts w:eastAsia="Calibri" w:cstheme="minorHAnsi"/>
        </w:rPr>
        <w:t xml:space="preserve"> in adults was published in 2013.</w:t>
      </w:r>
      <w:r w:rsidRPr="0048223E">
        <w:rPr>
          <w:rFonts w:eastAsia="Calibri"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eastAsia="Calibri" w:cstheme="minorHAnsi"/>
        </w:rPr>
        <w:instrText xml:space="preserve"> ADDIN EN.CITE </w:instrText>
      </w:r>
      <w:r w:rsidR="00BF0FAB" w:rsidRPr="0048223E">
        <w:rPr>
          <w:rFonts w:eastAsia="Calibri"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eastAsia="Calibri" w:cstheme="minorHAnsi"/>
        </w:rPr>
        <w:instrText xml:space="preserve"> ADDIN EN.CITE.DATA </w:instrText>
      </w:r>
      <w:r w:rsidR="00BF0FAB" w:rsidRPr="0048223E">
        <w:rPr>
          <w:rFonts w:eastAsia="Calibri" w:cstheme="minorHAnsi"/>
        </w:rPr>
      </w:r>
      <w:r w:rsidR="00BF0FAB" w:rsidRPr="0048223E">
        <w:rPr>
          <w:rFonts w:eastAsia="Calibri" w:cstheme="minorHAnsi"/>
        </w:rPr>
        <w:fldChar w:fldCharType="end"/>
      </w:r>
      <w:r w:rsidRPr="0048223E">
        <w:rPr>
          <w:rFonts w:eastAsia="Calibri" w:cstheme="minorHAnsi"/>
        </w:rPr>
      </w:r>
      <w:r w:rsidRPr="0048223E">
        <w:rPr>
          <w:rFonts w:eastAsia="Calibri" w:cstheme="minorHAnsi"/>
        </w:rPr>
        <w:fldChar w:fldCharType="separate"/>
      </w:r>
      <w:r w:rsidRPr="0048223E">
        <w:rPr>
          <w:rFonts w:eastAsia="Calibri" w:cstheme="minorHAnsi"/>
          <w:noProof/>
        </w:rPr>
        <w:t>(1)</w:t>
      </w:r>
      <w:r w:rsidRPr="0048223E">
        <w:rPr>
          <w:rFonts w:eastAsia="Calibri" w:cstheme="minorHAnsi"/>
        </w:rPr>
        <w:fldChar w:fldCharType="end"/>
      </w:r>
      <w:r w:rsidRPr="0048223E">
        <w:rPr>
          <w:rFonts w:eastAsia="Calibri" w:cstheme="minorHAnsi"/>
        </w:rPr>
        <w:t xml:space="preserve"> </w:t>
      </w:r>
      <w:r w:rsidR="00C058DE" w:rsidRPr="0048223E">
        <w:rPr>
          <w:rFonts w:eastAsia="Calibri" w:cstheme="minorHAnsi"/>
        </w:rPr>
        <w:t>There is a strong evidence base for the benefits of PR</w:t>
      </w:r>
      <w:r w:rsidR="00391DBA" w:rsidRPr="0048223E">
        <w:rPr>
          <w:rFonts w:eastAsia="Calibri" w:cstheme="minorHAnsi"/>
        </w:rPr>
        <w:t>,</w:t>
      </w:r>
      <w:r w:rsidR="00C058DE" w:rsidRPr="0048223E">
        <w:rPr>
          <w:rFonts w:eastAsia="Calibri" w:cstheme="minorHAnsi"/>
        </w:rPr>
        <w:fldChar w:fldCharType="begin"/>
      </w:r>
      <w:r w:rsidR="00BF0FAB" w:rsidRPr="0048223E">
        <w:rPr>
          <w:rFonts w:eastAsia="Calibri" w:cstheme="minorHAnsi"/>
        </w:rPr>
        <w:instrText xml:space="preserve"> ADDIN EN.CITE &lt;EndNote&gt;&lt;Cite&gt;&lt;Author&gt;McCarthy&lt;/Author&gt;&lt;Year&gt;2015&lt;/Year&gt;&lt;RecNum&gt;2189&lt;/RecNum&gt;&lt;DisplayText&gt;(2)&lt;/DisplayText&gt;&lt;record&gt;&lt;rec-number&gt;2189&lt;/rec-number&gt;&lt;foreign-keys&gt;&lt;key app="EN" db-id="wtpdvfsd22fv2yep5vextrzfa05dvazz09w5" timestamp="1435397304"&gt;2189&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periodical&gt;&lt;pages&gt;CD003793&lt;/pages&gt;&lt;volume&gt;2&lt;/volume&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469-493X (Electronic)&amp;#xD;1361-6137 (Linking)&lt;/isbn&gt;&lt;accession-num&gt;25705944&lt;/accession-num&gt;&lt;urls&gt;&lt;related-urls&gt;&lt;url&gt;https://www.ncbi.nlm.nih.gov/pubmed/25705944&lt;/url&gt;&lt;/related-urls&gt;&lt;/urls&gt;&lt;electronic-resource-num&gt;10.1002/14651858.CD003793.pub3&lt;/electronic-resource-num&gt;&lt;/record&gt;&lt;/Cite&gt;&lt;/EndNote&gt;</w:instrText>
      </w:r>
      <w:r w:rsidR="00C058DE" w:rsidRPr="0048223E">
        <w:rPr>
          <w:rFonts w:eastAsia="Calibri" w:cstheme="minorHAnsi"/>
        </w:rPr>
        <w:fldChar w:fldCharType="separate"/>
      </w:r>
      <w:r w:rsidR="00C058DE" w:rsidRPr="0048223E">
        <w:rPr>
          <w:rFonts w:eastAsia="Calibri" w:cstheme="minorHAnsi"/>
          <w:noProof/>
        </w:rPr>
        <w:t>(2)</w:t>
      </w:r>
      <w:r w:rsidR="00C058DE" w:rsidRPr="0048223E">
        <w:rPr>
          <w:rFonts w:eastAsia="Calibri" w:cstheme="minorHAnsi"/>
        </w:rPr>
        <w:fldChar w:fldCharType="end"/>
      </w:r>
      <w:r w:rsidR="00C058DE" w:rsidRPr="0048223E">
        <w:rPr>
          <w:rFonts w:eastAsia="Calibri" w:cstheme="minorHAnsi"/>
        </w:rPr>
        <w:t xml:space="preserve"> </w:t>
      </w:r>
      <w:r w:rsidR="00FC4EB5" w:rsidRPr="0048223E">
        <w:rPr>
          <w:rFonts w:eastAsia="Calibri" w:cstheme="minorHAnsi"/>
        </w:rPr>
        <w:t>and it</w:t>
      </w:r>
      <w:r w:rsidR="00C058DE" w:rsidRPr="0048223E">
        <w:rPr>
          <w:rFonts w:eastAsia="Calibri" w:cstheme="minorHAnsi"/>
        </w:rPr>
        <w:t xml:space="preserve"> is one of the most cost-effective interventions for </w:t>
      </w:r>
      <w:r w:rsidR="00391DBA" w:rsidRPr="0048223E">
        <w:rPr>
          <w:rFonts w:eastAsia="Calibri" w:cstheme="minorHAnsi"/>
        </w:rPr>
        <w:t xml:space="preserve">adults </w:t>
      </w:r>
      <w:r w:rsidR="00C058DE" w:rsidRPr="0048223E">
        <w:rPr>
          <w:rFonts w:eastAsia="Calibri" w:cstheme="minorHAnsi"/>
        </w:rPr>
        <w:t>with chronic obstructive pulmonary disease (COPD).</w:t>
      </w:r>
      <w:r w:rsidR="00C058DE" w:rsidRPr="0048223E">
        <w:rPr>
          <w:rFonts w:eastAsia="Calibri"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eastAsia="Calibri" w:cstheme="minorHAnsi"/>
        </w:rPr>
        <w:instrText xml:space="preserve"> ADDIN EN.CITE </w:instrText>
      </w:r>
      <w:r w:rsidR="00BF0FAB" w:rsidRPr="0048223E">
        <w:rPr>
          <w:rFonts w:eastAsia="Calibri"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eastAsia="Calibri" w:cstheme="minorHAnsi"/>
        </w:rPr>
        <w:instrText xml:space="preserve"> ADDIN EN.CITE.DATA </w:instrText>
      </w:r>
      <w:r w:rsidR="00BF0FAB" w:rsidRPr="0048223E">
        <w:rPr>
          <w:rFonts w:eastAsia="Calibri" w:cstheme="minorHAnsi"/>
        </w:rPr>
      </w:r>
      <w:r w:rsidR="00BF0FAB" w:rsidRPr="0048223E">
        <w:rPr>
          <w:rFonts w:eastAsia="Calibri" w:cstheme="minorHAnsi"/>
        </w:rPr>
        <w:fldChar w:fldCharType="end"/>
      </w:r>
      <w:r w:rsidR="00C058DE" w:rsidRPr="0048223E">
        <w:rPr>
          <w:rFonts w:eastAsia="Calibri" w:cstheme="minorHAnsi"/>
        </w:rPr>
      </w:r>
      <w:r w:rsidR="00C058DE" w:rsidRPr="0048223E">
        <w:rPr>
          <w:rFonts w:eastAsia="Calibri" w:cstheme="minorHAnsi"/>
        </w:rPr>
        <w:fldChar w:fldCharType="separate"/>
      </w:r>
      <w:r w:rsidR="00C058DE" w:rsidRPr="0048223E">
        <w:rPr>
          <w:rFonts w:eastAsia="Calibri" w:cstheme="minorHAnsi"/>
          <w:noProof/>
        </w:rPr>
        <w:t>(3)</w:t>
      </w:r>
      <w:r w:rsidR="00C058DE" w:rsidRPr="0048223E">
        <w:rPr>
          <w:rFonts w:eastAsia="Calibri" w:cstheme="minorHAnsi"/>
        </w:rPr>
        <w:fldChar w:fldCharType="end"/>
      </w:r>
      <w:r w:rsidR="00C058DE" w:rsidRPr="0048223E">
        <w:rPr>
          <w:rFonts w:eastAsia="Calibri" w:cstheme="minorHAnsi"/>
        </w:rPr>
        <w:t xml:space="preserve"> Furthermore, PR improves exercise capacity and health related quality of life (HRQOL) in COPD to a much greater magnitude than observed with bronchodilator therapy.</w:t>
      </w:r>
      <w:r w:rsidR="00C058DE" w:rsidRPr="0048223E">
        <w:rPr>
          <w:rFonts w:eastAsia="Calibri" w:cstheme="minorHAnsi"/>
        </w:rPr>
        <w:fldChar w:fldCharType="begin"/>
      </w:r>
      <w:r w:rsidR="00BF0FAB" w:rsidRPr="0048223E">
        <w:rPr>
          <w:rFonts w:eastAsia="Calibri" w:cstheme="minorHAnsi"/>
        </w:rPr>
        <w:instrText xml:space="preserve"> ADDIN EN.CITE &lt;EndNote&gt;&lt;Cite&gt;&lt;Author&gt;Casaburi&lt;/Author&gt;&lt;Year&gt;2018&lt;/Year&gt;&lt;RecNum&gt;2777&lt;/RecNum&gt;&lt;DisplayText&gt;(4)&lt;/DisplayText&gt;&lt;record&gt;&lt;rec-number&gt;2777&lt;/rec-number&gt;&lt;foreign-keys&gt;&lt;key app="EN" db-id="wtpdvfsd22fv2yep5vextrzfa05dvazz09w5" timestamp="1575794922"&gt;2777&lt;/key&gt;&lt;/foreign-keys&gt;&lt;ref-type name="Journal Article"&gt;17&lt;/ref-type&gt;&lt;contributors&gt;&lt;authors&gt;&lt;author&gt;Casaburi, R.&lt;/author&gt;&lt;/authors&gt;&lt;/contributors&gt;&lt;auth-address&gt;a Rehabilitation Clinical Trials Center , Los Angeles Biomedical Research Institute at Harbor-UCLA Medical Center , Torrance , California , USA.&lt;/auth-address&gt;&lt;titles&gt;&lt;title&gt;Pulmonary Rehabilitation: Where We&amp;apos;ve Succeeded and Where We&amp;apos;ve Failed&lt;/title&gt;&lt;secondary-title&gt;Copd&lt;/secondary-title&gt;&lt;alt-title&gt;Copd&lt;/alt-title&gt;&lt;/titles&gt;&lt;periodical&gt;&lt;full-title&gt;Copd&lt;/full-title&gt;&lt;/periodical&gt;&lt;alt-periodical&gt;&lt;full-title&gt;Copd&lt;/full-title&gt;&lt;/alt-periodical&gt;&lt;pages&gt;219-222&lt;/pages&gt;&lt;volume&gt;15&lt;/volume&gt;&lt;number&gt;3&lt;/number&gt;&lt;edition&gt;2018/09/06&lt;/edition&gt;&lt;keywords&gt;&lt;keyword&gt;Bronchodilator Agents/therapeutic use&lt;/keyword&gt;&lt;keyword&gt;*Dyspnea&lt;/keyword&gt;&lt;keyword&gt;*Exercise Tolerance&lt;/keyword&gt;&lt;keyword&gt;Health Services Accessibility&lt;/keyword&gt;&lt;keyword&gt;Humans&lt;/keyword&gt;&lt;keyword&gt;Pulmonary Disease, Chronic Obstructive/physiopathology/*rehabilitation&lt;/keyword&gt;&lt;keyword&gt;*Quality of Life&lt;/keyword&gt;&lt;keyword&gt;*Respiratory Therapy&lt;/keyword&gt;&lt;keyword&gt;*copd&lt;/keyword&gt;&lt;keyword&gt;*pulmonary rehabilitation&lt;/keyword&gt;&lt;keyword&gt;*survival&lt;/keyword&gt;&lt;/keywords&gt;&lt;dates&gt;&lt;year&gt;2018&lt;/year&gt;&lt;pub-dates&gt;&lt;date&gt;Jun&lt;/date&gt;&lt;/pub-dates&gt;&lt;/dates&gt;&lt;isbn&gt;1541-2563&lt;/isbn&gt;&lt;accession-num&gt;30183413&lt;/accession-num&gt;&lt;urls&gt;&lt;related-urls&gt;&lt;url&gt;https://www.tandfonline.com/doi/full/10.1080/15412555.2018.1503245&lt;/url&gt;&lt;/related-urls&gt;&lt;/urls&gt;&lt;electronic-resource-num&gt;10.1080/15412555.2018.1503245&lt;/electronic-resource-num&gt;&lt;remote-database-provider&gt;NLM&lt;/remote-database-provider&gt;&lt;language&gt;eng&lt;/language&gt;&lt;/record&gt;&lt;/Cite&gt;&lt;/EndNote&gt;</w:instrText>
      </w:r>
      <w:r w:rsidR="00C058DE" w:rsidRPr="0048223E">
        <w:rPr>
          <w:rFonts w:eastAsia="Calibri" w:cstheme="minorHAnsi"/>
        </w:rPr>
        <w:fldChar w:fldCharType="separate"/>
      </w:r>
      <w:r w:rsidR="00C058DE" w:rsidRPr="0048223E">
        <w:rPr>
          <w:rFonts w:eastAsia="Calibri" w:cstheme="minorHAnsi"/>
          <w:noProof/>
        </w:rPr>
        <w:t>(4)</w:t>
      </w:r>
      <w:r w:rsidR="00C058DE" w:rsidRPr="0048223E">
        <w:rPr>
          <w:rFonts w:eastAsia="Calibri" w:cstheme="minorHAnsi"/>
        </w:rPr>
        <w:fldChar w:fldCharType="end"/>
      </w:r>
    </w:p>
    <w:p w14:paraId="67F9EB8A" w14:textId="58961255" w:rsidR="00435AEE" w:rsidRPr="0048223E" w:rsidRDefault="008B63E4" w:rsidP="004956C5">
      <w:pPr>
        <w:spacing w:after="120" w:line="240" w:lineRule="auto"/>
        <w:jc w:val="both"/>
        <w:rPr>
          <w:rFonts w:eastAsia="Calibri" w:cstheme="minorHAnsi"/>
        </w:rPr>
      </w:pPr>
      <w:r w:rsidRPr="0048223E">
        <w:rPr>
          <w:rFonts w:eastAsia="Calibri" w:cstheme="minorHAnsi"/>
        </w:rPr>
        <w:t>Much of the guideline remain</w:t>
      </w:r>
      <w:r w:rsidR="00BA107D" w:rsidRPr="0048223E">
        <w:rPr>
          <w:rFonts w:eastAsia="Calibri" w:cstheme="minorHAnsi"/>
        </w:rPr>
        <w:t>s</w:t>
      </w:r>
      <w:r w:rsidRPr="0048223E">
        <w:rPr>
          <w:rFonts w:eastAsia="Calibri" w:cstheme="minorHAnsi"/>
        </w:rPr>
        <w:t xml:space="preserve"> relevant today and does not need re-visiting. </w:t>
      </w:r>
      <w:r w:rsidR="00391DBA" w:rsidRPr="0048223E">
        <w:rPr>
          <w:rFonts w:eastAsia="Calibri" w:cstheme="minorHAnsi"/>
        </w:rPr>
        <w:t>S</w:t>
      </w:r>
      <w:r w:rsidRPr="0048223E">
        <w:rPr>
          <w:rFonts w:eastAsia="Calibri" w:cstheme="minorHAnsi"/>
        </w:rPr>
        <w:t>ince the guideline</w:t>
      </w:r>
      <w:r w:rsidR="00FC4EB5" w:rsidRPr="0048223E">
        <w:rPr>
          <w:rFonts w:eastAsia="Calibri" w:cstheme="minorHAnsi"/>
        </w:rPr>
        <w:t xml:space="preserve"> however,</w:t>
      </w:r>
      <w:r w:rsidRPr="0048223E">
        <w:rPr>
          <w:rFonts w:eastAsia="Calibri" w:cstheme="minorHAnsi"/>
        </w:rPr>
        <w:t xml:space="preserve"> </w:t>
      </w:r>
      <w:r w:rsidR="00391DBA" w:rsidRPr="0048223E">
        <w:rPr>
          <w:rFonts w:eastAsia="Calibri" w:cstheme="minorHAnsi"/>
        </w:rPr>
        <w:t>there is deeper</w:t>
      </w:r>
      <w:r w:rsidRPr="0048223E">
        <w:rPr>
          <w:rFonts w:eastAsia="Calibri" w:cstheme="minorHAnsi"/>
        </w:rPr>
        <w:t xml:space="preserve"> understanding of </w:t>
      </w:r>
      <w:r w:rsidR="00BA107D" w:rsidRPr="0048223E">
        <w:rPr>
          <w:rFonts w:eastAsia="Calibri" w:cstheme="minorHAnsi"/>
        </w:rPr>
        <w:t xml:space="preserve">referral characteristics, </w:t>
      </w:r>
      <w:r w:rsidRPr="0048223E">
        <w:rPr>
          <w:rFonts w:eastAsia="Calibri" w:cstheme="minorHAnsi"/>
        </w:rPr>
        <w:t>outcome</w:t>
      </w:r>
      <w:r w:rsidR="005E471F" w:rsidRPr="0048223E">
        <w:rPr>
          <w:rFonts w:eastAsia="Calibri" w:cstheme="minorHAnsi"/>
        </w:rPr>
        <w:t xml:space="preserve"> measures</w:t>
      </w:r>
      <w:r w:rsidRPr="0048223E">
        <w:rPr>
          <w:rFonts w:eastAsia="Calibri" w:cstheme="minorHAnsi"/>
        </w:rPr>
        <w:t xml:space="preserve">, patient selection, programme </w:t>
      </w:r>
      <w:r w:rsidR="00391DBA" w:rsidRPr="0048223E">
        <w:rPr>
          <w:rFonts w:eastAsia="Calibri" w:cstheme="minorHAnsi"/>
        </w:rPr>
        <w:t>delivery</w:t>
      </w:r>
      <w:r w:rsidRPr="0048223E">
        <w:rPr>
          <w:rFonts w:eastAsia="Calibri" w:cstheme="minorHAnsi"/>
        </w:rPr>
        <w:t xml:space="preserve">, potential adjuncts, and the </w:t>
      </w:r>
      <w:r w:rsidR="00FC4EB5" w:rsidRPr="0048223E">
        <w:rPr>
          <w:rFonts w:eastAsia="Calibri" w:cstheme="minorHAnsi"/>
        </w:rPr>
        <w:t>role of maintenance following PR</w:t>
      </w:r>
      <w:r w:rsidRPr="0048223E">
        <w:rPr>
          <w:rFonts w:eastAsia="Calibri" w:cstheme="minorHAnsi"/>
        </w:rPr>
        <w:t xml:space="preserve">. </w:t>
      </w:r>
      <w:r w:rsidR="00435AEE" w:rsidRPr="0048223E">
        <w:rPr>
          <w:rFonts w:eastAsia="Calibri" w:cstheme="minorHAnsi"/>
        </w:rPr>
        <w:t xml:space="preserve">The BTS Clinical Statement on PR will </w:t>
      </w:r>
      <w:r w:rsidR="00435AEE" w:rsidRPr="0048223E">
        <w:rPr>
          <w:rFonts w:cstheme="minorHAnsi"/>
        </w:rPr>
        <w:t xml:space="preserve">provide a snapshot of </w:t>
      </w:r>
      <w:r w:rsidR="0051334C" w:rsidRPr="0048223E">
        <w:rPr>
          <w:rFonts w:cstheme="minorHAnsi"/>
        </w:rPr>
        <w:t xml:space="preserve">current </w:t>
      </w:r>
      <w:r w:rsidR="00435AEE" w:rsidRPr="0048223E">
        <w:rPr>
          <w:rFonts w:cstheme="minorHAnsi"/>
        </w:rPr>
        <w:t>knowledge and best practice in topical areas by providing a series of clinical practice points that</w:t>
      </w:r>
      <w:r w:rsidR="00435AEE" w:rsidRPr="0048223E">
        <w:rPr>
          <w:rFonts w:eastAsia="Calibri" w:cstheme="minorHAnsi"/>
        </w:rPr>
        <w:t xml:space="preserve"> are informed by evidence where this exists</w:t>
      </w:r>
      <w:r w:rsidR="0051334C" w:rsidRPr="0048223E">
        <w:rPr>
          <w:rFonts w:eastAsia="Calibri" w:cstheme="minorHAnsi"/>
        </w:rPr>
        <w:t xml:space="preserve">, or </w:t>
      </w:r>
      <w:r w:rsidR="00435AEE" w:rsidRPr="0048223E">
        <w:rPr>
          <w:rFonts w:eastAsia="Calibri" w:cstheme="minorHAnsi"/>
        </w:rPr>
        <w:t>based on expert opinion and collective clinical experience</w:t>
      </w:r>
      <w:r w:rsidR="0051334C" w:rsidRPr="0048223E">
        <w:rPr>
          <w:rFonts w:eastAsia="Calibri" w:cstheme="minorHAnsi"/>
        </w:rPr>
        <w:t xml:space="preserve"> where evidence is limited</w:t>
      </w:r>
      <w:r w:rsidR="00435AEE" w:rsidRPr="0048223E">
        <w:rPr>
          <w:rFonts w:eastAsia="Calibri" w:cstheme="minorHAnsi"/>
        </w:rPr>
        <w:t xml:space="preserve">. </w:t>
      </w:r>
      <w:r w:rsidR="0051334C" w:rsidRPr="0048223E">
        <w:rPr>
          <w:rFonts w:eastAsia="Calibri" w:cstheme="minorHAnsi"/>
        </w:rPr>
        <w:t xml:space="preserve">The intended audience are </w:t>
      </w:r>
      <w:r w:rsidR="0021029A" w:rsidRPr="0048223E">
        <w:rPr>
          <w:rFonts w:eastAsia="Calibri" w:cstheme="minorHAnsi"/>
        </w:rPr>
        <w:t>PR</w:t>
      </w:r>
      <w:r w:rsidR="0051334C" w:rsidRPr="0048223E">
        <w:rPr>
          <w:rFonts w:eastAsia="Calibri" w:cstheme="minorHAnsi"/>
        </w:rPr>
        <w:t xml:space="preserve"> </w:t>
      </w:r>
      <w:r w:rsidR="0021029A" w:rsidRPr="0048223E">
        <w:rPr>
          <w:rFonts w:eastAsia="Calibri" w:cstheme="minorHAnsi"/>
        </w:rPr>
        <w:t>clinicians working within health settings in the United Kingdom and beyond. The clinical statement will provide a framework to inform future British Thoracic Society Quality Standards for PR. We have also highlighted areas of research priority, which will be of interest to clinical researchers.</w:t>
      </w:r>
    </w:p>
    <w:p w14:paraId="67985877" w14:textId="3807C84A" w:rsidR="0051334C" w:rsidRPr="0048223E" w:rsidRDefault="0021029A" w:rsidP="004956C5">
      <w:pPr>
        <w:spacing w:after="120" w:line="240" w:lineRule="auto"/>
        <w:jc w:val="both"/>
        <w:rPr>
          <w:rFonts w:eastAsia="Calibri" w:cstheme="minorHAnsi"/>
        </w:rPr>
      </w:pPr>
      <w:r w:rsidRPr="0048223E">
        <w:rPr>
          <w:rFonts w:eastAsia="Calibri" w:cstheme="minorHAnsi"/>
        </w:rPr>
        <w:t xml:space="preserve">In this statement, </w:t>
      </w:r>
      <w:r w:rsidR="00EA3341" w:rsidRPr="0048223E">
        <w:rPr>
          <w:rFonts w:eastAsia="Calibri" w:cstheme="minorHAnsi"/>
        </w:rPr>
        <w:t>w</w:t>
      </w:r>
      <w:r w:rsidRPr="0048223E">
        <w:rPr>
          <w:rFonts w:eastAsia="Calibri" w:cstheme="minorHAnsi"/>
        </w:rPr>
        <w:t>e highlight the growing interest in</w:t>
      </w:r>
      <w:r w:rsidR="008B63E4" w:rsidRPr="0048223E">
        <w:rPr>
          <w:rFonts w:eastAsia="Calibri" w:cstheme="minorHAnsi"/>
        </w:rPr>
        <w:t xml:space="preserve"> alternative mod</w:t>
      </w:r>
      <w:r w:rsidR="001D0B30" w:rsidRPr="0048223E">
        <w:rPr>
          <w:rFonts w:eastAsia="Calibri" w:cstheme="minorHAnsi"/>
        </w:rPr>
        <w:t>els</w:t>
      </w:r>
      <w:r w:rsidR="008B63E4" w:rsidRPr="0048223E">
        <w:rPr>
          <w:rFonts w:eastAsia="Calibri" w:cstheme="minorHAnsi"/>
        </w:rPr>
        <w:t xml:space="preserve"> of delivering PR (e.g. home-based, remote supervision, use of technology), accelerated by the restrictions placed on face-to-face PR delivery during the global COVID-19 pandemic.</w:t>
      </w:r>
      <w:r w:rsidR="00435AEE" w:rsidRPr="0048223E">
        <w:rPr>
          <w:rFonts w:eastAsia="Calibri" w:cstheme="minorHAnsi"/>
        </w:rPr>
        <w:t xml:space="preserve"> </w:t>
      </w:r>
      <w:r w:rsidR="00E773AF" w:rsidRPr="0048223E">
        <w:rPr>
          <w:rFonts w:eastAsia="Calibri" w:cstheme="minorHAnsi"/>
        </w:rPr>
        <w:t>A</w:t>
      </w:r>
      <w:r w:rsidR="004D42DB" w:rsidRPr="0048223E">
        <w:rPr>
          <w:rFonts w:eastAsia="Calibri" w:cstheme="minorHAnsi"/>
        </w:rPr>
        <w:t>lternative PR models</w:t>
      </w:r>
      <w:r w:rsidR="00E773AF" w:rsidRPr="0048223E">
        <w:rPr>
          <w:rFonts w:eastAsia="Calibri" w:cstheme="minorHAnsi"/>
        </w:rPr>
        <w:t>,</w:t>
      </w:r>
      <w:r w:rsidR="004D42DB" w:rsidRPr="0048223E">
        <w:rPr>
          <w:rFonts w:eastAsia="Calibri" w:cstheme="minorHAnsi"/>
        </w:rPr>
        <w:t xml:space="preserve"> typically delivered remotely</w:t>
      </w:r>
      <w:r w:rsidR="00E773AF" w:rsidRPr="0048223E">
        <w:rPr>
          <w:rFonts w:eastAsia="Calibri" w:cstheme="minorHAnsi"/>
        </w:rPr>
        <w:t>,</w:t>
      </w:r>
      <w:r w:rsidR="004D42DB" w:rsidRPr="0048223E">
        <w:rPr>
          <w:rFonts w:eastAsia="Calibri" w:cstheme="minorHAnsi"/>
        </w:rPr>
        <w:t xml:space="preserve"> might </w:t>
      </w:r>
      <w:r w:rsidR="00032A72" w:rsidRPr="0048223E">
        <w:rPr>
          <w:rFonts w:eastAsia="Calibri" w:cstheme="minorHAnsi"/>
        </w:rPr>
        <w:t xml:space="preserve">potentially </w:t>
      </w:r>
      <w:r w:rsidR="004D42DB" w:rsidRPr="0048223E">
        <w:rPr>
          <w:rFonts w:eastAsia="Calibri" w:cstheme="minorHAnsi"/>
        </w:rPr>
        <w:t>increase provision of, and accessibility to PR</w:t>
      </w:r>
      <w:r w:rsidR="0051334C" w:rsidRPr="0048223E">
        <w:rPr>
          <w:rFonts w:eastAsia="Calibri" w:cstheme="minorHAnsi"/>
        </w:rPr>
        <w:t>. However research gaps remain and</w:t>
      </w:r>
      <w:r w:rsidR="004D42DB" w:rsidRPr="0048223E">
        <w:rPr>
          <w:rFonts w:eastAsia="Calibri" w:cstheme="minorHAnsi"/>
        </w:rPr>
        <w:t xml:space="preserve"> </w:t>
      </w:r>
      <w:r w:rsidR="00B44423" w:rsidRPr="0048223E">
        <w:rPr>
          <w:rFonts w:eastAsia="Calibri" w:cstheme="minorHAnsi"/>
        </w:rPr>
        <w:t xml:space="preserve">it is crucial these </w:t>
      </w:r>
      <w:r w:rsidR="0051334C" w:rsidRPr="0048223E">
        <w:rPr>
          <w:rFonts w:eastAsia="Calibri" w:cstheme="minorHAnsi"/>
        </w:rPr>
        <w:t>alternative m</w:t>
      </w:r>
      <w:r w:rsidR="001D78E5" w:rsidRPr="0048223E">
        <w:rPr>
          <w:rFonts w:eastAsia="Calibri" w:cstheme="minorHAnsi"/>
        </w:rPr>
        <w:t xml:space="preserve">odels are optimised and </w:t>
      </w:r>
      <w:r w:rsidR="00B44423" w:rsidRPr="0048223E">
        <w:rPr>
          <w:rFonts w:eastAsia="Calibri" w:cstheme="minorHAnsi"/>
        </w:rPr>
        <w:t>carefully evaluated before widespread adoption</w:t>
      </w:r>
      <w:r w:rsidR="004D42DB" w:rsidRPr="0048223E">
        <w:rPr>
          <w:rFonts w:eastAsia="Calibri" w:cstheme="minorHAnsi"/>
        </w:rPr>
        <w:t>.</w:t>
      </w:r>
      <w:r w:rsidR="004D42DB" w:rsidRPr="0048223E">
        <w:rPr>
          <w:rFonts w:eastAsia="Calibri" w:cstheme="minorHAnsi"/>
        </w:rPr>
        <w:fldChar w:fldCharType="begin"/>
      </w:r>
      <w:r w:rsidR="00BF0FAB" w:rsidRPr="0048223E">
        <w:rPr>
          <w:rFonts w:eastAsia="Calibri" w:cstheme="minorHAnsi"/>
        </w:rPr>
        <w:instrText xml:space="preserve"> ADDIN EN.CITE &lt;EndNote&gt;&lt;Cite&gt;&lt;Author&gt;McCarthy&lt;/Author&gt;&lt;Year&gt;2015&lt;/Year&gt;&lt;RecNum&gt;2189&lt;/RecNum&gt;&lt;DisplayText&gt;(2)&lt;/DisplayText&gt;&lt;record&gt;&lt;rec-number&gt;2189&lt;/rec-number&gt;&lt;foreign-keys&gt;&lt;key app="EN" db-id="wtpdvfsd22fv2yep5vextrzfa05dvazz09w5" timestamp="1435397304"&gt;2189&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periodical&gt;&lt;pages&gt;CD003793&lt;/pages&gt;&lt;volume&gt;2&lt;/volume&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469-493X (Electronic)&amp;#xD;1361-6137 (Linking)&lt;/isbn&gt;&lt;accession-num&gt;25705944&lt;/accession-num&gt;&lt;urls&gt;&lt;related-urls&gt;&lt;url&gt;https://www.ncbi.nlm.nih.gov/pubmed/25705944&lt;/url&gt;&lt;/related-urls&gt;&lt;/urls&gt;&lt;electronic-resource-num&gt;10.1002/14651858.CD003793.pub3&lt;/electronic-resource-num&gt;&lt;/record&gt;&lt;/Cite&gt;&lt;/EndNote&gt;</w:instrText>
      </w:r>
      <w:r w:rsidR="004D42DB" w:rsidRPr="0048223E">
        <w:rPr>
          <w:rFonts w:eastAsia="Calibri" w:cstheme="minorHAnsi"/>
        </w:rPr>
        <w:fldChar w:fldCharType="separate"/>
      </w:r>
      <w:r w:rsidR="004D42DB" w:rsidRPr="0048223E">
        <w:rPr>
          <w:rFonts w:eastAsia="Calibri" w:cstheme="minorHAnsi"/>
          <w:noProof/>
        </w:rPr>
        <w:t>(2)</w:t>
      </w:r>
      <w:r w:rsidR="004D42DB" w:rsidRPr="0048223E">
        <w:rPr>
          <w:rFonts w:eastAsia="Calibri" w:cstheme="minorHAnsi"/>
        </w:rPr>
        <w:fldChar w:fldCharType="end"/>
      </w:r>
      <w:r w:rsidR="0051334C" w:rsidRPr="0048223E">
        <w:rPr>
          <w:rFonts w:eastAsia="Calibri" w:cstheme="minorHAnsi"/>
        </w:rPr>
        <w:t>.</w:t>
      </w:r>
    </w:p>
    <w:p w14:paraId="18C30075" w14:textId="1D686499" w:rsidR="00E2472C" w:rsidRPr="0048223E" w:rsidRDefault="004D42DB" w:rsidP="004956C5">
      <w:pPr>
        <w:spacing w:after="120" w:line="240" w:lineRule="auto"/>
        <w:jc w:val="both"/>
        <w:rPr>
          <w:rFonts w:eastAsia="Calibri" w:cstheme="minorHAnsi"/>
        </w:rPr>
      </w:pPr>
      <w:r w:rsidRPr="0048223E">
        <w:rPr>
          <w:rFonts w:eastAsia="Calibri" w:cstheme="minorHAnsi"/>
        </w:rPr>
        <w:t>A recent international workshop report, using a Delphi process, defined essential and desirable components of PR.</w:t>
      </w:r>
      <w:r w:rsidRPr="0048223E">
        <w:rPr>
          <w:rFonts w:eastAsia="Calibri" w:cstheme="minorHAnsi"/>
        </w:rPr>
        <w:fldChar w:fldCharType="begin">
          <w:fldData xml:space="preserve">PEVuZE5vdGU+PENpdGU+PEF1dGhvcj5Ib2xsYW5kPC9BdXRob3I+PFllYXI+MjAyMTwvWWVhcj48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</w:fldData>
        </w:fldChar>
      </w:r>
      <w:r w:rsidR="00BF0FAB" w:rsidRPr="0048223E">
        <w:rPr>
          <w:rFonts w:eastAsia="Calibri" w:cstheme="minorHAnsi"/>
        </w:rPr>
        <w:instrText xml:space="preserve"> ADDIN EN.CITE </w:instrText>
      </w:r>
      <w:r w:rsidR="00BF0FAB" w:rsidRPr="0048223E">
        <w:rPr>
          <w:rFonts w:eastAsia="Calibri" w:cstheme="minorHAnsi"/>
        </w:rPr>
        <w:fldChar w:fldCharType="begin">
          <w:fldData xml:space="preserve">PEVuZE5vdGU+PENpdGU+PEF1dGhvcj5Ib2xsYW5kPC9BdXRob3I+PFllYXI+MjAyMTwvWWVhcj48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</w:fldData>
        </w:fldChar>
      </w:r>
      <w:r w:rsidR="00BF0FAB" w:rsidRPr="0048223E">
        <w:rPr>
          <w:rFonts w:eastAsia="Calibri" w:cstheme="minorHAnsi"/>
        </w:rPr>
        <w:instrText xml:space="preserve"> ADDIN EN.CITE.DATA </w:instrText>
      </w:r>
      <w:r w:rsidR="00BF0FAB" w:rsidRPr="0048223E">
        <w:rPr>
          <w:rFonts w:eastAsia="Calibri" w:cstheme="minorHAnsi"/>
        </w:rPr>
      </w:r>
      <w:r w:rsidR="00BF0FAB" w:rsidRPr="0048223E">
        <w:rPr>
          <w:rFonts w:eastAsia="Calibri" w:cstheme="minorHAnsi"/>
        </w:rPr>
        <w:fldChar w:fldCharType="end"/>
      </w:r>
      <w:r w:rsidRPr="0048223E">
        <w:rPr>
          <w:rFonts w:eastAsia="Calibri" w:cstheme="minorHAnsi"/>
        </w:rPr>
      </w:r>
      <w:r w:rsidRPr="0048223E">
        <w:rPr>
          <w:rFonts w:eastAsia="Calibri" w:cstheme="minorHAnsi"/>
        </w:rPr>
        <w:fldChar w:fldCharType="separate"/>
      </w:r>
      <w:r w:rsidR="00BF0FAB" w:rsidRPr="0048223E">
        <w:rPr>
          <w:rFonts w:eastAsia="Calibri" w:cstheme="minorHAnsi"/>
          <w:noProof/>
        </w:rPr>
        <w:t>(5)</w:t>
      </w:r>
      <w:r w:rsidRPr="0048223E">
        <w:rPr>
          <w:rFonts w:eastAsia="Calibri" w:cstheme="minorHAnsi"/>
        </w:rPr>
        <w:fldChar w:fldCharType="end"/>
      </w:r>
      <w:r w:rsidRPr="0048223E">
        <w:rPr>
          <w:rFonts w:eastAsia="Calibri" w:cstheme="minorHAnsi"/>
        </w:rPr>
        <w:t xml:space="preserve"> </w:t>
      </w:r>
      <w:r w:rsidR="00925346" w:rsidRPr="0048223E">
        <w:rPr>
          <w:rFonts w:eastAsia="Calibri" w:cstheme="minorHAnsi"/>
        </w:rPr>
        <w:t>We have</w:t>
      </w:r>
      <w:r w:rsidRPr="0048223E">
        <w:rPr>
          <w:rFonts w:eastAsia="Calibri" w:cstheme="minorHAnsi"/>
        </w:rPr>
        <w:t xml:space="preserve"> adapted this to define the core components of </w:t>
      </w:r>
      <w:r w:rsidR="00435AEE" w:rsidRPr="0048223E">
        <w:rPr>
          <w:rFonts w:eastAsia="Calibri" w:cstheme="minorHAnsi"/>
        </w:rPr>
        <w:t>PR</w:t>
      </w:r>
      <w:r w:rsidRPr="0048223E">
        <w:rPr>
          <w:rFonts w:eastAsia="Calibri" w:cstheme="minorHAnsi"/>
        </w:rPr>
        <w:t xml:space="preserve"> (Table </w:t>
      </w:r>
      <w:r w:rsidR="00927E50">
        <w:rPr>
          <w:rFonts w:eastAsia="Calibri" w:cstheme="minorHAnsi"/>
        </w:rPr>
        <w:t>1</w:t>
      </w:r>
      <w:r w:rsidRPr="0048223E">
        <w:rPr>
          <w:rFonts w:eastAsia="Calibri" w:cstheme="minorHAnsi"/>
        </w:rPr>
        <w:t>), which will help health payers decide if they are commissioning an intervention that is likely to produce good outcomes.</w:t>
      </w:r>
    </w:p>
    <w:p w14:paraId="42A9FAC3" w14:textId="77777777" w:rsidR="0021029A" w:rsidRDefault="0021029A" w:rsidP="004956C5">
      <w:pPr>
        <w:spacing w:after="120" w:line="240" w:lineRule="auto"/>
        <w:jc w:val="both"/>
        <w:rPr>
          <w:rFonts w:eastAsia="Calibri" w:cstheme="minorHAnsi"/>
        </w:rPr>
      </w:pPr>
    </w:p>
    <w:p w14:paraId="0455203B" w14:textId="77777777" w:rsidR="000B1224" w:rsidRPr="0048223E" w:rsidRDefault="000B1224" w:rsidP="004956C5">
      <w:pPr>
        <w:spacing w:after="120" w:line="240" w:lineRule="auto"/>
        <w:jc w:val="both"/>
        <w:rPr>
          <w:rFonts w:eastAsia="Calibri" w:cstheme="minorHAnsi"/>
        </w:rPr>
      </w:pPr>
    </w:p>
    <w:p w14:paraId="6E25A518" w14:textId="77777777" w:rsidR="003B606C" w:rsidRPr="00D349CD" w:rsidRDefault="003B606C" w:rsidP="004956C5">
      <w:pPr>
        <w:pStyle w:val="Heading3"/>
        <w:keepNext w:val="0"/>
        <w:keepLines w:val="0"/>
        <w:jc w:val="both"/>
        <w:rPr>
          <w:rFonts w:asciiTheme="minorHAnsi" w:hAnsiTheme="minorHAnsi" w:cstheme="minorHAnsi"/>
          <w:b/>
          <w:bCs/>
          <w:color w:val="auto"/>
          <w:sz w:val="22"/>
          <w:szCs w:val="22"/>
        </w:rPr>
      </w:pPr>
      <w:r w:rsidRPr="00D349CD">
        <w:rPr>
          <w:rFonts w:asciiTheme="minorHAnsi" w:hAnsiTheme="minorHAnsi" w:cstheme="minorHAnsi"/>
          <w:b/>
          <w:bCs/>
          <w:color w:val="auto"/>
          <w:sz w:val="22"/>
          <w:szCs w:val="22"/>
        </w:rPr>
        <w:t>METHODOLOGY</w:t>
      </w:r>
    </w:p>
    <w:p w14:paraId="353B8A26" w14:textId="21251CAA" w:rsidR="003B606C" w:rsidRPr="00820173" w:rsidRDefault="003B606C" w:rsidP="004956C5">
      <w:pPr>
        <w:spacing w:line="240" w:lineRule="auto"/>
        <w:jc w:val="both"/>
        <w:rPr>
          <w:rFonts w:cstheme="minorHAnsi"/>
        </w:rPr>
      </w:pPr>
      <w:r w:rsidRPr="00820173">
        <w:rPr>
          <w:rFonts w:cstheme="minorHAnsi"/>
        </w:rPr>
        <w:t xml:space="preserve">The clinical statement group (CSG) was chaired by Professor </w:t>
      </w:r>
      <w:r>
        <w:rPr>
          <w:rFonts w:cstheme="minorHAnsi"/>
        </w:rPr>
        <w:t>Sally Singh and Dr William Man</w:t>
      </w:r>
      <w:r w:rsidR="00156D42">
        <w:rPr>
          <w:rFonts w:cstheme="minorHAnsi"/>
        </w:rPr>
        <w:t xml:space="preserve"> and included </w:t>
      </w:r>
      <w:r w:rsidRPr="00820173">
        <w:rPr>
          <w:rFonts w:cstheme="minorHAnsi"/>
        </w:rPr>
        <w:t>experts in</w:t>
      </w:r>
      <w:r w:rsidR="00156D42">
        <w:rPr>
          <w:rFonts w:cstheme="minorHAnsi"/>
        </w:rPr>
        <w:t xml:space="preserve"> a range of disciplines including</w:t>
      </w:r>
      <w:r w:rsidRPr="00820173">
        <w:rPr>
          <w:rFonts w:cstheme="minorHAnsi"/>
        </w:rPr>
        <w:t xml:space="preserve"> respiratory medicine</w:t>
      </w:r>
      <w:r>
        <w:rPr>
          <w:rFonts w:cstheme="minorHAnsi"/>
        </w:rPr>
        <w:t xml:space="preserve">, rehabilitation, physiotherapy </w:t>
      </w:r>
      <w:r w:rsidRPr="00820173">
        <w:rPr>
          <w:rFonts w:cstheme="minorHAnsi"/>
        </w:rPr>
        <w:t xml:space="preserve">and lay/patient input. The CSG identified key areas requiring Clinical Practice Points and the overall content was developed to reflect the scope approved by the BTS Standards of Care Committee (SOCC). Following discussions of broad statement content, individual sections were drafted by group members. A final edited draft was reviewed by the BTS SOCC before posting for public consultation and peer review on the BTS website </w:t>
      </w:r>
      <w:r>
        <w:rPr>
          <w:rFonts w:cstheme="minorHAnsi"/>
        </w:rPr>
        <w:t>November</w:t>
      </w:r>
      <w:r w:rsidRPr="00820173">
        <w:rPr>
          <w:rFonts w:cstheme="minorHAnsi"/>
        </w:rPr>
        <w:t xml:space="preserve"> 2022</w:t>
      </w:r>
      <w:r>
        <w:rPr>
          <w:rFonts w:cstheme="minorHAnsi"/>
        </w:rPr>
        <w:t xml:space="preserve"> to January 2023</w:t>
      </w:r>
      <w:r w:rsidRPr="00820173">
        <w:rPr>
          <w:rFonts w:cstheme="minorHAnsi"/>
        </w:rPr>
        <w:t xml:space="preserve">. The revised document was re-approved by the BTS SOCC in </w:t>
      </w:r>
      <w:r>
        <w:rPr>
          <w:rFonts w:cstheme="minorHAnsi"/>
        </w:rPr>
        <w:t>April 2023</w:t>
      </w:r>
      <w:r w:rsidRPr="00820173">
        <w:rPr>
          <w:rFonts w:cstheme="minorHAnsi"/>
        </w:rPr>
        <w:t xml:space="preserve"> before final publication. </w:t>
      </w:r>
    </w:p>
    <w:p w14:paraId="3C9B6FCA" w14:textId="77777777" w:rsidR="00A7392C" w:rsidRDefault="00A7392C" w:rsidP="004956C5">
      <w:pPr>
        <w:spacing w:line="240" w:lineRule="auto"/>
        <w:rPr>
          <w:rFonts w:eastAsia="Calibri" w:cstheme="minorHAnsi"/>
        </w:rPr>
      </w:pPr>
    </w:p>
    <w:p w14:paraId="07F50AC8" w14:textId="77777777" w:rsidR="00A7392C" w:rsidRDefault="00A7392C" w:rsidP="004956C5">
      <w:pPr>
        <w:spacing w:line="240" w:lineRule="auto"/>
        <w:rPr>
          <w:rFonts w:eastAsia="Calibri" w:cstheme="minorHAnsi"/>
        </w:rPr>
      </w:pPr>
    </w:p>
    <w:p w14:paraId="6AD057D1" w14:textId="77777777" w:rsidR="00A7392C" w:rsidRDefault="00A7392C" w:rsidP="004956C5">
      <w:pPr>
        <w:spacing w:line="240" w:lineRule="auto"/>
        <w:rPr>
          <w:rFonts w:eastAsia="Calibri" w:cstheme="minorHAnsi"/>
        </w:rPr>
      </w:pPr>
    </w:p>
    <w:p w14:paraId="23BCAD08" w14:textId="77777777" w:rsidR="00A7392C" w:rsidRDefault="00A7392C" w:rsidP="004956C5">
      <w:pPr>
        <w:spacing w:line="240" w:lineRule="auto"/>
        <w:rPr>
          <w:rFonts w:eastAsia="Calibri" w:cstheme="minorHAnsi"/>
        </w:rPr>
      </w:pPr>
    </w:p>
    <w:p w14:paraId="417D4718" w14:textId="77777777" w:rsidR="004956C5" w:rsidRDefault="004956C5" w:rsidP="004956C5">
      <w:pPr>
        <w:spacing w:line="240" w:lineRule="auto"/>
        <w:rPr>
          <w:rFonts w:eastAsia="Calibri" w:cstheme="minorHAnsi"/>
        </w:rPr>
      </w:pPr>
    </w:p>
    <w:p w14:paraId="53C3A314" w14:textId="77777777" w:rsidR="004956C5" w:rsidRDefault="004956C5" w:rsidP="004956C5">
      <w:pPr>
        <w:spacing w:line="240" w:lineRule="auto"/>
        <w:rPr>
          <w:rFonts w:eastAsia="Calibri" w:cstheme="minorHAnsi"/>
        </w:rPr>
      </w:pPr>
    </w:p>
    <w:p w14:paraId="1C705CAC" w14:textId="77777777" w:rsidR="004956C5" w:rsidRDefault="004956C5" w:rsidP="004956C5">
      <w:pPr>
        <w:spacing w:line="240" w:lineRule="auto"/>
        <w:rPr>
          <w:rFonts w:eastAsia="Calibri" w:cstheme="minorHAnsi"/>
        </w:rPr>
      </w:pPr>
    </w:p>
    <w:p w14:paraId="1A685E7D" w14:textId="77777777" w:rsidR="004956C5" w:rsidRDefault="004956C5" w:rsidP="004956C5">
      <w:pPr>
        <w:spacing w:line="240" w:lineRule="auto"/>
        <w:rPr>
          <w:rFonts w:eastAsia="Calibri" w:cstheme="minorHAnsi"/>
        </w:rPr>
      </w:pPr>
    </w:p>
    <w:p w14:paraId="0F4AABD7" w14:textId="77777777" w:rsidR="004956C5" w:rsidRDefault="004956C5" w:rsidP="004956C5">
      <w:pPr>
        <w:spacing w:line="240" w:lineRule="auto"/>
        <w:rPr>
          <w:rFonts w:eastAsia="Calibri" w:cstheme="minorHAnsi"/>
        </w:rPr>
      </w:pPr>
    </w:p>
    <w:p w14:paraId="6440184A" w14:textId="40B5442C" w:rsidR="00155C8E" w:rsidRPr="00155C8E" w:rsidRDefault="00155C8E" w:rsidP="004956C5">
      <w:pPr>
        <w:spacing w:line="240" w:lineRule="auto"/>
        <w:rPr>
          <w:rFonts w:eastAsia="Calibri" w:cstheme="minorHAnsi"/>
          <w:b/>
          <w:bCs/>
        </w:rPr>
      </w:pPr>
      <w:r w:rsidRPr="00155C8E">
        <w:rPr>
          <w:rFonts w:eastAsia="Calibri" w:cstheme="minorHAnsi"/>
          <w:b/>
          <w:bCs/>
        </w:rPr>
        <w:lastRenderedPageBreak/>
        <w:t>SUMMARY OF CLINICAL PRACTICE POINTS</w:t>
      </w:r>
    </w:p>
    <w:p w14:paraId="5233F16F" w14:textId="465616DC" w:rsidR="00155C8E" w:rsidRPr="00155C8E" w:rsidRDefault="00155C8E" w:rsidP="004956C5">
      <w:pPr>
        <w:spacing w:line="240" w:lineRule="auto"/>
        <w:rPr>
          <w:rFonts w:eastAsia="Calibri" w:cstheme="minorHAnsi"/>
          <w:u w:val="single"/>
        </w:rPr>
      </w:pPr>
      <w:r w:rsidRPr="00155C8E">
        <w:rPr>
          <w:rFonts w:eastAsia="Calibri" w:cstheme="minorHAnsi"/>
          <w:u w:val="single"/>
        </w:rPr>
        <w:t>Access, referrals and uptake</w:t>
      </w:r>
    </w:p>
    <w:p w14:paraId="09F0BA8F" w14:textId="77777777" w:rsidR="00155C8E" w:rsidRPr="0048223E" w:rsidRDefault="00155C8E"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PR provider leads should have designated sessional time to coordinate management and delivery of the service. This should include: regular education of potential referrers about PR and referral pathways; the expansion, training and skills maintenance of a specialist workforce to deliver PR; the collation of key organisational metrics.</w:t>
      </w:r>
    </w:p>
    <w:p w14:paraId="7331B419" w14:textId="77777777" w:rsidR="00155C8E" w:rsidRPr="0048223E" w:rsidRDefault="00155C8E"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PR providers should demonstrate the offer of timely, accessible and high quality services by the regular monitoring and publication of key organisational metrics including waiting time from referral receipt to assessment and enrolment, percentage of referred patients who attend an assessment, percentage of patients who are assessed that attend at least one planned supervis</w:t>
      </w:r>
      <w:r>
        <w:rPr>
          <w:rFonts w:eastAsia="Calibri" w:cstheme="minorHAnsi"/>
        </w:rPr>
        <w:t>ed session</w:t>
      </w:r>
      <w:r w:rsidRPr="0048223E">
        <w:rPr>
          <w:rFonts w:eastAsia="Calibri" w:cstheme="minorHAnsi"/>
        </w:rPr>
        <w:t>, percentage of the number of attended to planned sessions, percentage of patients attending a discharge assessment.</w:t>
      </w:r>
    </w:p>
    <w:p w14:paraId="42C5658A" w14:textId="5DA28BEA" w:rsidR="00710A68" w:rsidRDefault="00155C8E"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 xml:space="preserve">PR providers should work closely with relevant national professional societies and other stakeholders to develop competency documents </w:t>
      </w:r>
      <w:r>
        <w:rPr>
          <w:rFonts w:eastAsia="Calibri" w:cstheme="minorHAnsi"/>
        </w:rPr>
        <w:t xml:space="preserve">and </w:t>
      </w:r>
      <w:r w:rsidRPr="0048223E">
        <w:rPr>
          <w:rFonts w:eastAsia="Calibri" w:cstheme="minorHAnsi"/>
        </w:rPr>
        <w:t>training programmes</w:t>
      </w:r>
      <w:r>
        <w:rPr>
          <w:rFonts w:eastAsia="Calibri" w:cstheme="minorHAnsi"/>
        </w:rPr>
        <w:t xml:space="preserve"> </w:t>
      </w:r>
      <w:r w:rsidRPr="0048223E">
        <w:rPr>
          <w:rFonts w:eastAsia="Calibri" w:cstheme="minorHAnsi"/>
        </w:rPr>
        <w:t xml:space="preserve">to </w:t>
      </w:r>
      <w:r>
        <w:rPr>
          <w:rFonts w:eastAsia="Calibri" w:cstheme="minorHAnsi"/>
        </w:rPr>
        <w:t xml:space="preserve">maintain, upskill and expand the </w:t>
      </w:r>
      <w:r w:rsidRPr="0048223E">
        <w:rPr>
          <w:rFonts w:eastAsia="Calibri" w:cstheme="minorHAnsi"/>
        </w:rPr>
        <w:t xml:space="preserve">skilled workforce </w:t>
      </w:r>
      <w:r>
        <w:rPr>
          <w:rFonts w:eastAsia="Calibri" w:cstheme="minorHAnsi"/>
        </w:rPr>
        <w:t xml:space="preserve">needed </w:t>
      </w:r>
      <w:r w:rsidRPr="0048223E">
        <w:rPr>
          <w:rFonts w:eastAsia="Calibri" w:cstheme="minorHAnsi"/>
        </w:rPr>
        <w:t>to deliver increased PR.</w:t>
      </w:r>
    </w:p>
    <w:p w14:paraId="5F43A49F" w14:textId="77777777" w:rsidR="004956C5" w:rsidRPr="00F80DAB" w:rsidRDefault="004956C5" w:rsidP="004956C5">
      <w:pPr>
        <w:pStyle w:val="ListParagraph"/>
        <w:spacing w:after="120" w:line="240" w:lineRule="auto"/>
        <w:ind w:left="357"/>
        <w:contextualSpacing w:val="0"/>
        <w:jc w:val="both"/>
        <w:rPr>
          <w:rFonts w:eastAsia="Calibri" w:cstheme="minorHAnsi"/>
        </w:rPr>
      </w:pPr>
    </w:p>
    <w:p w14:paraId="64C27083" w14:textId="77777777" w:rsidR="00155C8E" w:rsidRPr="00710A68" w:rsidRDefault="00155C8E" w:rsidP="004956C5">
      <w:pPr>
        <w:spacing w:line="240" w:lineRule="auto"/>
        <w:rPr>
          <w:rFonts w:eastAsia="Calibri" w:cstheme="minorHAnsi"/>
          <w:u w:val="single"/>
        </w:rPr>
      </w:pPr>
      <w:r w:rsidRPr="00710A68">
        <w:rPr>
          <w:rFonts w:eastAsia="Calibri" w:cstheme="minorHAnsi"/>
          <w:u w:val="single"/>
        </w:rPr>
        <w:t>Assessment and Outcomes</w:t>
      </w:r>
    </w:p>
    <w:p w14:paraId="45707FFA"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Pr>
          <w:rFonts w:cstheme="minorHAnsi"/>
        </w:rPr>
        <w:t>A</w:t>
      </w:r>
      <w:r w:rsidRPr="0048223E">
        <w:rPr>
          <w:rFonts w:cstheme="minorHAnsi"/>
        </w:rPr>
        <w:t xml:space="preserve"> high quality PR assessment should </w:t>
      </w:r>
      <w:r>
        <w:rPr>
          <w:rFonts w:cstheme="minorHAnsi"/>
        </w:rPr>
        <w:t>include</w:t>
      </w:r>
      <w:r w:rsidRPr="0048223E">
        <w:rPr>
          <w:rFonts w:cstheme="minorHAnsi"/>
        </w:rPr>
        <w:t xml:space="preserve"> a multi-system </w:t>
      </w:r>
      <w:r>
        <w:rPr>
          <w:rFonts w:cstheme="minorHAnsi"/>
        </w:rPr>
        <w:t xml:space="preserve">holistic </w:t>
      </w:r>
      <w:r w:rsidRPr="0048223E">
        <w:rPr>
          <w:rFonts w:cstheme="minorHAnsi"/>
        </w:rPr>
        <w:t>approach</w:t>
      </w:r>
      <w:r>
        <w:rPr>
          <w:rFonts w:cstheme="minorHAnsi"/>
        </w:rPr>
        <w:t xml:space="preserve"> that</w:t>
      </w:r>
      <w:r w:rsidRPr="0048223E">
        <w:rPr>
          <w:rFonts w:cstheme="minorHAnsi"/>
        </w:rPr>
        <w:t xml:space="preserve"> help</w:t>
      </w:r>
      <w:r>
        <w:rPr>
          <w:rFonts w:cstheme="minorHAnsi"/>
        </w:rPr>
        <w:t>s</w:t>
      </w:r>
      <w:r w:rsidRPr="0048223E">
        <w:rPr>
          <w:rFonts w:cstheme="minorHAnsi"/>
        </w:rPr>
        <w:t xml:space="preserve"> identify individuals who might benefit from other cost-effective interventions </w:t>
      </w:r>
      <w:r>
        <w:rPr>
          <w:rFonts w:cstheme="minorHAnsi"/>
        </w:rPr>
        <w:t>(</w:t>
      </w:r>
      <w:r w:rsidRPr="0048223E">
        <w:rPr>
          <w:rFonts w:cstheme="minorHAnsi"/>
        </w:rPr>
        <w:t>such as vaccination and smoking cessation</w:t>
      </w:r>
      <w:r>
        <w:rPr>
          <w:rFonts w:cstheme="minorHAnsi"/>
        </w:rPr>
        <w:t xml:space="preserve">) or onward referral to multidisciplinary specialists. </w:t>
      </w:r>
      <w:r w:rsidRPr="0048223E">
        <w:rPr>
          <w:rFonts w:cstheme="minorHAnsi"/>
        </w:rPr>
        <w:t xml:space="preserve">This information should be communicated to other relevant healthcare professionals involved in the individual’s </w:t>
      </w:r>
      <w:r>
        <w:rPr>
          <w:rFonts w:cstheme="minorHAnsi"/>
        </w:rPr>
        <w:t>care</w:t>
      </w:r>
      <w:r w:rsidRPr="0048223E">
        <w:rPr>
          <w:rFonts w:cstheme="minorHAnsi"/>
        </w:rPr>
        <w:t>.</w:t>
      </w:r>
    </w:p>
    <w:p w14:paraId="07EA7948"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Assessment of patient safety for exercise-training and exercise capacity to facilitate exercise prescription should be conducted in-person using a validated field walking test (incremental shuttle walk, 6MWT) or laboratory cardiopulmonary exercise test.</w:t>
      </w:r>
    </w:p>
    <w:p w14:paraId="493B825E"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There is no evidence to support the safety or validity of field walking tests or simple functional tests that are supervised remotely.</w:t>
      </w:r>
    </w:p>
    <w:p w14:paraId="0B05275E" w14:textId="77777777" w:rsidR="00710A68" w:rsidRPr="0048223E" w:rsidRDefault="00710A68" w:rsidP="004956C5">
      <w:pPr>
        <w:numPr>
          <w:ilvl w:val="0"/>
          <w:numId w:val="20"/>
        </w:numPr>
        <w:spacing w:after="120" w:line="240" w:lineRule="auto"/>
        <w:ind w:left="357" w:hanging="357"/>
        <w:jc w:val="both"/>
        <w:rPr>
          <w:rFonts w:cstheme="minorHAnsi"/>
        </w:rPr>
      </w:pPr>
      <w:r w:rsidRPr="0048223E">
        <w:rPr>
          <w:rFonts w:cstheme="minorHAnsi"/>
        </w:rPr>
        <w:t xml:space="preserve">When routine face-to-face assessments are restricted, hybrid assessments can be considered with questionnaire-based assessments conducted over the telephone and a directly supervised, face-to-face assessment of exercise capacity. </w:t>
      </w:r>
    </w:p>
    <w:p w14:paraId="3BF27A51" w14:textId="5137E7DD" w:rsidR="00710A68" w:rsidRDefault="00710A68" w:rsidP="004956C5">
      <w:pPr>
        <w:numPr>
          <w:ilvl w:val="0"/>
          <w:numId w:val="20"/>
        </w:numPr>
        <w:spacing w:after="120" w:line="240" w:lineRule="auto"/>
        <w:ind w:left="357" w:hanging="357"/>
        <w:jc w:val="both"/>
        <w:rPr>
          <w:rFonts w:cstheme="minorHAnsi"/>
        </w:rPr>
      </w:pPr>
      <w:r w:rsidRPr="0048223E">
        <w:rPr>
          <w:rFonts w:cstheme="minorHAnsi"/>
        </w:rPr>
        <w:t>Functional tests are complementary to, but not a replacement for, validated exercise walking tests. There is no evidence to support aerobic or strength exercise prescription from simple functional tests.</w:t>
      </w:r>
    </w:p>
    <w:p w14:paraId="05C10FAB" w14:textId="77777777" w:rsidR="004956C5" w:rsidRPr="00F80DAB" w:rsidRDefault="004956C5" w:rsidP="004956C5">
      <w:pPr>
        <w:spacing w:after="120" w:line="240" w:lineRule="auto"/>
        <w:ind w:left="357"/>
        <w:jc w:val="both"/>
        <w:rPr>
          <w:rFonts w:cstheme="minorHAnsi"/>
        </w:rPr>
      </w:pPr>
    </w:p>
    <w:p w14:paraId="12633ADE" w14:textId="1DE6D7D3" w:rsidR="00155C8E" w:rsidRPr="00710A68" w:rsidRDefault="00155C8E" w:rsidP="004956C5">
      <w:pPr>
        <w:spacing w:line="240" w:lineRule="auto"/>
        <w:rPr>
          <w:rFonts w:cstheme="minorHAnsi"/>
          <w:u w:val="single"/>
        </w:rPr>
      </w:pPr>
      <w:r w:rsidRPr="00710A68">
        <w:rPr>
          <w:rFonts w:cstheme="minorHAnsi"/>
          <w:u w:val="single"/>
        </w:rPr>
        <w:t>Extending the Scope of Pulmonary Rehabilitation</w:t>
      </w:r>
    </w:p>
    <w:p w14:paraId="11BE9988" w14:textId="77777777" w:rsidR="00710A68" w:rsidRPr="0048223E" w:rsidRDefault="00710A6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PR should be offered to symptomatic individuals with asthma, bronchiectasis and ILD.</w:t>
      </w:r>
    </w:p>
    <w:p w14:paraId="5814C395" w14:textId="77777777" w:rsidR="00710A68" w:rsidRPr="0048223E" w:rsidRDefault="00710A6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PR may be helpful in the recovery of subgroups of patients with post-Covid-19 syndrome</w:t>
      </w:r>
      <w:r>
        <w:rPr>
          <w:rFonts w:cstheme="minorHAnsi"/>
        </w:rPr>
        <w:t xml:space="preserve"> where they are functionally and symptom limited</w:t>
      </w:r>
      <w:r w:rsidRPr="0048223E">
        <w:rPr>
          <w:rFonts w:cstheme="minorHAnsi"/>
        </w:rPr>
        <w:t>.</w:t>
      </w:r>
    </w:p>
    <w:p w14:paraId="2FA0086A" w14:textId="77777777" w:rsidR="00710A68" w:rsidRPr="0048223E" w:rsidRDefault="00710A6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The assessment, exercise and education components of PR should be adapted for relevant cardiorespiratory diseases, taking into account disease-specific issues.</w:t>
      </w:r>
    </w:p>
    <w:p w14:paraId="296FA9D1" w14:textId="77777777" w:rsidR="00710A68" w:rsidRPr="0048223E" w:rsidRDefault="00710A6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The workforce should receive training and be competent to deliver high-quality PR for relevant cardiorespiratory diseases.</w:t>
      </w:r>
    </w:p>
    <w:p w14:paraId="3BD29290"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 xml:space="preserve">PR practitioners should have the skill set to support </w:t>
      </w:r>
      <w:proofErr w:type="spellStart"/>
      <w:r w:rsidRPr="0048223E">
        <w:rPr>
          <w:rFonts w:cstheme="minorHAnsi"/>
        </w:rPr>
        <w:t>prehabilitation</w:t>
      </w:r>
      <w:proofErr w:type="spellEnd"/>
      <w:r w:rsidRPr="0048223E">
        <w:rPr>
          <w:rFonts w:cstheme="minorHAnsi"/>
        </w:rPr>
        <w:t xml:space="preserve"> interventions for patients awaiting lung cancer and lung transplant surgery, but the current delivery model of PR needs to be adapted in order to be appropriately time sensitive.</w:t>
      </w:r>
    </w:p>
    <w:p w14:paraId="184D7DC6"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PR practitioners have a role in identifying potential candidates for</w:t>
      </w:r>
      <w:r>
        <w:rPr>
          <w:rFonts w:cstheme="minorHAnsi"/>
        </w:rPr>
        <w:t xml:space="preserve"> lung volume reduction procedures at the post-PR assessment</w:t>
      </w:r>
      <w:r w:rsidRPr="0048223E">
        <w:rPr>
          <w:rFonts w:cstheme="minorHAnsi"/>
        </w:rPr>
        <w:t>.</w:t>
      </w:r>
    </w:p>
    <w:p w14:paraId="6FDED823" w14:textId="77777777" w:rsidR="00710A68" w:rsidRPr="0048223E" w:rsidRDefault="00710A68"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lastRenderedPageBreak/>
        <w:t>Patients with stable CHF, PAH or CTEPH can be incorporated safely within directly supervised outpatient PR programmes.</w:t>
      </w:r>
    </w:p>
    <w:p w14:paraId="5316B44B" w14:textId="77777777" w:rsidR="00710A68" w:rsidRPr="0048223E" w:rsidRDefault="00710A6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Outpatient supervised PR, incorporating both exercise-training and education should be offered to all appropriate patients discharged from hospital</w:t>
      </w:r>
      <w:r>
        <w:rPr>
          <w:rFonts w:cstheme="minorHAnsi"/>
        </w:rPr>
        <w:t>, including hospital-at-home and early supported discharge schemes</w:t>
      </w:r>
      <w:r w:rsidRPr="0048223E">
        <w:rPr>
          <w:rFonts w:cstheme="minorHAnsi"/>
        </w:rPr>
        <w:t xml:space="preserve"> after exacerbation of COPD.</w:t>
      </w:r>
    </w:p>
    <w:p w14:paraId="0D4400A0" w14:textId="521FA9B0" w:rsidR="00F80DAB" w:rsidRDefault="00710A68" w:rsidP="004956C5">
      <w:pPr>
        <w:pStyle w:val="ListParagraph"/>
        <w:numPr>
          <w:ilvl w:val="0"/>
          <w:numId w:val="20"/>
        </w:numPr>
        <w:spacing w:after="240" w:line="240" w:lineRule="auto"/>
        <w:ind w:left="357" w:hanging="357"/>
        <w:contextualSpacing w:val="0"/>
        <w:jc w:val="both"/>
        <w:rPr>
          <w:rFonts w:cstheme="minorHAnsi"/>
        </w:rPr>
      </w:pPr>
      <w:r w:rsidRPr="0048223E">
        <w:rPr>
          <w:rFonts w:cstheme="minorHAnsi"/>
        </w:rPr>
        <w:t>Members of the integrated care team should re-offer “delayed” PR in individuals who decline an initial offer of post-hospitalisation PR.</w:t>
      </w:r>
    </w:p>
    <w:p w14:paraId="6D133640" w14:textId="77777777" w:rsidR="00581FE3" w:rsidRPr="00F80DAB" w:rsidRDefault="00581FE3" w:rsidP="00581FE3">
      <w:pPr>
        <w:pStyle w:val="ListParagraph"/>
        <w:spacing w:after="240" w:line="240" w:lineRule="auto"/>
        <w:ind w:left="357"/>
        <w:contextualSpacing w:val="0"/>
        <w:jc w:val="both"/>
        <w:rPr>
          <w:rFonts w:cstheme="minorHAnsi"/>
        </w:rPr>
      </w:pPr>
    </w:p>
    <w:p w14:paraId="03D611FF" w14:textId="0377746D" w:rsidR="00155C8E" w:rsidRPr="00F80DAB" w:rsidRDefault="00155C8E" w:rsidP="004956C5">
      <w:pPr>
        <w:spacing w:after="0" w:line="240" w:lineRule="auto"/>
        <w:contextualSpacing/>
        <w:rPr>
          <w:rFonts w:cstheme="minorHAnsi"/>
          <w:u w:val="single"/>
        </w:rPr>
      </w:pPr>
      <w:r w:rsidRPr="00F80DAB">
        <w:rPr>
          <w:rFonts w:cstheme="minorHAnsi"/>
          <w:u w:val="single"/>
        </w:rPr>
        <w:t>Alternatives Models of Pulmonary Rehabilitation</w:t>
      </w:r>
    </w:p>
    <w:p w14:paraId="6AA965DA" w14:textId="77777777" w:rsidR="00F80DAB" w:rsidRDefault="00F80DAB" w:rsidP="004956C5">
      <w:pPr>
        <w:spacing w:after="0" w:line="240" w:lineRule="auto"/>
        <w:contextualSpacing/>
        <w:rPr>
          <w:rFonts w:cstheme="minorHAnsi"/>
          <w:b/>
          <w:bCs/>
        </w:rPr>
      </w:pPr>
    </w:p>
    <w:p w14:paraId="35AFF99D" w14:textId="77777777" w:rsidR="00F80DAB" w:rsidRPr="0048223E" w:rsidRDefault="00F80DAB" w:rsidP="004956C5">
      <w:pPr>
        <w:numPr>
          <w:ilvl w:val="0"/>
          <w:numId w:val="20"/>
        </w:numPr>
        <w:spacing w:after="120" w:line="240" w:lineRule="auto"/>
        <w:ind w:left="357" w:hanging="357"/>
        <w:jc w:val="both"/>
        <w:rPr>
          <w:rFonts w:cstheme="minorHAnsi"/>
        </w:rPr>
      </w:pPr>
      <w:r w:rsidRPr="0048223E">
        <w:rPr>
          <w:rFonts w:cstheme="minorHAnsi"/>
        </w:rPr>
        <w:t xml:space="preserve">Every </w:t>
      </w:r>
      <w:r>
        <w:rPr>
          <w:rFonts w:cstheme="minorHAnsi"/>
        </w:rPr>
        <w:t xml:space="preserve">eligible </w:t>
      </w:r>
      <w:r w:rsidRPr="0048223E">
        <w:rPr>
          <w:rFonts w:cstheme="minorHAnsi"/>
        </w:rPr>
        <w:t>individual referred for PR should have the opportunity to access directly supervised, centre-based PR in a timely way as this model is supported by a convincing evidence base.</w:t>
      </w:r>
    </w:p>
    <w:p w14:paraId="3B07BE6C" w14:textId="77777777" w:rsidR="00F80DAB" w:rsidRPr="0048223E" w:rsidRDefault="00F80DAB" w:rsidP="004956C5">
      <w:pPr>
        <w:numPr>
          <w:ilvl w:val="0"/>
          <w:numId w:val="20"/>
        </w:numPr>
        <w:spacing w:after="120" w:line="240" w:lineRule="auto"/>
        <w:ind w:left="357" w:hanging="357"/>
        <w:jc w:val="both"/>
        <w:rPr>
          <w:rFonts w:cstheme="minorHAnsi"/>
        </w:rPr>
      </w:pPr>
      <w:r w:rsidRPr="0048223E">
        <w:rPr>
          <w:rFonts w:cstheme="minorHAnsi"/>
        </w:rPr>
        <w:t xml:space="preserve">In patients who decline or drop out from supervised centre-based PR, providers should offer an alternative model of delivery. Any alternative model should have a supporting evidence base (ideally </w:t>
      </w:r>
      <w:r>
        <w:rPr>
          <w:rFonts w:cstheme="minorHAnsi"/>
        </w:rPr>
        <w:t>with</w:t>
      </w:r>
      <w:r w:rsidRPr="0048223E">
        <w:rPr>
          <w:rFonts w:cstheme="minorHAnsi"/>
        </w:rPr>
        <w:t xml:space="preserve">in the NHS setting), and incorporate a directly supervised, validated exercise test </w:t>
      </w:r>
      <w:r w:rsidRPr="0048223E">
        <w:rPr>
          <w:rFonts w:eastAsia="Calibri" w:cstheme="minorHAnsi"/>
        </w:rPr>
        <w:t>from which individualised exercise can be prescribed</w:t>
      </w:r>
      <w:r>
        <w:rPr>
          <w:rFonts w:cstheme="minorHAnsi"/>
        </w:rPr>
        <w:t>, and  validated outcome measures to evaluate efficacy.</w:t>
      </w:r>
    </w:p>
    <w:p w14:paraId="467D11B8" w14:textId="5F8576EF" w:rsidR="00155C8E" w:rsidRDefault="00F80DAB" w:rsidP="004956C5">
      <w:pPr>
        <w:numPr>
          <w:ilvl w:val="0"/>
          <w:numId w:val="20"/>
        </w:numPr>
        <w:spacing w:after="120" w:line="240" w:lineRule="auto"/>
        <w:ind w:left="357" w:hanging="357"/>
        <w:jc w:val="both"/>
        <w:rPr>
          <w:rFonts w:cstheme="minorHAnsi"/>
        </w:rPr>
      </w:pPr>
      <w:r w:rsidRPr="0048223E">
        <w:rPr>
          <w:rFonts w:cstheme="minorHAnsi"/>
        </w:rPr>
        <w:t>Both staff and patients require training to support alternative PR models, particularly those involving digital technology</w:t>
      </w:r>
      <w:r>
        <w:rPr>
          <w:rFonts w:cstheme="minorHAnsi"/>
        </w:rPr>
        <w:t>, in order to not promote digital exclusion.</w:t>
      </w:r>
    </w:p>
    <w:p w14:paraId="69B074E3" w14:textId="77777777" w:rsidR="00581FE3" w:rsidRPr="00F80DAB" w:rsidRDefault="00581FE3" w:rsidP="00581FE3">
      <w:pPr>
        <w:spacing w:after="120" w:line="240" w:lineRule="auto"/>
        <w:ind w:left="357"/>
        <w:jc w:val="both"/>
        <w:rPr>
          <w:rFonts w:cstheme="minorHAnsi"/>
        </w:rPr>
      </w:pPr>
    </w:p>
    <w:p w14:paraId="310DF833" w14:textId="77777777" w:rsidR="004956C5" w:rsidRDefault="004956C5" w:rsidP="004956C5">
      <w:pPr>
        <w:spacing w:after="0" w:line="240" w:lineRule="auto"/>
        <w:contextualSpacing/>
        <w:rPr>
          <w:rFonts w:cstheme="minorHAnsi"/>
          <w:b/>
          <w:bCs/>
        </w:rPr>
      </w:pPr>
    </w:p>
    <w:p w14:paraId="471D8E85" w14:textId="1B94A86C" w:rsidR="00155C8E" w:rsidRPr="004956C5" w:rsidRDefault="00155C8E" w:rsidP="004956C5">
      <w:pPr>
        <w:spacing w:after="0" w:line="240" w:lineRule="auto"/>
        <w:contextualSpacing/>
        <w:rPr>
          <w:rFonts w:cstheme="minorHAnsi"/>
          <w:u w:val="single"/>
        </w:rPr>
      </w:pPr>
      <w:r w:rsidRPr="004956C5">
        <w:rPr>
          <w:rFonts w:cstheme="minorHAnsi"/>
          <w:u w:val="single"/>
        </w:rPr>
        <w:t>Adjuncts to and Maintenance of Pulmonary Rehabilitation</w:t>
      </w:r>
    </w:p>
    <w:p w14:paraId="452B78DB" w14:textId="77777777" w:rsidR="004956C5" w:rsidRDefault="004956C5" w:rsidP="004956C5">
      <w:pPr>
        <w:spacing w:after="120" w:line="240" w:lineRule="auto"/>
        <w:jc w:val="both"/>
        <w:rPr>
          <w:rFonts w:eastAsia="Calibri" w:cstheme="minorHAnsi"/>
        </w:rPr>
      </w:pPr>
    </w:p>
    <w:p w14:paraId="2FC8378F" w14:textId="77777777" w:rsidR="004956C5" w:rsidRDefault="004956C5" w:rsidP="004956C5">
      <w:pPr>
        <w:numPr>
          <w:ilvl w:val="0"/>
          <w:numId w:val="20"/>
        </w:numPr>
        <w:spacing w:after="120" w:line="240" w:lineRule="auto"/>
        <w:ind w:left="357" w:hanging="357"/>
        <w:jc w:val="both"/>
        <w:rPr>
          <w:rFonts w:cstheme="minorHAnsi"/>
        </w:rPr>
      </w:pPr>
      <w:r w:rsidRPr="0048223E">
        <w:rPr>
          <w:rFonts w:cstheme="minorHAnsi"/>
        </w:rPr>
        <w:t>established on long-term or ambulatory oxygen therapy.</w:t>
      </w:r>
    </w:p>
    <w:p w14:paraId="2F084629" w14:textId="77777777" w:rsidR="004956C5" w:rsidRPr="0048223E" w:rsidRDefault="004956C5" w:rsidP="004956C5">
      <w:pPr>
        <w:numPr>
          <w:ilvl w:val="0"/>
          <w:numId w:val="20"/>
        </w:numPr>
        <w:spacing w:after="120" w:line="240" w:lineRule="auto"/>
        <w:ind w:left="357" w:hanging="357"/>
        <w:jc w:val="both"/>
        <w:rPr>
          <w:rFonts w:cstheme="minorHAnsi"/>
        </w:rPr>
      </w:pPr>
      <w:r w:rsidRPr="0048223E">
        <w:rPr>
          <w:rFonts w:cstheme="minorHAnsi"/>
        </w:rPr>
        <w:t>NIV  should not be routinely used as an adjunct to PR in those naïve to domiciliary NIV, but could be offered to those already established on domiciliary NIV.</w:t>
      </w:r>
    </w:p>
    <w:p w14:paraId="6B786B3C" w14:textId="77777777" w:rsidR="004956C5" w:rsidRPr="0048223E" w:rsidRDefault="004956C5"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IMT, as an adjunct to PR, is associated with improvements in muscle function, but this has not translated to improvements in core outcomes.</w:t>
      </w:r>
    </w:p>
    <w:p w14:paraId="05B6BC8F" w14:textId="77777777" w:rsidR="004956C5" w:rsidRPr="0048223E" w:rsidRDefault="004956C5"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PA counselling should be a core component of the PR educational component. The use of pedometers or/and additional PA counselling as adjuncts to PR require further evaluation.</w:t>
      </w:r>
    </w:p>
    <w:p w14:paraId="6C22A1F4" w14:textId="77777777" w:rsidR="00581FE3" w:rsidRPr="00581FE3" w:rsidRDefault="004956C5" w:rsidP="00581FE3">
      <w:pPr>
        <w:pStyle w:val="ListParagraph"/>
        <w:numPr>
          <w:ilvl w:val="0"/>
          <w:numId w:val="20"/>
        </w:numPr>
        <w:spacing w:after="240" w:line="240" w:lineRule="auto"/>
        <w:ind w:left="357" w:hanging="357"/>
        <w:contextualSpacing w:val="0"/>
        <w:jc w:val="both"/>
        <w:rPr>
          <w:rFonts w:cstheme="minorHAnsi"/>
        </w:rPr>
      </w:pPr>
      <w:r w:rsidRPr="0048223E">
        <w:rPr>
          <w:rFonts w:cstheme="minorHAnsi"/>
        </w:rPr>
        <w:t xml:space="preserve">PR programmes should deliver self-management education and advice around the importance of regular exercise after the PR programme has been completed. </w:t>
      </w:r>
      <w:r w:rsidRPr="0048223E">
        <w:rPr>
          <w:rFonts w:eastAsia="Calibri" w:cstheme="minorHAnsi"/>
        </w:rPr>
        <w:t>There is insufficient evidence to support the routine formal delivery of maintenance programmes</w:t>
      </w:r>
    </w:p>
    <w:p w14:paraId="44B878C4" w14:textId="1AC0A911" w:rsidR="00581FE3" w:rsidRPr="00581FE3" w:rsidRDefault="00581FE3" w:rsidP="00581FE3">
      <w:pPr>
        <w:pStyle w:val="ListParagraph"/>
        <w:numPr>
          <w:ilvl w:val="0"/>
          <w:numId w:val="20"/>
        </w:numPr>
        <w:spacing w:after="240" w:line="240" w:lineRule="auto"/>
        <w:ind w:left="357" w:hanging="357"/>
        <w:contextualSpacing w:val="0"/>
        <w:jc w:val="both"/>
        <w:rPr>
          <w:rFonts w:cstheme="minorHAnsi"/>
        </w:rPr>
      </w:pPr>
      <w:r w:rsidRPr="00581FE3">
        <w:rPr>
          <w:rFonts w:cstheme="minorHAnsi"/>
        </w:rPr>
        <w:t>Oxygen supplementation should not be routinely used as an adjunct to PR except in individuals already</w:t>
      </w:r>
    </w:p>
    <w:p w14:paraId="434AFA27" w14:textId="12118517" w:rsidR="00F80DAB" w:rsidRPr="0048223E" w:rsidRDefault="00927E50" w:rsidP="004956C5">
      <w:pPr>
        <w:spacing w:after="120" w:line="240" w:lineRule="auto"/>
        <w:jc w:val="both"/>
        <w:rPr>
          <w:rFonts w:eastAsia="Calibri" w:cstheme="minorHAnsi"/>
          <w:b/>
          <w:bCs/>
        </w:rPr>
      </w:pPr>
      <w:r>
        <w:rPr>
          <w:rFonts w:eastAsia="Calibri" w:cstheme="minorHAnsi"/>
        </w:rPr>
        <w:br w:type="page"/>
      </w:r>
    </w:p>
    <w:p w14:paraId="2A278DF4" w14:textId="3E3C50C2" w:rsidR="00927E50" w:rsidRDefault="00927E50" w:rsidP="00581FE3">
      <w:pPr>
        <w:spacing w:after="120" w:line="240" w:lineRule="auto"/>
        <w:ind w:left="357"/>
        <w:jc w:val="both"/>
        <w:rPr>
          <w:rFonts w:eastAsia="Calibri" w:cstheme="minorHAnsi"/>
        </w:rPr>
      </w:pPr>
    </w:p>
    <w:tbl>
      <w:tblPr>
        <w:tblStyle w:val="TableGrid"/>
        <w:tblW w:w="0" w:type="auto"/>
        <w:tblLook w:val="04A0" w:firstRow="1" w:lastRow="0" w:firstColumn="1" w:lastColumn="0" w:noHBand="0" w:noVBand="1"/>
      </w:tblPr>
      <w:tblGrid>
        <w:gridCol w:w="9628"/>
      </w:tblGrid>
      <w:tr w:rsidR="00927E50" w:rsidRPr="0048223E" w14:paraId="685D57C4" w14:textId="77777777" w:rsidTr="00B25596">
        <w:tc>
          <w:tcPr>
            <w:tcW w:w="9628" w:type="dxa"/>
          </w:tcPr>
          <w:p w14:paraId="388884D9" w14:textId="025DDD31" w:rsidR="00927E50" w:rsidRPr="0048223E" w:rsidRDefault="00927E50" w:rsidP="004956C5">
            <w:pPr>
              <w:spacing w:after="240"/>
              <w:jc w:val="both"/>
              <w:rPr>
                <w:rFonts w:eastAsia="Calibri" w:cstheme="minorHAnsi"/>
                <w:b/>
                <w:bCs/>
              </w:rPr>
            </w:pPr>
            <w:r w:rsidRPr="0048223E">
              <w:rPr>
                <w:rFonts w:eastAsia="Calibri" w:cstheme="minorHAnsi"/>
                <w:b/>
                <w:bCs/>
              </w:rPr>
              <w:t xml:space="preserve">Table </w:t>
            </w:r>
            <w:r>
              <w:rPr>
                <w:rFonts w:eastAsia="Calibri" w:cstheme="minorHAnsi"/>
                <w:b/>
                <w:bCs/>
              </w:rPr>
              <w:t>1</w:t>
            </w:r>
            <w:r w:rsidRPr="0048223E">
              <w:rPr>
                <w:rFonts w:eastAsia="Calibri" w:cstheme="minorHAnsi"/>
                <w:b/>
                <w:bCs/>
              </w:rPr>
              <w:t>: Core Components of a Pulmonary rehabilitation programme</w:t>
            </w:r>
          </w:p>
        </w:tc>
      </w:tr>
      <w:tr w:rsidR="00927E50" w:rsidRPr="0048223E" w14:paraId="6040E7BA" w14:textId="77777777" w:rsidTr="00B25596">
        <w:tc>
          <w:tcPr>
            <w:tcW w:w="9628" w:type="dxa"/>
          </w:tcPr>
          <w:p w14:paraId="5FFCD95C" w14:textId="77777777"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An initial face-to-face assessment by a suitably trained health care professional;</w:t>
            </w:r>
          </w:p>
          <w:p w14:paraId="022B927D" w14:textId="77777777" w:rsidR="00927E50" w:rsidRPr="0048223E" w:rsidRDefault="00927E50" w:rsidP="004956C5">
            <w:pPr>
              <w:pStyle w:val="ListParagraph"/>
              <w:ind w:left="714"/>
              <w:jc w:val="both"/>
              <w:rPr>
                <w:rFonts w:eastAsia="Calibri" w:cstheme="minorHAnsi"/>
              </w:rPr>
            </w:pPr>
          </w:p>
          <w:p w14:paraId="5C9F86BF" w14:textId="538BD201"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Initial assessment must include a validated exercise test from which an individualised exercise prescription can be obtained</w:t>
            </w:r>
            <w:r>
              <w:rPr>
                <w:rFonts w:eastAsia="Calibri" w:cstheme="minorHAnsi"/>
              </w:rPr>
              <w:t>.</w:t>
            </w:r>
          </w:p>
          <w:p w14:paraId="6F013636" w14:textId="77777777" w:rsidR="00927E50" w:rsidRPr="0048223E" w:rsidRDefault="00927E50" w:rsidP="004956C5">
            <w:pPr>
              <w:jc w:val="both"/>
              <w:rPr>
                <w:rFonts w:eastAsia="Calibri" w:cstheme="minorHAnsi"/>
              </w:rPr>
            </w:pPr>
          </w:p>
          <w:p w14:paraId="1C89AAE2" w14:textId="77777777"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Endurance and resistance training, which is individually prescribed and progressed with regular supervision from suitably trained health care professionals;</w:t>
            </w:r>
          </w:p>
          <w:p w14:paraId="686D5DEA" w14:textId="77777777" w:rsidR="00927E50" w:rsidRPr="0048223E" w:rsidRDefault="00927E50" w:rsidP="004956C5">
            <w:pPr>
              <w:jc w:val="both"/>
              <w:rPr>
                <w:rFonts w:eastAsia="Calibri" w:cstheme="minorHAnsi"/>
              </w:rPr>
            </w:pPr>
          </w:p>
          <w:p w14:paraId="46B8D497" w14:textId="77777777"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A structured education programme;</w:t>
            </w:r>
          </w:p>
          <w:p w14:paraId="3BC084FD" w14:textId="77777777" w:rsidR="00927E50" w:rsidRPr="0048223E" w:rsidRDefault="00927E50" w:rsidP="004956C5">
            <w:pPr>
              <w:jc w:val="both"/>
              <w:rPr>
                <w:rFonts w:eastAsia="Calibri" w:cstheme="minorHAnsi"/>
              </w:rPr>
            </w:pPr>
          </w:p>
          <w:p w14:paraId="63BAB978" w14:textId="42A85EFD"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Delivered by a dedicated team of health care professionals trained in exercise assessment, prescription and progression</w:t>
            </w:r>
            <w:r w:rsidR="00695CAF">
              <w:rPr>
                <w:rFonts w:eastAsia="Calibri" w:cstheme="minorHAnsi"/>
              </w:rPr>
              <w:t>,</w:t>
            </w:r>
            <w:r w:rsidRPr="0048223E">
              <w:rPr>
                <w:rFonts w:eastAsia="Calibri" w:cstheme="minorHAnsi"/>
              </w:rPr>
              <w:t xml:space="preserve"> </w:t>
            </w:r>
            <w:r w:rsidR="00695CAF">
              <w:rPr>
                <w:rFonts w:eastAsia="Calibri" w:cstheme="minorHAnsi"/>
              </w:rPr>
              <w:t>with experience of</w:t>
            </w:r>
            <w:r w:rsidRPr="0048223E">
              <w:rPr>
                <w:rFonts w:eastAsia="Calibri" w:cstheme="minorHAnsi"/>
              </w:rPr>
              <w:t xml:space="preserve"> deliver</w:t>
            </w:r>
            <w:r w:rsidR="00695CAF">
              <w:rPr>
                <w:rFonts w:eastAsia="Calibri" w:cstheme="minorHAnsi"/>
              </w:rPr>
              <w:t xml:space="preserve">ing patient-focused </w:t>
            </w:r>
            <w:r w:rsidRPr="0048223E">
              <w:rPr>
                <w:rFonts w:eastAsia="Calibri" w:cstheme="minorHAnsi"/>
              </w:rPr>
              <w:t>education on chronic respiratory disease management;</w:t>
            </w:r>
          </w:p>
          <w:p w14:paraId="0D6A2F73" w14:textId="77777777" w:rsidR="00927E50" w:rsidRPr="0048223E" w:rsidRDefault="00927E50" w:rsidP="004956C5">
            <w:pPr>
              <w:jc w:val="both"/>
              <w:rPr>
                <w:rFonts w:eastAsia="Calibri" w:cstheme="minorHAnsi"/>
              </w:rPr>
            </w:pPr>
          </w:p>
          <w:p w14:paraId="3DAB161C" w14:textId="7CE351BF"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 xml:space="preserve">The programme model, including assessment and delivery components, must have been </w:t>
            </w:r>
            <w:r w:rsidR="003F2B40">
              <w:rPr>
                <w:rFonts w:eastAsia="Calibri" w:cstheme="minorHAnsi"/>
              </w:rPr>
              <w:t xml:space="preserve">independently </w:t>
            </w:r>
            <w:r w:rsidR="009922A9">
              <w:rPr>
                <w:rFonts w:eastAsia="Calibri" w:cstheme="minorHAnsi"/>
              </w:rPr>
              <w:t>reported</w:t>
            </w:r>
            <w:r w:rsidR="009922A9" w:rsidRPr="0048223E">
              <w:rPr>
                <w:rFonts w:eastAsia="Calibri" w:cstheme="minorHAnsi"/>
              </w:rPr>
              <w:t xml:space="preserve"> </w:t>
            </w:r>
            <w:r w:rsidRPr="0048223E">
              <w:rPr>
                <w:rFonts w:eastAsia="Calibri" w:cstheme="minorHAnsi"/>
              </w:rPr>
              <w:t>to be safe and effective;</w:t>
            </w:r>
          </w:p>
          <w:p w14:paraId="677C0703" w14:textId="77777777" w:rsidR="00927E50" w:rsidRPr="0048223E" w:rsidRDefault="00927E50" w:rsidP="004956C5">
            <w:pPr>
              <w:jc w:val="both"/>
              <w:rPr>
                <w:rFonts w:eastAsia="Calibri" w:cstheme="minorHAnsi"/>
              </w:rPr>
            </w:pPr>
          </w:p>
          <w:p w14:paraId="1C25EBF0" w14:textId="037A1161"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Measurement of core outcomes before and after PR</w:t>
            </w:r>
            <w:r>
              <w:rPr>
                <w:rFonts w:eastAsia="Calibri" w:cstheme="minorHAnsi"/>
              </w:rPr>
              <w:t>. These should</w:t>
            </w:r>
            <w:r w:rsidRPr="0048223E">
              <w:rPr>
                <w:rFonts w:eastAsia="Calibri" w:cstheme="minorHAnsi"/>
              </w:rPr>
              <w:t xml:space="preserve"> includ</w:t>
            </w:r>
            <w:r>
              <w:rPr>
                <w:rFonts w:eastAsia="Calibri" w:cstheme="minorHAnsi"/>
              </w:rPr>
              <w:t>e</w:t>
            </w:r>
            <w:r w:rsidRPr="0048223E">
              <w:rPr>
                <w:rFonts w:eastAsia="Calibri" w:cstheme="minorHAnsi"/>
              </w:rPr>
              <w:t xml:space="preserve"> a validated exercise test</w:t>
            </w:r>
            <w:r>
              <w:rPr>
                <w:rFonts w:eastAsia="Calibri" w:cstheme="minorHAnsi"/>
              </w:rPr>
              <w:t xml:space="preserve">, measures of breathlessness and health related quality of life, and other outcomes that evaluate </w:t>
            </w:r>
            <w:r w:rsidR="004C1C7B">
              <w:rPr>
                <w:rFonts w:eastAsia="Calibri" w:cstheme="minorHAnsi"/>
              </w:rPr>
              <w:t xml:space="preserve">core components of the intervention, </w:t>
            </w:r>
            <w:r>
              <w:rPr>
                <w:rFonts w:eastAsia="Calibri" w:cstheme="minorHAnsi"/>
              </w:rPr>
              <w:t>such as muscle strength and disease knowledge;</w:t>
            </w:r>
          </w:p>
          <w:p w14:paraId="75D9149A" w14:textId="77777777" w:rsidR="00927E50" w:rsidRPr="0048223E" w:rsidRDefault="00927E50" w:rsidP="004956C5">
            <w:pPr>
              <w:jc w:val="both"/>
              <w:rPr>
                <w:rFonts w:eastAsia="Calibri" w:cstheme="minorHAnsi"/>
              </w:rPr>
            </w:pPr>
          </w:p>
          <w:p w14:paraId="23F83D8D" w14:textId="77777777" w:rsidR="00927E50" w:rsidRPr="0048223E" w:rsidRDefault="00927E50" w:rsidP="004956C5">
            <w:pPr>
              <w:pStyle w:val="ListParagraph"/>
              <w:numPr>
                <w:ilvl w:val="0"/>
                <w:numId w:val="32"/>
              </w:numPr>
              <w:ind w:left="714" w:hanging="357"/>
              <w:jc w:val="both"/>
              <w:rPr>
                <w:rFonts w:eastAsia="Calibri" w:cstheme="minorHAnsi"/>
              </w:rPr>
            </w:pPr>
            <w:r w:rsidRPr="0048223E">
              <w:rPr>
                <w:rFonts w:eastAsia="Calibri" w:cstheme="minorHAnsi"/>
              </w:rPr>
              <w:t>Participation in regular audit of organisational and clinical outcomes; for example engagement with a recognised national audit programme where available.</w:t>
            </w:r>
          </w:p>
          <w:p w14:paraId="055E0964" w14:textId="77777777" w:rsidR="00927E50" w:rsidRPr="0048223E" w:rsidRDefault="00927E50" w:rsidP="004956C5">
            <w:pPr>
              <w:jc w:val="both"/>
              <w:rPr>
                <w:rFonts w:eastAsia="Calibri" w:cstheme="minorHAnsi"/>
              </w:rPr>
            </w:pPr>
          </w:p>
          <w:p w14:paraId="039AF987" w14:textId="3CE1574B" w:rsidR="00927E50" w:rsidRPr="0048223E" w:rsidRDefault="003F2B40" w:rsidP="004956C5">
            <w:pPr>
              <w:pStyle w:val="ListParagraph"/>
              <w:numPr>
                <w:ilvl w:val="0"/>
                <w:numId w:val="32"/>
              </w:numPr>
              <w:ind w:left="714" w:hanging="357"/>
              <w:jc w:val="both"/>
              <w:rPr>
                <w:rFonts w:eastAsia="Calibri" w:cstheme="minorHAnsi"/>
              </w:rPr>
            </w:pPr>
            <w:r>
              <w:rPr>
                <w:rFonts w:eastAsia="Calibri" w:cstheme="minorHAnsi"/>
              </w:rPr>
              <w:t>E</w:t>
            </w:r>
            <w:r w:rsidR="00927E50" w:rsidRPr="0048223E">
              <w:rPr>
                <w:rFonts w:eastAsia="Calibri" w:cstheme="minorHAnsi"/>
              </w:rPr>
              <w:t>xternal peer review</w:t>
            </w:r>
            <w:r>
              <w:rPr>
                <w:rFonts w:eastAsia="Calibri" w:cstheme="minorHAnsi"/>
              </w:rPr>
              <w:t xml:space="preserve"> to monitor safe and effective practice</w:t>
            </w:r>
            <w:r w:rsidR="003B1B03">
              <w:rPr>
                <w:rFonts w:eastAsia="Calibri" w:cstheme="minorHAnsi"/>
              </w:rPr>
              <w:t>;</w:t>
            </w:r>
            <w:r w:rsidR="00927E50" w:rsidRPr="0048223E">
              <w:rPr>
                <w:rFonts w:eastAsia="Calibri" w:cstheme="minorHAnsi"/>
              </w:rPr>
              <w:t xml:space="preserve"> for example engagement with a recognised </w:t>
            </w:r>
            <w:r w:rsidR="006B557D">
              <w:rPr>
                <w:rFonts w:eastAsia="Calibri" w:cstheme="minorHAnsi"/>
              </w:rPr>
              <w:t xml:space="preserve">national </w:t>
            </w:r>
            <w:r w:rsidR="00927E50" w:rsidRPr="0048223E">
              <w:rPr>
                <w:rFonts w:eastAsia="Calibri" w:cstheme="minorHAnsi"/>
              </w:rPr>
              <w:t>accreditation programme where available.</w:t>
            </w:r>
          </w:p>
          <w:p w14:paraId="6B636C5C" w14:textId="77777777" w:rsidR="00927E50" w:rsidRPr="0048223E" w:rsidRDefault="00927E50" w:rsidP="004956C5">
            <w:pPr>
              <w:jc w:val="both"/>
              <w:rPr>
                <w:rFonts w:eastAsia="Calibri" w:cstheme="minorHAnsi"/>
              </w:rPr>
            </w:pPr>
          </w:p>
        </w:tc>
      </w:tr>
    </w:tbl>
    <w:p w14:paraId="2325B259" w14:textId="77777777" w:rsidR="00927E50" w:rsidRPr="0048223E" w:rsidRDefault="00927E50" w:rsidP="004956C5">
      <w:pPr>
        <w:spacing w:after="360" w:line="240" w:lineRule="auto"/>
        <w:jc w:val="both"/>
        <w:rPr>
          <w:rFonts w:eastAsia="Calibri" w:cstheme="minorHAnsi"/>
        </w:rPr>
      </w:pPr>
    </w:p>
    <w:p w14:paraId="2EA485F6" w14:textId="77777777" w:rsidR="00EE1799" w:rsidRPr="0048223E" w:rsidRDefault="00EE1799" w:rsidP="004956C5">
      <w:pPr>
        <w:spacing w:after="360" w:line="240" w:lineRule="auto"/>
        <w:jc w:val="both"/>
        <w:rPr>
          <w:rFonts w:eastAsia="Calibri" w:cstheme="minorHAnsi"/>
        </w:rPr>
      </w:pPr>
    </w:p>
    <w:p w14:paraId="11BC28E1" w14:textId="145CECF6" w:rsidR="008B63E4" w:rsidRPr="00EE1799" w:rsidRDefault="008B63E4" w:rsidP="004956C5">
      <w:pPr>
        <w:spacing w:after="240" w:line="240" w:lineRule="auto"/>
        <w:rPr>
          <w:rFonts w:eastAsia="Calibri" w:cstheme="minorHAnsi"/>
          <w:b/>
          <w:bCs/>
          <w:sz w:val="24"/>
          <w:szCs w:val="24"/>
        </w:rPr>
      </w:pPr>
      <w:r w:rsidRPr="00EE1799">
        <w:rPr>
          <w:rFonts w:eastAsia="Calibri" w:cstheme="minorHAnsi"/>
          <w:b/>
          <w:bCs/>
          <w:sz w:val="24"/>
          <w:szCs w:val="24"/>
        </w:rPr>
        <w:t xml:space="preserve">Section 1: </w:t>
      </w:r>
      <w:r w:rsidRPr="00EE1799">
        <w:rPr>
          <w:rFonts w:eastAsia="Calibri" w:cstheme="minorHAnsi"/>
          <w:b/>
          <w:bCs/>
          <w:sz w:val="24"/>
          <w:szCs w:val="24"/>
        </w:rPr>
        <w:tab/>
        <w:t xml:space="preserve">Pulmonary </w:t>
      </w:r>
      <w:r w:rsidR="00BF0FAB" w:rsidRPr="00EE1799">
        <w:rPr>
          <w:rFonts w:eastAsia="Calibri" w:cstheme="minorHAnsi"/>
          <w:b/>
          <w:bCs/>
          <w:sz w:val="24"/>
          <w:szCs w:val="24"/>
        </w:rPr>
        <w:t>R</w:t>
      </w:r>
      <w:r w:rsidRPr="00EE1799">
        <w:rPr>
          <w:rFonts w:eastAsia="Calibri" w:cstheme="minorHAnsi"/>
          <w:b/>
          <w:bCs/>
          <w:sz w:val="24"/>
          <w:szCs w:val="24"/>
        </w:rPr>
        <w:t xml:space="preserve">ehabilitation: </w:t>
      </w:r>
      <w:r w:rsidR="001F1FEC" w:rsidRPr="00EE1799">
        <w:rPr>
          <w:rFonts w:eastAsia="Calibri" w:cstheme="minorHAnsi"/>
          <w:b/>
          <w:bCs/>
          <w:sz w:val="24"/>
          <w:szCs w:val="24"/>
        </w:rPr>
        <w:t xml:space="preserve">Access, </w:t>
      </w:r>
      <w:r w:rsidR="00C058DE" w:rsidRPr="00EE1799">
        <w:rPr>
          <w:rFonts w:eastAsia="Calibri" w:cstheme="minorHAnsi"/>
          <w:b/>
          <w:bCs/>
          <w:sz w:val="24"/>
          <w:szCs w:val="24"/>
        </w:rPr>
        <w:t>R</w:t>
      </w:r>
      <w:r w:rsidRPr="00EE1799">
        <w:rPr>
          <w:rFonts w:eastAsia="Calibri" w:cstheme="minorHAnsi"/>
          <w:b/>
          <w:bCs/>
          <w:sz w:val="24"/>
          <w:szCs w:val="24"/>
        </w:rPr>
        <w:t>eferrals</w:t>
      </w:r>
      <w:r w:rsidR="00BF0FAB" w:rsidRPr="00EE1799">
        <w:rPr>
          <w:rFonts w:eastAsia="Calibri" w:cstheme="minorHAnsi"/>
          <w:b/>
          <w:bCs/>
          <w:sz w:val="24"/>
          <w:szCs w:val="24"/>
        </w:rPr>
        <w:t xml:space="preserve">, and </w:t>
      </w:r>
      <w:r w:rsidR="001F1FEC" w:rsidRPr="00EE1799">
        <w:rPr>
          <w:rFonts w:eastAsia="Calibri" w:cstheme="minorHAnsi"/>
          <w:b/>
          <w:bCs/>
          <w:sz w:val="24"/>
          <w:szCs w:val="24"/>
        </w:rPr>
        <w:t>Uptake</w:t>
      </w:r>
    </w:p>
    <w:p w14:paraId="34390CB6" w14:textId="3741CD55" w:rsidR="008B63E4" w:rsidRPr="0048223E" w:rsidRDefault="008B63E4" w:rsidP="004956C5">
      <w:pPr>
        <w:spacing w:after="120" w:line="240" w:lineRule="auto"/>
        <w:jc w:val="both"/>
        <w:rPr>
          <w:rFonts w:eastAsia="Calibri" w:cstheme="minorHAnsi"/>
          <w:b/>
          <w:bCs/>
        </w:rPr>
      </w:pPr>
      <w:r w:rsidRPr="0048223E">
        <w:rPr>
          <w:rFonts w:eastAsia="Calibri" w:cstheme="minorHAnsi"/>
          <w:b/>
          <w:bCs/>
        </w:rPr>
        <w:t>1.</w:t>
      </w:r>
      <w:r w:rsidR="00BF0FAB" w:rsidRPr="0048223E">
        <w:rPr>
          <w:rFonts w:eastAsia="Calibri" w:cstheme="minorHAnsi"/>
          <w:b/>
          <w:bCs/>
        </w:rPr>
        <w:t>1</w:t>
      </w:r>
      <w:r w:rsidRPr="0048223E">
        <w:rPr>
          <w:rFonts w:eastAsia="Calibri" w:cstheme="minorHAnsi"/>
          <w:b/>
          <w:bCs/>
        </w:rPr>
        <w:t xml:space="preserve"> </w:t>
      </w:r>
      <w:r w:rsidRPr="0048223E">
        <w:rPr>
          <w:rFonts w:eastAsia="Calibri" w:cstheme="minorHAnsi"/>
          <w:b/>
          <w:bCs/>
        </w:rPr>
        <w:tab/>
      </w:r>
      <w:r w:rsidR="001F1FEC" w:rsidRPr="0048223E">
        <w:rPr>
          <w:rFonts w:eastAsia="Calibri" w:cstheme="minorHAnsi"/>
          <w:b/>
          <w:bCs/>
        </w:rPr>
        <w:t xml:space="preserve">Access and </w:t>
      </w:r>
      <w:r w:rsidRPr="0048223E">
        <w:rPr>
          <w:rFonts w:eastAsia="Calibri" w:cstheme="minorHAnsi"/>
          <w:b/>
          <w:bCs/>
        </w:rPr>
        <w:t>Referrals</w:t>
      </w:r>
    </w:p>
    <w:p w14:paraId="41BF6823" w14:textId="0EFD1713" w:rsidR="00810D37" w:rsidRPr="0048223E" w:rsidRDefault="00810D37" w:rsidP="004956C5">
      <w:pPr>
        <w:spacing w:after="120" w:line="240" w:lineRule="auto"/>
        <w:jc w:val="both"/>
        <w:rPr>
          <w:rFonts w:cstheme="minorHAnsi"/>
        </w:rPr>
      </w:pPr>
      <w:r w:rsidRPr="0048223E">
        <w:rPr>
          <w:rFonts w:eastAsia="Calibri" w:cstheme="minorHAnsi"/>
        </w:rPr>
        <w:t>There is a large disparity between the number who are eligible and the number receiving PR.</w:t>
      </w:r>
      <w:r w:rsidRPr="0048223E">
        <w:rPr>
          <w:rFonts w:eastAsia="Calibri" w:cstheme="minorHAnsi"/>
        </w:rPr>
        <w:fldChar w:fldCharType="begin"/>
      </w:r>
      <w:r w:rsidRPr="0048223E">
        <w:rPr>
          <w:rFonts w:eastAsia="Calibri" w:cstheme="minorHAnsi"/>
        </w:rPr>
        <w:instrText xml:space="preserve"> ADDIN EN.CITE &lt;EndNote&gt;&lt;Cite&gt;&lt;Year&gt;2015&lt;/Year&gt;&lt;RecNum&gt;2300&lt;/RecNum&gt;&lt;DisplayText&gt;(6)&lt;/DisplayText&gt;&lt;record&gt;&lt;rec-number&gt;2300&lt;/rec-number&gt;&lt;foreign-keys&gt;&lt;key app="EN" db-id="wtpdvfsd22fv2yep5vextrzfa05dvazz09w5" timestamp="1451552114"&gt;2300&lt;/key&gt;&lt;/foreign-keys&gt;&lt;ref-type name="Report"&gt;27&lt;/ref-type&gt;&lt;contributors&gt;&lt;/contributors&gt;&lt;titles&gt;&lt;title&gt;National COPD Audit Programme: Pulmonary rehabilitation workstream. Pulmonary Rehabilitation: Time to breathe better. National Chronic Obstructive Pulmonary Disease (COPD) Audit programme: Resources and organisation of Pulmonary Rehabilitation services in England and Wales 2015&lt;/title&gt;&lt;/titles&gt;&lt;dates&gt;&lt;year&gt;2015&lt;/year&gt;&lt;/dates&gt;&lt;urls&gt;&lt;/urls&gt;&lt;/record&gt;&lt;/Cite&gt;&lt;/EndNote&gt;</w:instrText>
      </w:r>
      <w:r w:rsidRPr="0048223E">
        <w:rPr>
          <w:rFonts w:eastAsia="Calibri" w:cstheme="minorHAnsi"/>
        </w:rPr>
        <w:fldChar w:fldCharType="separate"/>
      </w:r>
      <w:r w:rsidRPr="0048223E">
        <w:rPr>
          <w:rFonts w:eastAsia="Calibri" w:cstheme="minorHAnsi"/>
          <w:noProof/>
        </w:rPr>
        <w:t>(6)</w:t>
      </w:r>
      <w:r w:rsidRPr="0048223E">
        <w:rPr>
          <w:rFonts w:eastAsia="Calibri" w:cstheme="minorHAnsi"/>
        </w:rPr>
        <w:fldChar w:fldCharType="end"/>
      </w:r>
      <w:r w:rsidRPr="0048223E">
        <w:rPr>
          <w:rFonts w:eastAsia="Calibri" w:cstheme="minorHAnsi"/>
        </w:rPr>
        <w:t xml:space="preserve"> Reasons for this are complex</w:t>
      </w:r>
      <w:r w:rsidR="00FE772C" w:rsidRPr="0048223E">
        <w:rPr>
          <w:rFonts w:eastAsia="Calibri" w:cstheme="minorHAnsi"/>
        </w:rPr>
        <w:t xml:space="preserve">, but barriers may exist at several points of the pathway. </w:t>
      </w:r>
      <w:r w:rsidR="00693385" w:rsidRPr="0048223E">
        <w:rPr>
          <w:rFonts w:eastAsia="Calibri" w:cstheme="minorHAnsi"/>
        </w:rPr>
        <w:t>Referral from primary care appear to be influenced negatively by increasing age, gender (women less likely), deprivation, comorbidities, respiratory disability and smoking status</w:t>
      </w:r>
      <w:r w:rsidR="003D4858" w:rsidRPr="0048223E">
        <w:rPr>
          <w:rFonts w:eastAsia="Calibri" w:cstheme="minorHAnsi"/>
        </w:rPr>
        <w:t>.</w:t>
      </w:r>
      <w:r w:rsidR="00693385" w:rsidRPr="0048223E">
        <w:rPr>
          <w:rFonts w:eastAsia="Calibri" w:cstheme="minorHAnsi"/>
        </w:rPr>
        <w:fldChar w:fldCharType="begin">
          <w:fldData xml:space="preserve">PEVuZE5vdGU+PENpdGU+PEF1dGhvcj5TdG9uZTwvQXV0aG9yPjxZZWFyPjIwMjA8L1llYXI+PFJl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</w:fldData>
        </w:fldChar>
      </w:r>
      <w:r w:rsidR="00693385" w:rsidRPr="0048223E">
        <w:rPr>
          <w:rFonts w:eastAsia="Calibri" w:cstheme="minorHAnsi"/>
        </w:rPr>
        <w:instrText xml:space="preserve"> ADDIN EN.CITE </w:instrText>
      </w:r>
      <w:r w:rsidR="00693385" w:rsidRPr="0048223E">
        <w:rPr>
          <w:rFonts w:eastAsia="Calibri" w:cstheme="minorHAnsi"/>
        </w:rPr>
        <w:fldChar w:fldCharType="begin">
          <w:fldData xml:space="preserve">PEVuZE5vdGU+PENpdGU+PEF1dGhvcj5TdG9uZTwvQXV0aG9yPjxZZWFyPjIwMjA8L1llYXI+PFJl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</w:fldData>
        </w:fldChar>
      </w:r>
      <w:r w:rsidR="00693385" w:rsidRPr="0048223E">
        <w:rPr>
          <w:rFonts w:eastAsia="Calibri" w:cstheme="minorHAnsi"/>
        </w:rPr>
        <w:instrText xml:space="preserve"> ADDIN EN.CITE.DATA </w:instrText>
      </w:r>
      <w:r w:rsidR="00693385" w:rsidRPr="0048223E">
        <w:rPr>
          <w:rFonts w:eastAsia="Calibri" w:cstheme="minorHAnsi"/>
        </w:rPr>
      </w:r>
      <w:r w:rsidR="00693385" w:rsidRPr="0048223E">
        <w:rPr>
          <w:rFonts w:eastAsia="Calibri" w:cstheme="minorHAnsi"/>
        </w:rPr>
        <w:fldChar w:fldCharType="end"/>
      </w:r>
      <w:r w:rsidR="00693385" w:rsidRPr="0048223E">
        <w:rPr>
          <w:rFonts w:eastAsia="Calibri" w:cstheme="minorHAnsi"/>
        </w:rPr>
      </w:r>
      <w:r w:rsidR="00693385" w:rsidRPr="0048223E">
        <w:rPr>
          <w:rFonts w:eastAsia="Calibri" w:cstheme="minorHAnsi"/>
        </w:rPr>
        <w:fldChar w:fldCharType="separate"/>
      </w:r>
      <w:r w:rsidR="00693385" w:rsidRPr="0048223E">
        <w:rPr>
          <w:rFonts w:eastAsia="Calibri" w:cstheme="minorHAnsi"/>
          <w:noProof/>
        </w:rPr>
        <w:t>(7)</w:t>
      </w:r>
      <w:r w:rsidR="00693385" w:rsidRPr="0048223E">
        <w:rPr>
          <w:rFonts w:eastAsia="Calibri" w:cstheme="minorHAnsi"/>
        </w:rPr>
        <w:fldChar w:fldCharType="end"/>
      </w:r>
      <w:r w:rsidR="00693385" w:rsidRPr="0048223E">
        <w:rPr>
          <w:rFonts w:eastAsia="Calibri" w:cstheme="minorHAnsi"/>
        </w:rPr>
        <w:t xml:space="preserve"> </w:t>
      </w:r>
      <w:r w:rsidR="0046251F" w:rsidRPr="0048223E">
        <w:rPr>
          <w:rFonts w:eastAsia="Calibri" w:cstheme="minorHAnsi"/>
        </w:rPr>
        <w:t xml:space="preserve">The PR outcomes from individuals </w:t>
      </w:r>
      <w:r w:rsidR="00693385" w:rsidRPr="0048223E">
        <w:rPr>
          <w:rFonts w:eastAsia="Calibri" w:cstheme="minorHAnsi"/>
        </w:rPr>
        <w:t>with lower socioeconomic status are not compromised</w:t>
      </w:r>
      <w:r w:rsidR="001D0B30" w:rsidRPr="0048223E">
        <w:rPr>
          <w:rFonts w:eastAsia="Calibri" w:cstheme="minorHAnsi"/>
        </w:rPr>
        <w:t>,</w:t>
      </w:r>
      <w:r w:rsidR="00693385" w:rsidRPr="0048223E">
        <w:rPr>
          <w:rFonts w:eastAsia="Calibri" w:cstheme="minorHAnsi"/>
        </w:rPr>
        <w:t xml:space="preserve"> but </w:t>
      </w:r>
      <w:r w:rsidR="001D0B30" w:rsidRPr="0048223E">
        <w:rPr>
          <w:rFonts w:eastAsia="Calibri" w:cstheme="minorHAnsi"/>
        </w:rPr>
        <w:t xml:space="preserve">they </w:t>
      </w:r>
      <w:r w:rsidR="0046251F" w:rsidRPr="0048223E">
        <w:rPr>
          <w:rFonts w:eastAsia="Calibri" w:cstheme="minorHAnsi"/>
        </w:rPr>
        <w:t>are less likely to be referred or</w:t>
      </w:r>
      <w:r w:rsidR="00693385" w:rsidRPr="0048223E">
        <w:rPr>
          <w:rFonts w:eastAsia="Calibri" w:cstheme="minorHAnsi"/>
        </w:rPr>
        <w:t xml:space="preserve"> </w:t>
      </w:r>
      <w:r w:rsidR="003D4858" w:rsidRPr="0048223E">
        <w:rPr>
          <w:rFonts w:eastAsia="Calibri" w:cstheme="minorHAnsi"/>
        </w:rPr>
        <w:t xml:space="preserve">to </w:t>
      </w:r>
      <w:r w:rsidR="00693385" w:rsidRPr="0048223E">
        <w:rPr>
          <w:rFonts w:eastAsia="Calibri" w:cstheme="minorHAnsi"/>
        </w:rPr>
        <w:t xml:space="preserve">complete </w:t>
      </w:r>
      <w:r w:rsidR="0046251F" w:rsidRPr="0048223E">
        <w:rPr>
          <w:rFonts w:eastAsia="Calibri" w:cstheme="minorHAnsi"/>
        </w:rPr>
        <w:t>PR</w:t>
      </w:r>
      <w:r w:rsidR="003D4858" w:rsidRPr="0048223E">
        <w:rPr>
          <w:rFonts w:eastAsia="Calibri" w:cstheme="minorHAnsi"/>
        </w:rPr>
        <w:t>.</w:t>
      </w:r>
      <w:r w:rsidR="0046251F" w:rsidRPr="0048223E">
        <w:rPr>
          <w:rFonts w:eastAsia="Calibri" w:cstheme="minorHAnsi"/>
        </w:rPr>
        <w:fldChar w:fldCharType="begin">
          <w:fldData xml:space="preserve">PEVuZE5vdGU+PENpdGU+PEF1dGhvcj5TdGVpbmVyPC9BdXRob3I+PFllYXI+MjAxNzwvWWVhcj48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</w:fldData>
        </w:fldChar>
      </w:r>
      <w:r w:rsidR="0046251F" w:rsidRPr="0048223E">
        <w:rPr>
          <w:rFonts w:eastAsia="Calibri" w:cstheme="minorHAnsi"/>
        </w:rPr>
        <w:instrText xml:space="preserve"> ADDIN EN.CITE </w:instrText>
      </w:r>
      <w:r w:rsidR="0046251F" w:rsidRPr="0048223E">
        <w:rPr>
          <w:rFonts w:eastAsia="Calibri" w:cstheme="minorHAnsi"/>
        </w:rPr>
        <w:fldChar w:fldCharType="begin">
          <w:fldData xml:space="preserve">PEVuZE5vdGU+PENpdGU+PEF1dGhvcj5TdGVpbmVyPC9BdXRob3I+PFllYXI+MjAxNzwvWWVhcj48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</w:fldData>
        </w:fldChar>
      </w:r>
      <w:r w:rsidR="0046251F" w:rsidRPr="0048223E">
        <w:rPr>
          <w:rFonts w:eastAsia="Calibri" w:cstheme="minorHAnsi"/>
        </w:rPr>
        <w:instrText xml:space="preserve"> ADDIN EN.CITE.DATA </w:instrText>
      </w:r>
      <w:r w:rsidR="0046251F" w:rsidRPr="0048223E">
        <w:rPr>
          <w:rFonts w:eastAsia="Calibri" w:cstheme="minorHAnsi"/>
        </w:rPr>
      </w:r>
      <w:r w:rsidR="0046251F" w:rsidRPr="0048223E">
        <w:rPr>
          <w:rFonts w:eastAsia="Calibri" w:cstheme="minorHAnsi"/>
        </w:rPr>
        <w:fldChar w:fldCharType="end"/>
      </w:r>
      <w:r w:rsidR="0046251F" w:rsidRPr="0048223E">
        <w:rPr>
          <w:rFonts w:eastAsia="Calibri" w:cstheme="minorHAnsi"/>
        </w:rPr>
      </w:r>
      <w:r w:rsidR="0046251F" w:rsidRPr="0048223E">
        <w:rPr>
          <w:rFonts w:eastAsia="Calibri" w:cstheme="minorHAnsi"/>
        </w:rPr>
        <w:fldChar w:fldCharType="separate"/>
      </w:r>
      <w:r w:rsidR="0046251F" w:rsidRPr="0048223E">
        <w:rPr>
          <w:rFonts w:eastAsia="Calibri" w:cstheme="minorHAnsi"/>
          <w:noProof/>
        </w:rPr>
        <w:t>(8)</w:t>
      </w:r>
      <w:r w:rsidR="0046251F" w:rsidRPr="0048223E">
        <w:rPr>
          <w:rFonts w:eastAsia="Calibri" w:cstheme="minorHAnsi"/>
        </w:rPr>
        <w:fldChar w:fldCharType="end"/>
      </w:r>
      <w:r w:rsidR="00693385" w:rsidRPr="0048223E">
        <w:rPr>
          <w:rFonts w:eastAsia="Calibri" w:cstheme="minorHAnsi"/>
        </w:rPr>
        <w:t xml:space="preserve"> </w:t>
      </w:r>
      <w:r w:rsidR="003D4858" w:rsidRPr="0048223E">
        <w:rPr>
          <w:rFonts w:eastAsia="Calibri" w:cstheme="minorHAnsi"/>
        </w:rPr>
        <w:t>O</w:t>
      </w:r>
      <w:r w:rsidR="00693385" w:rsidRPr="0048223E">
        <w:rPr>
          <w:rFonts w:eastAsia="Calibri" w:cstheme="minorHAnsi"/>
        </w:rPr>
        <w:t>ver 10% of services in England and Wales did not offer services to those</w:t>
      </w:r>
      <w:r w:rsidR="003D4858" w:rsidRPr="0048223E">
        <w:rPr>
          <w:rFonts w:eastAsia="Calibri" w:cstheme="minorHAnsi"/>
        </w:rPr>
        <w:t xml:space="preserve"> with greatest respiratory disability (Medical Research Council Dyspnoea Scale 5). </w:t>
      </w:r>
      <w:r w:rsidR="00693385" w:rsidRPr="0048223E">
        <w:rPr>
          <w:rFonts w:eastAsia="Calibri" w:cstheme="minorHAnsi"/>
        </w:rPr>
        <w:t>Equity of access is rarely addressed within UK services</w:t>
      </w:r>
      <w:r w:rsidR="009A2031" w:rsidRPr="0048223E">
        <w:rPr>
          <w:rFonts w:eastAsia="Calibri" w:cstheme="minorHAnsi"/>
        </w:rPr>
        <w:t>, but</w:t>
      </w:r>
      <w:r w:rsidR="00693385" w:rsidRPr="0048223E">
        <w:rPr>
          <w:rFonts w:eastAsia="Calibri" w:cstheme="minorHAnsi"/>
        </w:rPr>
        <w:t xml:space="preserve"> modification of PR to suit the needs of a diverse population</w:t>
      </w:r>
      <w:r w:rsidR="009A2031" w:rsidRPr="0048223E">
        <w:rPr>
          <w:rFonts w:eastAsia="Calibri" w:cstheme="minorHAnsi"/>
        </w:rPr>
        <w:t xml:space="preserve"> </w:t>
      </w:r>
      <w:r w:rsidR="00693385" w:rsidRPr="0048223E">
        <w:rPr>
          <w:rFonts w:eastAsia="Calibri" w:cstheme="minorHAnsi"/>
        </w:rPr>
        <w:t>has been proposed in other countries.</w:t>
      </w:r>
      <w:r w:rsidR="001E076B" w:rsidRPr="0048223E">
        <w:rPr>
          <w:rFonts w:eastAsia="Calibri" w:cstheme="minorHAnsi"/>
        </w:rPr>
        <w:fldChar w:fldCharType="begin">
          <w:fldData xml:space="preserve">PEVuZE5vdGU+PENpdGU+PEF1dGhvcj5QZXJlcmE8L0F1dGhvcj48WWVhcj4yMDIyPC9ZZWFyPjxS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</w:fldData>
        </w:fldChar>
      </w:r>
      <w:r w:rsidR="001E076B" w:rsidRPr="0048223E">
        <w:rPr>
          <w:rFonts w:eastAsia="Calibri" w:cstheme="minorHAnsi"/>
        </w:rPr>
        <w:instrText xml:space="preserve"> ADDIN EN.CITE </w:instrText>
      </w:r>
      <w:r w:rsidR="001E076B" w:rsidRPr="0048223E">
        <w:rPr>
          <w:rFonts w:eastAsia="Calibri" w:cstheme="minorHAnsi"/>
        </w:rPr>
        <w:fldChar w:fldCharType="begin">
          <w:fldData xml:space="preserve">PEVuZE5vdGU+PENpdGU+PEF1dGhvcj5QZXJlcmE8L0F1dGhvcj48WWVhcj4yMDIyPC9ZZWFyPjxS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</w:fldData>
        </w:fldChar>
      </w:r>
      <w:r w:rsidR="001E076B" w:rsidRPr="0048223E">
        <w:rPr>
          <w:rFonts w:eastAsia="Calibri" w:cstheme="minorHAnsi"/>
        </w:rPr>
        <w:instrText xml:space="preserve"> ADDIN EN.CITE.DATA </w:instrText>
      </w:r>
      <w:r w:rsidR="001E076B" w:rsidRPr="0048223E">
        <w:rPr>
          <w:rFonts w:eastAsia="Calibri" w:cstheme="minorHAnsi"/>
        </w:rPr>
      </w:r>
      <w:r w:rsidR="001E076B" w:rsidRPr="0048223E">
        <w:rPr>
          <w:rFonts w:eastAsia="Calibri" w:cstheme="minorHAnsi"/>
        </w:rPr>
        <w:fldChar w:fldCharType="end"/>
      </w:r>
      <w:r w:rsidR="001E076B" w:rsidRPr="0048223E">
        <w:rPr>
          <w:rFonts w:eastAsia="Calibri" w:cstheme="minorHAnsi"/>
        </w:rPr>
      </w:r>
      <w:r w:rsidR="001E076B" w:rsidRPr="0048223E">
        <w:rPr>
          <w:rFonts w:eastAsia="Calibri" w:cstheme="minorHAnsi"/>
        </w:rPr>
        <w:fldChar w:fldCharType="separate"/>
      </w:r>
      <w:r w:rsidR="001E076B" w:rsidRPr="0048223E">
        <w:rPr>
          <w:rFonts w:eastAsia="Calibri" w:cstheme="minorHAnsi"/>
          <w:noProof/>
        </w:rPr>
        <w:t>(9)</w:t>
      </w:r>
      <w:r w:rsidR="001E076B" w:rsidRPr="0048223E">
        <w:rPr>
          <w:rFonts w:eastAsia="Calibri" w:cstheme="minorHAnsi"/>
        </w:rPr>
        <w:fldChar w:fldCharType="end"/>
      </w:r>
      <w:r w:rsidR="00693385" w:rsidRPr="0048223E">
        <w:rPr>
          <w:rFonts w:eastAsia="Calibri" w:cstheme="minorHAnsi"/>
        </w:rPr>
        <w:t xml:space="preserve"> </w:t>
      </w:r>
      <w:r w:rsidR="00162727" w:rsidRPr="0048223E">
        <w:rPr>
          <w:rFonts w:eastAsia="Calibri" w:cstheme="minorHAnsi"/>
        </w:rPr>
        <w:t>Health and digital literacy require attention, particularly with ever diversifying</w:t>
      </w:r>
      <w:r w:rsidR="009A2031" w:rsidRPr="0048223E">
        <w:rPr>
          <w:rFonts w:eastAsia="Calibri" w:cstheme="minorHAnsi"/>
        </w:rPr>
        <w:t xml:space="preserve"> modes of PR delivery, including the use of technology</w:t>
      </w:r>
      <w:r w:rsidR="00162727" w:rsidRPr="0048223E">
        <w:rPr>
          <w:rFonts w:eastAsia="Calibri" w:cstheme="minorHAnsi"/>
        </w:rPr>
        <w:t>.</w:t>
      </w:r>
      <w:r w:rsidR="00162727" w:rsidRPr="0048223E">
        <w:rPr>
          <w:rFonts w:eastAsia="Calibri" w:cstheme="minorHAnsi"/>
        </w:rPr>
        <w:fldChar w:fldCharType="begin">
          <w:fldData xml:space="preserve">PEVuZE5vdGU+PENpdGU+PEF1dGhvcj5Qb2xnYXI8L0F1dGhvcj48WWVhcj4yMDIwPC9ZZWFyPjxS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==
</w:fldData>
        </w:fldChar>
      </w:r>
      <w:r w:rsidR="00162727" w:rsidRPr="0048223E">
        <w:rPr>
          <w:rFonts w:eastAsia="Calibri" w:cstheme="minorHAnsi"/>
        </w:rPr>
        <w:instrText xml:space="preserve"> ADDIN EN.CITE </w:instrText>
      </w:r>
      <w:r w:rsidR="00162727" w:rsidRPr="0048223E">
        <w:rPr>
          <w:rFonts w:eastAsia="Calibri" w:cstheme="minorHAnsi"/>
        </w:rPr>
        <w:fldChar w:fldCharType="begin">
          <w:fldData xml:space="preserve">PEVuZE5vdGU+PENpdGU+PEF1dGhvcj5Qb2xnYXI8L0F1dGhvcj48WWVhcj4yMDIwPC9ZZWFyPjxS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==
</w:fldData>
        </w:fldChar>
      </w:r>
      <w:r w:rsidR="00162727" w:rsidRPr="0048223E">
        <w:rPr>
          <w:rFonts w:eastAsia="Calibri" w:cstheme="minorHAnsi"/>
        </w:rPr>
        <w:instrText xml:space="preserve"> ADDIN EN.CITE.DATA </w:instrText>
      </w:r>
      <w:r w:rsidR="00162727" w:rsidRPr="0048223E">
        <w:rPr>
          <w:rFonts w:eastAsia="Calibri" w:cstheme="minorHAnsi"/>
        </w:rPr>
      </w:r>
      <w:r w:rsidR="00162727" w:rsidRPr="0048223E">
        <w:rPr>
          <w:rFonts w:eastAsia="Calibri" w:cstheme="minorHAnsi"/>
        </w:rPr>
        <w:fldChar w:fldCharType="end"/>
      </w:r>
      <w:r w:rsidR="00162727" w:rsidRPr="0048223E">
        <w:rPr>
          <w:rFonts w:eastAsia="Calibri" w:cstheme="minorHAnsi"/>
        </w:rPr>
      </w:r>
      <w:r w:rsidR="00162727" w:rsidRPr="0048223E">
        <w:rPr>
          <w:rFonts w:eastAsia="Calibri" w:cstheme="minorHAnsi"/>
        </w:rPr>
        <w:fldChar w:fldCharType="separate"/>
      </w:r>
      <w:r w:rsidR="00162727" w:rsidRPr="0048223E">
        <w:rPr>
          <w:rFonts w:eastAsia="Calibri" w:cstheme="minorHAnsi"/>
          <w:noProof/>
        </w:rPr>
        <w:t>(10, 11)</w:t>
      </w:r>
      <w:r w:rsidR="00162727" w:rsidRPr="0048223E">
        <w:rPr>
          <w:rFonts w:eastAsia="Calibri" w:cstheme="minorHAnsi"/>
        </w:rPr>
        <w:fldChar w:fldCharType="end"/>
      </w:r>
      <w:r w:rsidR="009A2031" w:rsidRPr="0048223E">
        <w:rPr>
          <w:rFonts w:eastAsia="Calibri" w:cstheme="minorHAnsi"/>
        </w:rPr>
        <w:t xml:space="preserve"> </w:t>
      </w:r>
    </w:p>
    <w:p w14:paraId="0D2165D7" w14:textId="65FB461D" w:rsidR="00A20871" w:rsidRDefault="00FE772C" w:rsidP="004956C5">
      <w:pPr>
        <w:spacing w:after="120" w:line="240" w:lineRule="auto"/>
        <w:jc w:val="both"/>
        <w:rPr>
          <w:rFonts w:eastAsia="Calibri" w:cstheme="minorHAnsi"/>
        </w:rPr>
      </w:pPr>
      <w:r w:rsidRPr="0048223E">
        <w:rPr>
          <w:rFonts w:eastAsia="Calibri" w:cstheme="minorHAnsi"/>
        </w:rPr>
        <w:t>Although there is a dearth of randomised controlled trial (RCT) data to support specific interventions designed to improve referral for PR</w:t>
      </w:r>
      <w:r w:rsidR="001E076B" w:rsidRPr="0048223E">
        <w:rPr>
          <w:rFonts w:eastAsia="Calibri" w:cstheme="minorHAnsi"/>
        </w:rPr>
        <w:t>,</w:t>
      </w:r>
      <w:r w:rsidRPr="0048223E">
        <w:rPr>
          <w:rFonts w:eastAsia="Calibri" w:cstheme="minorHAnsi"/>
        </w:rPr>
        <w:fldChar w:fldCharType="begin">
          <w:fldData xml:space="preserve">PEVuZE5vdGU+PENpdGU+PEF1dGhvcj5FYXJseTwvQXV0aG9yPjxZZWFyPjIwMTg8L1llYXI+PFJl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</w:fldData>
        </w:fldChar>
      </w:r>
      <w:r w:rsidR="00162727" w:rsidRPr="0048223E">
        <w:rPr>
          <w:rFonts w:eastAsia="Calibri" w:cstheme="minorHAnsi"/>
        </w:rPr>
        <w:instrText xml:space="preserve"> ADDIN EN.CITE </w:instrText>
      </w:r>
      <w:r w:rsidR="00162727" w:rsidRPr="0048223E">
        <w:rPr>
          <w:rFonts w:eastAsia="Calibri" w:cstheme="minorHAnsi"/>
        </w:rPr>
        <w:fldChar w:fldCharType="begin">
          <w:fldData xml:space="preserve">PEVuZE5vdGU+PENpdGU+PEF1dGhvcj5FYXJseTwvQXV0aG9yPjxZZWFyPjIwMTg8L1llYXI+PFJl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</w:fldData>
        </w:fldChar>
      </w:r>
      <w:r w:rsidR="00162727" w:rsidRPr="0048223E">
        <w:rPr>
          <w:rFonts w:eastAsia="Calibri" w:cstheme="minorHAnsi"/>
        </w:rPr>
        <w:instrText xml:space="preserve"> ADDIN EN.CITE.DATA </w:instrText>
      </w:r>
      <w:r w:rsidR="00162727" w:rsidRPr="0048223E">
        <w:rPr>
          <w:rFonts w:eastAsia="Calibri" w:cstheme="minorHAnsi"/>
        </w:rPr>
      </w:r>
      <w:r w:rsidR="00162727" w:rsidRPr="0048223E">
        <w:rPr>
          <w:rFonts w:eastAsia="Calibri" w:cstheme="minorHAnsi"/>
        </w:rPr>
        <w:fldChar w:fldCharType="end"/>
      </w:r>
      <w:r w:rsidRPr="0048223E">
        <w:rPr>
          <w:rFonts w:eastAsia="Calibri" w:cstheme="minorHAnsi"/>
        </w:rPr>
      </w:r>
      <w:r w:rsidRPr="0048223E">
        <w:rPr>
          <w:rFonts w:eastAsia="Calibri" w:cstheme="minorHAnsi"/>
        </w:rPr>
        <w:fldChar w:fldCharType="separate"/>
      </w:r>
      <w:r w:rsidR="00162727" w:rsidRPr="0048223E">
        <w:rPr>
          <w:rFonts w:eastAsia="Calibri" w:cstheme="minorHAnsi"/>
          <w:noProof/>
        </w:rPr>
        <w:t>(12, 13)</w:t>
      </w:r>
      <w:r w:rsidRPr="0048223E">
        <w:rPr>
          <w:rFonts w:eastAsia="Calibri" w:cstheme="minorHAnsi"/>
        </w:rPr>
        <w:fldChar w:fldCharType="end"/>
      </w:r>
      <w:r w:rsidRPr="0048223E">
        <w:rPr>
          <w:rFonts w:eastAsia="Calibri" w:cstheme="minorHAnsi"/>
        </w:rPr>
        <w:t xml:space="preserve"> identified referrer barriers include a lack of referrer knowledge around eligibility criteria or how to refer for PR</w:t>
      </w:r>
      <w:r w:rsidR="001E076B" w:rsidRPr="0048223E">
        <w:rPr>
          <w:rFonts w:eastAsia="Calibri" w:cstheme="minorHAnsi"/>
        </w:rPr>
        <w:t>.</w:t>
      </w:r>
      <w:r w:rsidRPr="0048223E">
        <w:rPr>
          <w:rFonts w:eastAsia="Calibri" w:cstheme="minorHAnsi"/>
        </w:rPr>
        <w:fldChar w:fldCharType="begin"/>
      </w:r>
      <w:r w:rsidR="00162727" w:rsidRPr="0048223E">
        <w:rPr>
          <w:rFonts w:eastAsia="Calibri" w:cstheme="minorHAnsi"/>
        </w:rPr>
        <w:instrText xml:space="preserve"> ADDIN EN.CITE &lt;EndNote&gt;&lt;Cite&gt;&lt;Author&gt;Cox&lt;/Author&gt;&lt;Year&gt;2017&lt;/Year&gt;&lt;RecNum&gt;2774&lt;/RecNum&gt;&lt;DisplayText&gt;(14)&lt;/DisplayText&gt;&lt;record&gt;&lt;rec-number&gt;2774&lt;/rec-number&gt;&lt;foreign-keys&gt;&lt;key app="EN" db-id="wtpdvfsd22fv2yep5vextrzfa05dvazz09w5" timestamp="1563983144"&gt;2774&lt;/key&gt;&lt;/foreign-keys&gt;&lt;ref-type name="Journal Article"&gt;17&lt;/ref-type&gt;&lt;contributors&gt;&lt;authors&gt;&lt;author&gt;Cox, N. S.&lt;/author&gt;&lt;author&gt;Oliveira, C. C.&lt;/author&gt;&lt;author&gt;Lahham, A.&lt;/author&gt;&lt;author&gt;Holland, A. E.&lt;/author&gt;&lt;/authors&gt;&lt;/contributors&gt;&lt;auth-address&gt;Physiotherapy Department, La Trobe University; Institute for Breathing and Sleep, Melbourne, Australia.&amp;#xD;Physiotherapy Department, La Trobe University; Federal University of Juiz de Fora - Campus GV, Minas Gerais, Brazil.&amp;#xD;Physiotherapy Department, La Trobe University; Institute for Breathing and Sleep, Melbourne, Australia; Department of Physiotherapy, Alfred Health, Melbourne, Australia.&lt;/auth-address&gt;&lt;titles&gt;&lt;title&gt;Pulmonary rehabilitation referral and participation are commonly influenced by environment, knowledge, and beliefs about consequences: a systematic review using the Theoretical Domains Framework&lt;/title&gt;&lt;secondary-title&gt;J Physiother&lt;/secondary-title&gt;&lt;alt-title&gt;Journal of physiotherapy&lt;/alt-title&gt;&lt;/titles&gt;&lt;periodical&gt;&lt;full-title&gt;J Physiother&lt;/full-title&gt;&lt;/periodical&gt;&lt;pages&gt;84-93&lt;/pages&gt;&lt;volume&gt;63&lt;/volume&gt;&lt;number&gt;2&lt;/number&gt;&lt;edition&gt;2017/04/24&lt;/edition&gt;&lt;keywords&gt;&lt;keyword&gt;Barriers&lt;/keyword&gt;&lt;keyword&gt;Chronic obstructive pulmonary disease (COPD)&lt;/keyword&gt;&lt;keyword&gt;Facilitators&lt;/keyword&gt;&lt;keyword&gt;Participation&lt;/keyword&gt;&lt;keyword&gt;Pulmonary rehabilitation&lt;/keyword&gt;&lt;/keywords&gt;&lt;dates&gt;&lt;year&gt;2017&lt;/year&gt;&lt;pub-dates&gt;&lt;date&gt;Apr&lt;/date&gt;&lt;/pub-dates&gt;&lt;/dates&gt;&lt;isbn&gt;1836-9561&lt;/isbn&gt;&lt;accession-num&gt;28433238&lt;/accession-num&gt;&lt;urls&gt;&lt;/urls&gt;&lt;electronic-resource-num&gt;10.1016/j.jphys.2017.02.002&lt;/electronic-resource-num&gt;&lt;remote-database-provider&gt;NLM&lt;/remote-database-provider&gt;&lt;language&gt;eng&lt;/language&gt;&lt;/record&gt;&lt;/Cite&gt;&lt;/EndNote&gt;</w:instrText>
      </w:r>
      <w:r w:rsidRPr="0048223E">
        <w:rPr>
          <w:rFonts w:eastAsia="Calibri" w:cstheme="minorHAnsi"/>
        </w:rPr>
        <w:fldChar w:fldCharType="separate"/>
      </w:r>
      <w:r w:rsidR="00162727" w:rsidRPr="0048223E">
        <w:rPr>
          <w:rFonts w:eastAsia="Calibri" w:cstheme="minorHAnsi"/>
          <w:noProof/>
        </w:rPr>
        <w:t>(14)</w:t>
      </w:r>
      <w:r w:rsidRPr="0048223E">
        <w:rPr>
          <w:rFonts w:eastAsia="Calibri" w:cstheme="minorHAnsi"/>
        </w:rPr>
        <w:fldChar w:fldCharType="end"/>
      </w:r>
      <w:r w:rsidRPr="0048223E">
        <w:rPr>
          <w:rFonts w:eastAsia="Calibri" w:cstheme="minorHAnsi"/>
        </w:rPr>
        <w:t xml:space="preserve"> Several observational studies have </w:t>
      </w:r>
      <w:r w:rsidR="001E076B" w:rsidRPr="0048223E">
        <w:rPr>
          <w:rFonts w:eastAsia="Calibri" w:cstheme="minorHAnsi"/>
        </w:rPr>
        <w:t xml:space="preserve">provided indirect evidence </w:t>
      </w:r>
      <w:r w:rsidRPr="0048223E">
        <w:rPr>
          <w:rFonts w:eastAsia="Calibri" w:cstheme="minorHAnsi"/>
        </w:rPr>
        <w:t xml:space="preserve">that improving education can increase referral rates (summarised in Table </w:t>
      </w:r>
      <w:r w:rsidR="00F04709">
        <w:rPr>
          <w:rFonts w:eastAsia="Calibri" w:cstheme="minorHAnsi"/>
        </w:rPr>
        <w:t>2</w:t>
      </w:r>
      <w:r w:rsidRPr="0048223E">
        <w:rPr>
          <w:rFonts w:eastAsia="Calibri" w:cstheme="minorHAnsi"/>
        </w:rPr>
        <w:t xml:space="preserve">).  </w:t>
      </w:r>
    </w:p>
    <w:p w14:paraId="2C97B758" w14:textId="77777777" w:rsidR="00EE1799" w:rsidRPr="0048223E" w:rsidRDefault="00EE1799" w:rsidP="004956C5">
      <w:pPr>
        <w:spacing w:after="120" w:line="240" w:lineRule="auto"/>
        <w:jc w:val="both"/>
        <w:rPr>
          <w:rFonts w:eastAsia="Calibri" w:cstheme="minorHAnsi"/>
        </w:rPr>
      </w:pPr>
    </w:p>
    <w:p w14:paraId="146F223B" w14:textId="73BDB1E8" w:rsidR="006B5D60" w:rsidRPr="0048223E" w:rsidRDefault="006B5D60" w:rsidP="004956C5">
      <w:pPr>
        <w:spacing w:after="120" w:line="240" w:lineRule="auto"/>
        <w:jc w:val="both"/>
        <w:rPr>
          <w:rFonts w:eastAsia="Calibri" w:cstheme="minorHAnsi"/>
          <w:b/>
          <w:bCs/>
        </w:rPr>
      </w:pPr>
      <w:r w:rsidRPr="0048223E">
        <w:rPr>
          <w:rFonts w:eastAsia="Calibri" w:cstheme="minorHAnsi"/>
          <w:b/>
          <w:bCs/>
        </w:rPr>
        <w:t xml:space="preserve">Table </w:t>
      </w:r>
      <w:r w:rsidR="00F04709">
        <w:rPr>
          <w:rFonts w:eastAsia="Calibri" w:cstheme="minorHAnsi"/>
          <w:b/>
          <w:bCs/>
        </w:rPr>
        <w:t>2</w:t>
      </w:r>
      <w:r w:rsidRPr="0048223E">
        <w:rPr>
          <w:rFonts w:eastAsia="Calibri" w:cstheme="minorHAnsi"/>
          <w:b/>
          <w:bCs/>
        </w:rPr>
        <w:t xml:space="preserve">: Effect of referrer education on pulmonary rehabilitation referrals </w:t>
      </w:r>
    </w:p>
    <w:tbl>
      <w:tblPr>
        <w:tblStyle w:val="TableGrid"/>
        <w:tblW w:w="0" w:type="auto"/>
        <w:tblLook w:val="04A0" w:firstRow="1" w:lastRow="0" w:firstColumn="1" w:lastColumn="0" w:noHBand="0" w:noVBand="1"/>
      </w:tblPr>
      <w:tblGrid>
        <w:gridCol w:w="6658"/>
        <w:gridCol w:w="2970"/>
      </w:tblGrid>
      <w:tr w:rsidR="00B82806" w:rsidRPr="0048223E" w14:paraId="5D8A4BAE" w14:textId="77777777" w:rsidTr="000B5155">
        <w:tc>
          <w:tcPr>
            <w:tcW w:w="6658" w:type="dxa"/>
            <w:tcBorders>
              <w:bottom w:val="single" w:sz="4" w:space="0" w:color="auto"/>
              <w:right w:val="nil"/>
            </w:tcBorders>
          </w:tcPr>
          <w:p w14:paraId="65AA6D2E" w14:textId="77777777" w:rsidR="00B82806" w:rsidRPr="0048223E" w:rsidRDefault="00B82806" w:rsidP="004956C5">
            <w:pPr>
              <w:spacing w:before="60" w:after="180"/>
              <w:jc w:val="both"/>
              <w:rPr>
                <w:rFonts w:eastAsia="Calibri" w:cstheme="minorHAnsi"/>
                <w:b/>
                <w:bCs/>
              </w:rPr>
            </w:pPr>
            <w:r w:rsidRPr="0048223E">
              <w:rPr>
                <w:rFonts w:eastAsia="Calibri" w:cstheme="minorHAnsi"/>
                <w:b/>
                <w:bCs/>
              </w:rPr>
              <w:t>Action</w:t>
            </w:r>
          </w:p>
        </w:tc>
        <w:tc>
          <w:tcPr>
            <w:tcW w:w="2970" w:type="dxa"/>
            <w:tcBorders>
              <w:left w:val="nil"/>
              <w:bottom w:val="single" w:sz="4" w:space="0" w:color="auto"/>
            </w:tcBorders>
          </w:tcPr>
          <w:p w14:paraId="562B7DEA" w14:textId="77777777" w:rsidR="00B82806" w:rsidRPr="0048223E" w:rsidRDefault="00B82806" w:rsidP="004956C5">
            <w:pPr>
              <w:spacing w:before="60" w:after="180"/>
              <w:jc w:val="center"/>
              <w:rPr>
                <w:rFonts w:eastAsia="Calibri" w:cstheme="minorHAnsi"/>
                <w:b/>
                <w:bCs/>
              </w:rPr>
            </w:pPr>
            <w:r w:rsidRPr="0048223E">
              <w:rPr>
                <w:rFonts w:eastAsia="Calibri" w:cstheme="minorHAnsi"/>
                <w:b/>
                <w:bCs/>
              </w:rPr>
              <w:t>Effect on referrals</w:t>
            </w:r>
          </w:p>
        </w:tc>
      </w:tr>
      <w:tr w:rsidR="00B82806" w:rsidRPr="0048223E" w14:paraId="1BBF40BD" w14:textId="77777777" w:rsidTr="000B5155">
        <w:tc>
          <w:tcPr>
            <w:tcW w:w="6658" w:type="dxa"/>
            <w:tcBorders>
              <w:bottom w:val="nil"/>
              <w:right w:val="nil"/>
            </w:tcBorders>
          </w:tcPr>
          <w:p w14:paraId="1D862B9A" w14:textId="663DA6F2" w:rsidR="00B82806" w:rsidRPr="0048223E" w:rsidRDefault="00B82806" w:rsidP="004956C5">
            <w:pPr>
              <w:spacing w:before="60" w:after="180"/>
              <w:jc w:val="both"/>
              <w:rPr>
                <w:rFonts w:eastAsia="Calibri" w:cstheme="minorHAnsi"/>
              </w:rPr>
            </w:pPr>
            <w:r w:rsidRPr="0048223E">
              <w:rPr>
                <w:rFonts w:eastAsia="Calibri" w:cstheme="minorHAnsi"/>
              </w:rPr>
              <w:t xml:space="preserve">Delivering education to primary care referrers </w:t>
            </w:r>
            <w:r w:rsidRPr="0048223E">
              <w:rPr>
                <w:rFonts w:eastAsia="Calibri" w:cstheme="minorHAnsi"/>
              </w:rPr>
              <w:fldChar w:fldCharType="begin">
                <w:fldData xml:space="preserve">PEVuZE5vdGU+PENpdGU+PEF1dGhvcj5HcmF2ZXM8L0F1dGhvcj48WWVhcj4yMDEwPC9ZZWFyPjxS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HcmF2ZXM8L0F1dGhvcj48WWVhcj4yMDEwPC9ZZWFyPjxS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15-17)</w:t>
            </w:r>
            <w:r w:rsidRPr="0048223E">
              <w:rPr>
                <w:rFonts w:eastAsia="Calibri" w:cstheme="minorHAnsi"/>
              </w:rPr>
              <w:fldChar w:fldCharType="end"/>
            </w:r>
          </w:p>
        </w:tc>
        <w:tc>
          <w:tcPr>
            <w:tcW w:w="2970" w:type="dxa"/>
            <w:tcBorders>
              <w:left w:val="nil"/>
              <w:bottom w:val="nil"/>
            </w:tcBorders>
          </w:tcPr>
          <w:p w14:paraId="3F43812C" w14:textId="77777777" w:rsidR="00B82806" w:rsidRPr="0048223E" w:rsidRDefault="00B82806" w:rsidP="004956C5">
            <w:pPr>
              <w:spacing w:before="60" w:after="180"/>
              <w:jc w:val="center"/>
              <w:rPr>
                <w:rFonts w:eastAsia="Calibri" w:cstheme="minorHAnsi"/>
              </w:rPr>
            </w:pPr>
            <w:r w:rsidRPr="0048223E">
              <w:rPr>
                <w:rFonts w:eastAsia="Calibri" w:cstheme="minorHAnsi"/>
              </w:rPr>
              <w:t>3-5% increase</w:t>
            </w:r>
          </w:p>
        </w:tc>
      </w:tr>
      <w:tr w:rsidR="00B82806" w:rsidRPr="0048223E" w14:paraId="465CB79A" w14:textId="77777777" w:rsidTr="000B5155">
        <w:tc>
          <w:tcPr>
            <w:tcW w:w="6658" w:type="dxa"/>
            <w:tcBorders>
              <w:top w:val="nil"/>
              <w:bottom w:val="nil"/>
              <w:right w:val="nil"/>
            </w:tcBorders>
          </w:tcPr>
          <w:p w14:paraId="13235EA4" w14:textId="72896038" w:rsidR="00B82806" w:rsidRPr="0048223E" w:rsidRDefault="00B82806" w:rsidP="004956C5">
            <w:pPr>
              <w:spacing w:after="180"/>
              <w:jc w:val="both"/>
              <w:rPr>
                <w:rFonts w:eastAsia="Calibri" w:cstheme="minorHAnsi"/>
              </w:rPr>
            </w:pPr>
            <w:r w:rsidRPr="0048223E">
              <w:rPr>
                <w:rFonts w:eastAsia="Calibri" w:cstheme="minorHAnsi"/>
              </w:rPr>
              <w:t xml:space="preserve">Patient education as part of a ‘patient held score card’ with advice to discuss referral at their next COPD review </w:t>
            </w:r>
            <w:r w:rsidRPr="0048223E">
              <w:rPr>
                <w:rFonts w:eastAsia="Calibri"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18)</w:t>
            </w:r>
            <w:r w:rsidRPr="0048223E">
              <w:rPr>
                <w:rFonts w:eastAsia="Calibri" w:cstheme="minorHAnsi"/>
              </w:rPr>
              <w:fldChar w:fldCharType="end"/>
            </w:r>
          </w:p>
        </w:tc>
        <w:tc>
          <w:tcPr>
            <w:tcW w:w="2970" w:type="dxa"/>
            <w:tcBorders>
              <w:top w:val="nil"/>
              <w:left w:val="nil"/>
              <w:bottom w:val="nil"/>
            </w:tcBorders>
          </w:tcPr>
          <w:p w14:paraId="4EF27419" w14:textId="77777777" w:rsidR="00B82806" w:rsidRPr="0048223E" w:rsidRDefault="00B82806" w:rsidP="004956C5">
            <w:pPr>
              <w:spacing w:after="180"/>
              <w:jc w:val="center"/>
              <w:rPr>
                <w:rFonts w:eastAsia="Calibri" w:cstheme="minorHAnsi"/>
              </w:rPr>
            </w:pPr>
            <w:r w:rsidRPr="0048223E">
              <w:rPr>
                <w:rFonts w:eastAsia="Calibri" w:cstheme="minorHAnsi"/>
              </w:rPr>
              <w:t>6% increase</w:t>
            </w:r>
          </w:p>
        </w:tc>
      </w:tr>
      <w:tr w:rsidR="00B82806" w:rsidRPr="0048223E" w14:paraId="05EF0DF8" w14:textId="77777777" w:rsidTr="000B5155">
        <w:tc>
          <w:tcPr>
            <w:tcW w:w="6658" w:type="dxa"/>
            <w:tcBorders>
              <w:top w:val="nil"/>
              <w:bottom w:val="nil"/>
              <w:right w:val="nil"/>
            </w:tcBorders>
          </w:tcPr>
          <w:p w14:paraId="6DFC6496" w14:textId="0EDE56FC" w:rsidR="00B82806" w:rsidRPr="0048223E" w:rsidRDefault="00B82806" w:rsidP="004956C5">
            <w:pPr>
              <w:spacing w:after="180"/>
              <w:jc w:val="both"/>
              <w:rPr>
                <w:rFonts w:eastAsia="Calibri" w:cstheme="minorHAnsi"/>
              </w:rPr>
            </w:pPr>
            <w:r w:rsidRPr="0048223E">
              <w:rPr>
                <w:rFonts w:eastAsia="Calibri" w:cstheme="minorHAnsi"/>
              </w:rPr>
              <w:t xml:space="preserve">Integrated approach to COPD care </w:t>
            </w:r>
            <w:r w:rsidRPr="0048223E">
              <w:rPr>
                <w:rFonts w:eastAsia="Calibri" w:cstheme="minorHAnsi"/>
              </w:rPr>
              <w:fldChar w:fldCharType="begin">
                <w:fldData xml:space="preserve">PEVuZE5vdGU+PENpdGU+PEF1dGhvcj5XaGl0ZTwvQXV0aG9yPjxZZWFyPjIwMTk8L1llYXI+PFJl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XaGl0ZTwvQXV0aG9yPjxZZWFyPjIwMTk8L1llYXI+PFJl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19)</w:t>
            </w:r>
            <w:r w:rsidRPr="0048223E">
              <w:rPr>
                <w:rFonts w:eastAsia="Calibri" w:cstheme="minorHAnsi"/>
              </w:rPr>
              <w:fldChar w:fldCharType="end"/>
            </w:r>
          </w:p>
        </w:tc>
        <w:tc>
          <w:tcPr>
            <w:tcW w:w="2970" w:type="dxa"/>
            <w:tcBorders>
              <w:top w:val="nil"/>
              <w:left w:val="nil"/>
              <w:bottom w:val="nil"/>
            </w:tcBorders>
          </w:tcPr>
          <w:p w14:paraId="06ABBFF0" w14:textId="77777777" w:rsidR="00B82806" w:rsidRPr="0048223E" w:rsidRDefault="00B82806" w:rsidP="004956C5">
            <w:pPr>
              <w:spacing w:after="180"/>
              <w:jc w:val="center"/>
              <w:rPr>
                <w:rFonts w:eastAsia="Calibri" w:cstheme="minorHAnsi"/>
              </w:rPr>
            </w:pPr>
            <w:r w:rsidRPr="0048223E">
              <w:rPr>
                <w:rFonts w:eastAsia="Calibri" w:cstheme="minorHAnsi"/>
              </w:rPr>
              <w:t>25% increase over three years</w:t>
            </w:r>
          </w:p>
        </w:tc>
      </w:tr>
      <w:tr w:rsidR="00B82806" w:rsidRPr="0048223E" w14:paraId="3BC139F7" w14:textId="77777777" w:rsidTr="000B5155">
        <w:tc>
          <w:tcPr>
            <w:tcW w:w="6658" w:type="dxa"/>
            <w:tcBorders>
              <w:top w:val="nil"/>
              <w:bottom w:val="nil"/>
              <w:right w:val="nil"/>
            </w:tcBorders>
          </w:tcPr>
          <w:p w14:paraId="3EF783EA" w14:textId="5D18D042" w:rsidR="00B82806" w:rsidRPr="0048223E" w:rsidRDefault="00B82806" w:rsidP="004956C5">
            <w:pPr>
              <w:spacing w:after="180"/>
              <w:jc w:val="both"/>
              <w:rPr>
                <w:rFonts w:eastAsia="Calibri" w:cstheme="minorHAnsi"/>
              </w:rPr>
            </w:pPr>
            <w:r w:rsidRPr="0048223E">
              <w:rPr>
                <w:rFonts w:eastAsia="Calibri" w:cstheme="minorHAnsi"/>
              </w:rPr>
              <w:t xml:space="preserve">Delivering education to secondary care referrers </w:t>
            </w:r>
            <w:r w:rsidRPr="0048223E">
              <w:rPr>
                <w:rFonts w:eastAsia="Calibri" w:cstheme="minorHAnsi"/>
              </w:rPr>
              <w:fldChar w:fldCharType="begin">
                <w:fldData xml:space="preserve">PEVuZE5vdGU+PENpdGU+PEF1dGhvcj5XeW5uZTwvQXV0aG9yPjxZZWFyPjIwMjA8L1llYXI+PFJl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=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XeW5uZTwvQXV0aG9yPjxZZWFyPjIwMjA8L1llYXI+PFJl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=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20, 21)</w:t>
            </w:r>
            <w:r w:rsidRPr="0048223E">
              <w:rPr>
                <w:rFonts w:eastAsia="Calibri" w:cstheme="minorHAnsi"/>
              </w:rPr>
              <w:fldChar w:fldCharType="end"/>
            </w:r>
          </w:p>
        </w:tc>
        <w:tc>
          <w:tcPr>
            <w:tcW w:w="2970" w:type="dxa"/>
            <w:tcBorders>
              <w:top w:val="nil"/>
              <w:left w:val="nil"/>
              <w:bottom w:val="nil"/>
            </w:tcBorders>
          </w:tcPr>
          <w:p w14:paraId="388C70EA" w14:textId="77777777" w:rsidR="00B82806" w:rsidRPr="0048223E" w:rsidRDefault="00B82806" w:rsidP="004956C5">
            <w:pPr>
              <w:spacing w:after="60"/>
              <w:jc w:val="center"/>
              <w:rPr>
                <w:rFonts w:eastAsia="Calibri" w:cstheme="minorHAnsi"/>
              </w:rPr>
            </w:pPr>
            <w:r w:rsidRPr="0048223E">
              <w:rPr>
                <w:rFonts w:eastAsia="Calibri" w:cstheme="minorHAnsi"/>
              </w:rPr>
              <w:t>6% increase</w:t>
            </w:r>
          </w:p>
          <w:p w14:paraId="7ED490BA" w14:textId="77777777" w:rsidR="00B82806" w:rsidRPr="0048223E" w:rsidRDefault="00B82806" w:rsidP="004956C5">
            <w:pPr>
              <w:spacing w:after="180"/>
              <w:jc w:val="center"/>
              <w:rPr>
                <w:rFonts w:eastAsia="Calibri" w:cstheme="minorHAnsi"/>
              </w:rPr>
            </w:pPr>
            <w:r w:rsidRPr="0048223E">
              <w:rPr>
                <w:rFonts w:eastAsia="Calibri" w:cstheme="minorHAnsi"/>
              </w:rPr>
              <w:t xml:space="preserve">RR: 2.78 [2.65; 2.90] </w:t>
            </w:r>
          </w:p>
        </w:tc>
      </w:tr>
      <w:tr w:rsidR="00B82806" w:rsidRPr="0048223E" w14:paraId="4548E016" w14:textId="77777777" w:rsidTr="000B5155">
        <w:trPr>
          <w:trHeight w:val="816"/>
        </w:trPr>
        <w:tc>
          <w:tcPr>
            <w:tcW w:w="6658" w:type="dxa"/>
            <w:tcBorders>
              <w:top w:val="nil"/>
              <w:right w:val="nil"/>
            </w:tcBorders>
          </w:tcPr>
          <w:p w14:paraId="7ED97F16" w14:textId="41C24888" w:rsidR="00B82806" w:rsidRPr="0048223E" w:rsidRDefault="00B82806" w:rsidP="004956C5">
            <w:pPr>
              <w:spacing w:after="180"/>
              <w:jc w:val="both"/>
              <w:rPr>
                <w:rFonts w:eastAsia="Calibri" w:cstheme="minorHAnsi"/>
              </w:rPr>
            </w:pPr>
            <w:r w:rsidRPr="0048223E">
              <w:rPr>
                <w:rFonts w:eastAsia="Calibri" w:cstheme="minorHAnsi"/>
              </w:rPr>
              <w:t xml:space="preserve">Delivering COPD discharge bundles by pulmonary rehabilitation practitioners versus non-pulmonary rehabilitation practitioners </w:t>
            </w:r>
            <w:r w:rsidRPr="0048223E">
              <w:rPr>
                <w:rFonts w:eastAsia="Calibri"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22)</w:t>
            </w:r>
            <w:r w:rsidRPr="0048223E">
              <w:rPr>
                <w:rFonts w:eastAsia="Calibri" w:cstheme="minorHAnsi"/>
              </w:rPr>
              <w:fldChar w:fldCharType="end"/>
            </w:r>
          </w:p>
        </w:tc>
        <w:tc>
          <w:tcPr>
            <w:tcW w:w="2970" w:type="dxa"/>
            <w:tcBorders>
              <w:top w:val="nil"/>
              <w:left w:val="nil"/>
            </w:tcBorders>
          </w:tcPr>
          <w:p w14:paraId="1E3C30D3" w14:textId="77777777" w:rsidR="00EA356A" w:rsidRDefault="00EA356A" w:rsidP="004956C5">
            <w:pPr>
              <w:jc w:val="center"/>
              <w:rPr>
                <w:rFonts w:eastAsia="Calibri" w:cstheme="minorHAnsi"/>
              </w:rPr>
            </w:pPr>
            <w:r>
              <w:rPr>
                <w:rFonts w:eastAsia="Calibri" w:cstheme="minorHAnsi"/>
              </w:rPr>
              <w:t>60% versus 12%</w:t>
            </w:r>
          </w:p>
          <w:p w14:paraId="78ED5E55" w14:textId="5B607382" w:rsidR="00B82806" w:rsidRPr="0048223E" w:rsidRDefault="00B82806" w:rsidP="004956C5">
            <w:pPr>
              <w:jc w:val="center"/>
              <w:rPr>
                <w:rFonts w:eastAsia="Calibri" w:cstheme="minorHAnsi"/>
              </w:rPr>
            </w:pPr>
            <w:r w:rsidRPr="0048223E">
              <w:rPr>
                <w:rFonts w:eastAsia="Calibri" w:cstheme="minorHAnsi"/>
              </w:rPr>
              <w:t>OR: 14.46 [5.28 to 39.57]</w:t>
            </w:r>
          </w:p>
        </w:tc>
      </w:tr>
    </w:tbl>
    <w:p w14:paraId="284F0271" w14:textId="4F5F0D49" w:rsidR="006B5D60" w:rsidRPr="0048223E" w:rsidRDefault="00F04709" w:rsidP="004956C5">
      <w:pPr>
        <w:spacing w:before="60" w:after="240" w:line="240" w:lineRule="auto"/>
        <w:ind w:left="113"/>
        <w:jc w:val="both"/>
        <w:rPr>
          <w:rFonts w:eastAsia="Calibri" w:cstheme="minorHAnsi"/>
        </w:rPr>
      </w:pPr>
      <w:r w:rsidRPr="0048223E">
        <w:rPr>
          <w:rFonts w:eastAsia="Calibri" w:cstheme="minorHAnsi"/>
        </w:rPr>
        <w:t xml:space="preserve">RR – risk ratio; </w:t>
      </w:r>
      <w:r w:rsidR="006B5D60" w:rsidRPr="0048223E">
        <w:rPr>
          <w:rFonts w:eastAsia="Calibri" w:cstheme="minorHAnsi"/>
        </w:rPr>
        <w:t>OR – adjusted odds ratio; [ ] 95% confidence intervals</w:t>
      </w:r>
    </w:p>
    <w:p w14:paraId="723490F8" w14:textId="77777777" w:rsidR="00B82806" w:rsidRPr="0048223E" w:rsidRDefault="00B82806" w:rsidP="004956C5">
      <w:pPr>
        <w:spacing w:after="120" w:line="240" w:lineRule="auto"/>
        <w:jc w:val="both"/>
        <w:rPr>
          <w:rFonts w:eastAsia="Calibri" w:cstheme="minorHAnsi"/>
        </w:rPr>
      </w:pPr>
    </w:p>
    <w:p w14:paraId="6B17B15D" w14:textId="268601F5" w:rsidR="00E078D7" w:rsidRPr="0048223E" w:rsidRDefault="008B63E4" w:rsidP="004956C5">
      <w:pPr>
        <w:spacing w:after="120" w:line="240" w:lineRule="auto"/>
        <w:jc w:val="both"/>
        <w:rPr>
          <w:rFonts w:eastAsia="Calibri" w:cstheme="minorHAnsi"/>
        </w:rPr>
      </w:pPr>
      <w:r w:rsidRPr="0048223E">
        <w:rPr>
          <w:rFonts w:eastAsia="Calibri" w:cstheme="minorHAnsi"/>
        </w:rPr>
        <w:t xml:space="preserve">The most recent </w:t>
      </w:r>
      <w:r w:rsidR="001D78E5" w:rsidRPr="0048223E">
        <w:rPr>
          <w:rFonts w:eastAsia="Calibri" w:cstheme="minorHAnsi"/>
        </w:rPr>
        <w:t xml:space="preserve">(pre-pandemic) </w:t>
      </w:r>
      <w:r w:rsidRPr="0048223E">
        <w:rPr>
          <w:rFonts w:eastAsia="Calibri" w:cstheme="minorHAnsi"/>
        </w:rPr>
        <w:t>national audit data identified that the median waiting time from receipt of referral to PR enrolment was 84 days, with only 54% receiving PR within 90 days of referral receipt.</w:t>
      </w:r>
      <w:r w:rsidRPr="0048223E">
        <w:rPr>
          <w:rFonts w:eastAsia="Calibri" w:cstheme="minorHAnsi"/>
        </w:rPr>
        <w:fldChar w:fldCharType="begin"/>
      </w:r>
      <w:r w:rsidR="00BD6F5C">
        <w:rPr>
          <w:rFonts w:eastAsia="Calibri" w:cstheme="minorHAnsi"/>
        </w:rPr>
        <w:instrText xml:space="preserve"> ADDIN EN.CITE &lt;EndNote&gt;&lt;Cite&gt;&lt;Year&gt;2020&lt;/Year&gt;&lt;RecNum&gt;2837&lt;/RecNum&gt;&lt;DisplayText&gt;(23)&lt;/DisplayText&gt;&lt;record&gt;&lt;rec-number&gt;2837&lt;/rec-number&gt;&lt;foreign-keys&gt;&lt;key app="EN" db-id="wtpdvfsd22fv2yep5vextrzfa05dvazz09w5" timestamp="1655014794"&gt;2837&lt;/key&gt;&lt;/foreign-keys&gt;&lt;ref-type name="Web Page"&gt;12&lt;/ref-type&gt;&lt;contributors&gt;&lt;/contributors&gt;&lt;titles&gt;&lt;title&gt;National Asthma and COPD Audit Programme. Pulmonary rehabilitation clinical and organisational audits 2019.&lt;/title&gt;&lt;/titles&gt;&lt;dates&gt;&lt;year&gt;2020&lt;/year&gt;&lt;/dates&gt;&lt;urls&gt;&lt;related-urls&gt;&lt;url&gt;https://www.nacap.org.uk/nacap/welcome.nsf/reportsPR.html&lt;/url&gt;&lt;/related-urls&gt;&lt;/urls&gt;&lt;/record&gt;&lt;/Cite&gt;&lt;/EndNote&gt;</w:instrText>
      </w:r>
      <w:r w:rsidRPr="0048223E">
        <w:rPr>
          <w:rFonts w:eastAsia="Calibri" w:cstheme="minorHAnsi"/>
        </w:rPr>
        <w:fldChar w:fldCharType="separate"/>
      </w:r>
      <w:r w:rsidR="00BD6F5C">
        <w:rPr>
          <w:rFonts w:eastAsia="Calibri" w:cstheme="minorHAnsi"/>
          <w:noProof/>
        </w:rPr>
        <w:t>(23)</w:t>
      </w:r>
      <w:r w:rsidRPr="0048223E">
        <w:rPr>
          <w:rFonts w:eastAsia="Calibri" w:cstheme="minorHAnsi"/>
        </w:rPr>
        <w:fldChar w:fldCharType="end"/>
      </w:r>
      <w:r w:rsidRPr="0048223E">
        <w:rPr>
          <w:rFonts w:eastAsia="Calibri" w:cstheme="minorHAnsi"/>
        </w:rPr>
        <w:t xml:space="preserve"> A similar waiting time from prescription to receipt of an inhaler would be unacceptable, despite bronchodilators being a less cost-effective intervention</w:t>
      </w:r>
      <w:r w:rsidR="0021029A" w:rsidRPr="0048223E">
        <w:rPr>
          <w:rFonts w:eastAsia="Calibri" w:cstheme="minorHAnsi"/>
        </w:rPr>
        <w:t xml:space="preserve"> to PR</w:t>
      </w:r>
      <w:r w:rsidRPr="0048223E">
        <w:rPr>
          <w:rFonts w:eastAsia="Calibri" w:cstheme="minorHAnsi"/>
        </w:rPr>
        <w:t>.</w:t>
      </w:r>
      <w:r w:rsidRPr="0048223E">
        <w:rPr>
          <w:rFonts w:eastAsia="Calibri"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eastAsia="Calibri" w:cstheme="minorHAnsi"/>
        </w:rPr>
        <w:instrText xml:space="preserve"> ADDIN EN.CITE </w:instrText>
      </w:r>
      <w:r w:rsidR="00BF0FAB" w:rsidRPr="0048223E">
        <w:rPr>
          <w:rFonts w:eastAsia="Calibri"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eastAsia="Calibri" w:cstheme="minorHAnsi"/>
        </w:rPr>
        <w:instrText xml:space="preserve"> ADDIN EN.CITE.DATA </w:instrText>
      </w:r>
      <w:r w:rsidR="00BF0FAB" w:rsidRPr="0048223E">
        <w:rPr>
          <w:rFonts w:eastAsia="Calibri" w:cstheme="minorHAnsi"/>
        </w:rPr>
      </w:r>
      <w:r w:rsidR="00BF0FAB" w:rsidRPr="0048223E">
        <w:rPr>
          <w:rFonts w:eastAsia="Calibri" w:cstheme="minorHAnsi"/>
        </w:rPr>
        <w:fldChar w:fldCharType="end"/>
      </w:r>
      <w:r w:rsidRPr="0048223E">
        <w:rPr>
          <w:rFonts w:eastAsia="Calibri" w:cstheme="minorHAnsi"/>
        </w:rPr>
      </w:r>
      <w:r w:rsidRPr="0048223E">
        <w:rPr>
          <w:rFonts w:eastAsia="Calibri" w:cstheme="minorHAnsi"/>
        </w:rPr>
        <w:fldChar w:fldCharType="separate"/>
      </w:r>
      <w:r w:rsidRPr="0048223E">
        <w:rPr>
          <w:rFonts w:eastAsia="Calibri" w:cstheme="minorHAnsi"/>
          <w:noProof/>
        </w:rPr>
        <w:t>(3)</w:t>
      </w:r>
      <w:r w:rsidRPr="0048223E">
        <w:rPr>
          <w:rFonts w:eastAsia="Calibri" w:cstheme="minorHAnsi"/>
        </w:rPr>
        <w:fldChar w:fldCharType="end"/>
      </w:r>
      <w:r w:rsidRPr="0048223E">
        <w:rPr>
          <w:rFonts w:eastAsia="Calibri" w:cstheme="minorHAnsi"/>
        </w:rPr>
        <w:t xml:space="preserve"> Commissioners need to ensure that accessibility to PR has at least the same priority as access to pharmacological therapy.</w:t>
      </w:r>
      <w:r w:rsidR="001D78E5" w:rsidRPr="0048223E">
        <w:rPr>
          <w:rFonts w:eastAsia="Calibri" w:cstheme="minorHAnsi"/>
        </w:rPr>
        <w:t xml:space="preserve"> </w:t>
      </w:r>
      <w:r w:rsidR="001F1FEC" w:rsidRPr="0048223E">
        <w:rPr>
          <w:rFonts w:eastAsia="Calibri" w:cstheme="minorHAnsi"/>
        </w:rPr>
        <w:t>This would require investment in workforce and training, with t</w:t>
      </w:r>
      <w:r w:rsidR="001D78E5" w:rsidRPr="0048223E">
        <w:rPr>
          <w:rFonts w:eastAsia="Calibri" w:cstheme="minorHAnsi"/>
        </w:rPr>
        <w:t xml:space="preserve">he </w:t>
      </w:r>
      <w:r w:rsidR="001E076B" w:rsidRPr="0048223E">
        <w:rPr>
          <w:rFonts w:eastAsia="Calibri" w:cstheme="minorHAnsi"/>
        </w:rPr>
        <w:t>BTS report “A workforce for the future” highlight</w:t>
      </w:r>
      <w:r w:rsidR="001F1FEC" w:rsidRPr="0048223E">
        <w:rPr>
          <w:rFonts w:eastAsia="Calibri" w:cstheme="minorHAnsi"/>
        </w:rPr>
        <w:t xml:space="preserve">ing </w:t>
      </w:r>
      <w:r w:rsidR="001E076B" w:rsidRPr="0048223E">
        <w:rPr>
          <w:rFonts w:eastAsia="Calibri" w:cstheme="minorHAnsi"/>
        </w:rPr>
        <w:t xml:space="preserve">the substantial shortage of skilled </w:t>
      </w:r>
      <w:r w:rsidR="00E4567C" w:rsidRPr="0048223E">
        <w:rPr>
          <w:rFonts w:eastAsia="Calibri" w:cstheme="minorHAnsi"/>
        </w:rPr>
        <w:t xml:space="preserve">health care professionals </w:t>
      </w:r>
      <w:r w:rsidR="001F1FEC" w:rsidRPr="0048223E">
        <w:rPr>
          <w:rFonts w:eastAsia="Calibri" w:cstheme="minorHAnsi"/>
        </w:rPr>
        <w:t xml:space="preserve">and support </w:t>
      </w:r>
      <w:r w:rsidR="001E076B" w:rsidRPr="0048223E">
        <w:rPr>
          <w:rFonts w:eastAsia="Calibri" w:cstheme="minorHAnsi"/>
        </w:rPr>
        <w:t>staff</w:t>
      </w:r>
      <w:r w:rsidR="00E4567C" w:rsidRPr="0048223E">
        <w:rPr>
          <w:rFonts w:eastAsia="Calibri" w:cstheme="minorHAnsi"/>
        </w:rPr>
        <w:t xml:space="preserve"> for PR</w:t>
      </w:r>
      <w:r w:rsidR="001F1FEC" w:rsidRPr="0048223E">
        <w:rPr>
          <w:rFonts w:eastAsia="Calibri" w:cstheme="minorHAnsi"/>
        </w:rPr>
        <w:t>.</w:t>
      </w:r>
    </w:p>
    <w:p w14:paraId="11FC72DB" w14:textId="77777777" w:rsidR="00E078D7" w:rsidRDefault="00E078D7" w:rsidP="004956C5">
      <w:pPr>
        <w:spacing w:after="120" w:line="240" w:lineRule="auto"/>
        <w:jc w:val="both"/>
        <w:rPr>
          <w:rFonts w:eastAsia="Calibri" w:cstheme="minorHAnsi"/>
          <w:b/>
          <w:bCs/>
        </w:rPr>
      </w:pPr>
    </w:p>
    <w:p w14:paraId="375C7C7D" w14:textId="77777777" w:rsidR="00EE1799" w:rsidRPr="0048223E" w:rsidRDefault="00EE1799" w:rsidP="004956C5">
      <w:pPr>
        <w:spacing w:after="120" w:line="240" w:lineRule="auto"/>
        <w:jc w:val="both"/>
        <w:rPr>
          <w:rFonts w:eastAsia="Calibri" w:cstheme="minorHAnsi"/>
          <w:b/>
          <w:bCs/>
        </w:rPr>
      </w:pPr>
    </w:p>
    <w:p w14:paraId="573F2BD4" w14:textId="2168736B" w:rsidR="008B63E4" w:rsidRPr="0048223E" w:rsidRDefault="008B63E4" w:rsidP="004956C5">
      <w:pPr>
        <w:spacing w:after="120" w:line="240" w:lineRule="auto"/>
        <w:jc w:val="both"/>
        <w:rPr>
          <w:rFonts w:eastAsia="Calibri" w:cstheme="minorHAnsi"/>
          <w:b/>
          <w:bCs/>
        </w:rPr>
      </w:pPr>
      <w:r w:rsidRPr="0048223E">
        <w:rPr>
          <w:rFonts w:eastAsia="Calibri" w:cstheme="minorHAnsi"/>
          <w:b/>
          <w:bCs/>
        </w:rPr>
        <w:t>1.</w:t>
      </w:r>
      <w:r w:rsidR="00663A8D" w:rsidRPr="0048223E">
        <w:rPr>
          <w:rFonts w:eastAsia="Calibri" w:cstheme="minorHAnsi"/>
          <w:b/>
          <w:bCs/>
        </w:rPr>
        <w:t>2</w:t>
      </w:r>
      <w:r w:rsidRPr="0048223E">
        <w:rPr>
          <w:rFonts w:eastAsia="Calibri" w:cstheme="minorHAnsi"/>
          <w:b/>
          <w:bCs/>
        </w:rPr>
        <w:t xml:space="preserve"> </w:t>
      </w:r>
      <w:r w:rsidRPr="0048223E">
        <w:rPr>
          <w:rFonts w:eastAsia="Calibri" w:cstheme="minorHAnsi"/>
          <w:b/>
          <w:bCs/>
        </w:rPr>
        <w:tab/>
        <w:t>Uptake</w:t>
      </w:r>
      <w:r w:rsidR="004C120B" w:rsidRPr="0048223E">
        <w:rPr>
          <w:rFonts w:eastAsia="Calibri" w:cstheme="minorHAnsi"/>
          <w:b/>
          <w:bCs/>
        </w:rPr>
        <w:t xml:space="preserve"> and Completion</w:t>
      </w:r>
    </w:p>
    <w:p w14:paraId="5CDEF393" w14:textId="6A5C544F" w:rsidR="00BB5750" w:rsidRPr="0048223E" w:rsidRDefault="004C120B" w:rsidP="004956C5">
      <w:pPr>
        <w:spacing w:after="240" w:line="240" w:lineRule="auto"/>
        <w:jc w:val="both"/>
        <w:rPr>
          <w:rFonts w:eastAsia="Calibri" w:cstheme="minorHAnsi"/>
        </w:rPr>
      </w:pPr>
      <w:r w:rsidRPr="0048223E">
        <w:rPr>
          <w:rFonts w:eastAsia="Calibri" w:cstheme="minorHAnsi"/>
        </w:rPr>
        <w:t>Barriers to uptake and completion of pulmonary rehabilitation are complex</w:t>
      </w:r>
      <w:r w:rsidR="00743D27" w:rsidRPr="0048223E">
        <w:rPr>
          <w:rFonts w:eastAsia="Calibri" w:cstheme="minorHAnsi"/>
        </w:rPr>
        <w:t>,</w:t>
      </w:r>
      <w:r w:rsidRPr="0048223E">
        <w:rPr>
          <w:rFonts w:eastAsia="Calibri" w:cstheme="minorHAnsi"/>
        </w:rPr>
        <w:fldChar w:fldCharType="begin">
          <w:fldData xml:space="preserve">PEVuZE5vdGU+PENpdGU+PEF1dGhvcj5TYW1pPC9BdXRob3I+PFllYXI+MjAyMTwvWWVhcj48UmVj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TYW1pPC9BdXRob3I+PFllYXI+MjAyMTwvWWVhcj48UmVj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Pr="0048223E">
        <w:rPr>
          <w:rFonts w:eastAsia="Calibri" w:cstheme="minorHAnsi"/>
        </w:rPr>
      </w:r>
      <w:r w:rsidRPr="0048223E">
        <w:rPr>
          <w:rFonts w:eastAsia="Calibri" w:cstheme="minorHAnsi"/>
        </w:rPr>
        <w:fldChar w:fldCharType="separate"/>
      </w:r>
      <w:r w:rsidR="00BD6F5C">
        <w:rPr>
          <w:rFonts w:eastAsia="Calibri" w:cstheme="minorHAnsi"/>
          <w:noProof/>
        </w:rPr>
        <w:t>(24, 25)</w:t>
      </w:r>
      <w:r w:rsidRPr="0048223E">
        <w:rPr>
          <w:rFonts w:eastAsia="Calibri" w:cstheme="minorHAnsi"/>
        </w:rPr>
        <w:fldChar w:fldCharType="end"/>
      </w:r>
      <w:r w:rsidR="00BB5750" w:rsidRPr="0048223E">
        <w:rPr>
          <w:rFonts w:eastAsia="Calibri" w:cstheme="minorHAnsi"/>
        </w:rPr>
        <w:t xml:space="preserve"> but factors relating to the quality of a PR service, such as lack of </w:t>
      </w:r>
      <w:r w:rsidR="00BB5750" w:rsidRPr="0048223E">
        <w:rPr>
          <w:rFonts w:cstheme="minorHAnsi"/>
        </w:rPr>
        <w:t>patient-centeredness and coordination within PR team, inadequate professional competence of staff</w:t>
      </w:r>
      <w:r w:rsidR="00BB5750" w:rsidRPr="0048223E">
        <w:rPr>
          <w:rFonts w:cstheme="minorHAnsi"/>
          <w:vertAlign w:val="subscript"/>
        </w:rPr>
        <w:t>,</w:t>
      </w:r>
      <w:r w:rsidR="00BB5750" w:rsidRPr="0048223E">
        <w:rPr>
          <w:rFonts w:cstheme="minorHAnsi"/>
        </w:rPr>
        <w:t xml:space="preserve"> lack of a holistic approach and limited accessibility, are relevant.</w:t>
      </w:r>
      <w:r w:rsidR="00BB5750" w:rsidRPr="0048223E">
        <w:rPr>
          <w:rFonts w:cstheme="minorHAnsi"/>
        </w:rPr>
        <w:fldChar w:fldCharType="begin">
          <w:fldData xml:space="preserve">PEVuZE5vdGU+PENpdGU+PEF1dGhvcj5TYW1pPC9BdXRob3I+PFllYXI+MjAyMTwvWWVhcj48UmVj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</w:fldData>
        </w:fldChar>
      </w:r>
      <w:r w:rsidR="00BD6F5C">
        <w:rPr>
          <w:rFonts w:cstheme="minorHAnsi"/>
        </w:rPr>
        <w:instrText xml:space="preserve"> ADDIN EN.CITE </w:instrText>
      </w:r>
      <w:r w:rsidR="00BD6F5C">
        <w:rPr>
          <w:rFonts w:cstheme="minorHAnsi"/>
        </w:rPr>
        <w:fldChar w:fldCharType="begin">
          <w:fldData xml:space="preserve">PEVuZE5vdGU+PENpdGU+PEF1dGhvcj5TYW1pPC9BdXRob3I+PFllYXI+MjAyMTwvWWVhcj48UmVj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</w:fldData>
        </w:fldChar>
      </w:r>
      <w:r w:rsidR="00BD6F5C">
        <w:rPr>
          <w:rFonts w:cstheme="minorHAnsi"/>
        </w:rPr>
        <w:instrText xml:space="preserve"> ADDIN EN.CITE.DATA </w:instrText>
      </w:r>
      <w:r w:rsidR="00BD6F5C">
        <w:rPr>
          <w:rFonts w:cstheme="minorHAnsi"/>
        </w:rPr>
      </w:r>
      <w:r w:rsidR="00BD6F5C">
        <w:rPr>
          <w:rFonts w:cstheme="minorHAnsi"/>
        </w:rPr>
        <w:fldChar w:fldCharType="end"/>
      </w:r>
      <w:r w:rsidR="00BB5750" w:rsidRPr="0048223E">
        <w:rPr>
          <w:rFonts w:cstheme="minorHAnsi"/>
        </w:rPr>
      </w:r>
      <w:r w:rsidR="00BB5750" w:rsidRPr="0048223E">
        <w:rPr>
          <w:rFonts w:cstheme="minorHAnsi"/>
        </w:rPr>
        <w:fldChar w:fldCharType="separate"/>
      </w:r>
      <w:r w:rsidR="00BD6F5C">
        <w:rPr>
          <w:rFonts w:cstheme="minorHAnsi"/>
          <w:noProof/>
        </w:rPr>
        <w:t>(24)</w:t>
      </w:r>
      <w:r w:rsidR="00BB5750" w:rsidRPr="0048223E">
        <w:rPr>
          <w:rFonts w:cstheme="minorHAnsi"/>
        </w:rPr>
        <w:fldChar w:fldCharType="end"/>
      </w:r>
      <w:r w:rsidR="00667D0F" w:rsidRPr="0048223E">
        <w:rPr>
          <w:rFonts w:eastAsia="Calibri" w:cstheme="minorHAnsi"/>
        </w:rPr>
        <w:t xml:space="preserve"> </w:t>
      </w:r>
    </w:p>
    <w:p w14:paraId="2D814D5E" w14:textId="4A97AC79" w:rsidR="008B63E4" w:rsidRPr="0048223E" w:rsidRDefault="00667D0F" w:rsidP="004956C5">
      <w:pPr>
        <w:spacing w:after="240" w:line="240" w:lineRule="auto"/>
        <w:jc w:val="both"/>
        <w:rPr>
          <w:rFonts w:eastAsia="Calibri" w:cstheme="minorHAnsi"/>
        </w:rPr>
      </w:pPr>
      <w:r w:rsidRPr="0048223E">
        <w:rPr>
          <w:rFonts w:eastAsia="Calibri" w:cstheme="minorHAnsi"/>
        </w:rPr>
        <w:t>There are few interventional studies targeting uptake and completion. O</w:t>
      </w:r>
      <w:r w:rsidR="008B63E4" w:rsidRPr="0048223E">
        <w:rPr>
          <w:rFonts w:eastAsia="Calibri" w:cstheme="minorHAnsi"/>
        </w:rPr>
        <w:t xml:space="preserve">bservational studies have explored interventions such as group opt-in sessions (which led to </w:t>
      </w:r>
      <w:r w:rsidR="00193D2D">
        <w:rPr>
          <w:rFonts w:eastAsia="Calibri" w:cstheme="minorHAnsi"/>
        </w:rPr>
        <w:t>a smaller proportion of those referred</w:t>
      </w:r>
      <w:r w:rsidR="008B63E4" w:rsidRPr="0048223E">
        <w:rPr>
          <w:rFonts w:eastAsia="Calibri" w:cstheme="minorHAnsi"/>
        </w:rPr>
        <w:t xml:space="preserve"> attending assessment</w:t>
      </w:r>
      <w:r w:rsidR="00193D2D">
        <w:rPr>
          <w:rFonts w:eastAsia="Calibri" w:cstheme="minorHAnsi"/>
        </w:rPr>
        <w:t>),</w:t>
      </w:r>
      <w:r w:rsidR="008B63E4" w:rsidRPr="0048223E">
        <w:rPr>
          <w:rFonts w:eastAsia="Calibri" w:cstheme="minorHAnsi"/>
        </w:rPr>
        <w:fldChar w:fldCharType="begin"/>
      </w:r>
      <w:r w:rsidR="00BD6F5C">
        <w:rPr>
          <w:rFonts w:eastAsia="Calibri" w:cstheme="minorHAnsi"/>
        </w:rPr>
        <w:instrText xml:space="preserve"> ADDIN EN.CITE &lt;EndNote&gt;&lt;Cite&gt;&lt;Author&gt;Graves&lt;/Author&gt;&lt;Year&gt;2010&lt;/Year&gt;&lt;RecNum&gt;2832&lt;/RecNum&gt;&lt;DisplayText&gt;(15)&lt;/DisplayText&gt;&lt;record&gt;&lt;rec-number&gt;2832&lt;/rec-number&gt;&lt;foreign-keys&gt;&lt;key app="EN" db-id="wtpdvfsd22fv2yep5vextrzfa05dvazz09w5" timestamp="1654789757"&gt;2832&lt;/key&gt;&lt;/foreign-keys&gt;&lt;ref-type name="Journal Article"&gt;17&lt;/ref-type&gt;&lt;contributors&gt;&lt;authors&gt;&lt;author&gt;Graves, J.&lt;/author&gt;&lt;author&gt;Sandrey, V.&lt;/author&gt;&lt;author&gt;Graves, T.&lt;/author&gt;&lt;author&gt;Smith, D. L.&lt;/author&gt;&lt;/authors&gt;&lt;/contributors&gt;&lt;auth-address&gt;NHS Trust, North Bristol, UK. Jennifercrow21@hotmail.com&lt;/auth-address&gt;&lt;titles&gt;&lt;title&gt;Effectiveness of a group opt-in session on uptake and graduation rates for pulmonary rehabilitation&lt;/title&gt;&lt;secondary-title&gt;Chron Respir Dis&lt;/secondary-title&gt;&lt;/titles&gt;&lt;periodical&gt;&lt;full-title&gt;Chron Respir Dis&lt;/full-title&gt;&lt;/periodical&gt;&lt;pages&gt;159-64&lt;/pages&gt;&lt;volume&gt;7&lt;/volume&gt;&lt;number&gt;3&lt;/number&gt;&lt;edition&gt;2010/08/07&lt;/edition&gt;&lt;keywords&gt;&lt;keyword&gt;Age Factors&lt;/keyword&gt;&lt;keyword&gt;Aged&lt;/keyword&gt;&lt;keyword&gt;Female&lt;/keyword&gt;&lt;keyword&gt;Forced Expiratory Volume&lt;/keyword&gt;&lt;keyword&gt;Humans&lt;/keyword&gt;&lt;keyword&gt;Male&lt;/keyword&gt;&lt;keyword&gt;Middle Aged&lt;/keyword&gt;&lt;keyword&gt;Patient Acceptance of Health Care&lt;/keyword&gt;&lt;keyword&gt;*Patient Compliance&lt;/keyword&gt;&lt;keyword&gt;Patient Dropouts/*statistics &amp;amp; numerical data&lt;/keyword&gt;&lt;keyword&gt;Pulmonary Disease, Chronic Obstructive/*rehabilitation&lt;/keyword&gt;&lt;keyword&gt;Referral and Consultation&lt;/keyword&gt;&lt;keyword&gt;Residence Characteristics&lt;/keyword&gt;&lt;keyword&gt;United Kingdom&lt;/keyword&gt;&lt;/keywords&gt;&lt;dates&gt;&lt;year&gt;2010&lt;/year&gt;&lt;pub-dates&gt;&lt;date&gt;Aug&lt;/date&gt;&lt;/pub-dates&gt;&lt;/dates&gt;&lt;isbn&gt;1479-9723&lt;/isbn&gt;&lt;accession-num&gt;20688893&lt;/accession-num&gt;&lt;urls&gt;&lt;/urls&gt;&lt;electronic-resource-num&gt;10.1177/1479972310379537&lt;/electronic-resource-num&gt;&lt;remote-database-provider&gt;NLM&lt;/remote-database-provider&gt;&lt;language&gt;eng&lt;/language&gt;&lt;/record&gt;&lt;/Cite&gt;&lt;/EndNote&gt;</w:instrText>
      </w:r>
      <w:r w:rsidR="008B63E4" w:rsidRPr="0048223E">
        <w:rPr>
          <w:rFonts w:eastAsia="Calibri" w:cstheme="minorHAnsi"/>
        </w:rPr>
        <w:fldChar w:fldCharType="separate"/>
      </w:r>
      <w:r w:rsidR="00BD6F5C">
        <w:rPr>
          <w:rFonts w:eastAsia="Calibri" w:cstheme="minorHAnsi"/>
          <w:noProof/>
        </w:rPr>
        <w:t>(15)</w:t>
      </w:r>
      <w:r w:rsidR="008B63E4" w:rsidRPr="0048223E">
        <w:rPr>
          <w:rFonts w:eastAsia="Calibri" w:cstheme="minorHAnsi"/>
        </w:rPr>
        <w:fldChar w:fldCharType="end"/>
      </w:r>
      <w:r w:rsidR="008B63E4" w:rsidRPr="0048223E">
        <w:rPr>
          <w:rFonts w:eastAsia="Calibri" w:cstheme="minorHAnsi"/>
        </w:rPr>
        <w:t xml:space="preserve"> patient-held manuals with research evidence summaries </w:t>
      </w:r>
      <w:r w:rsidR="00193D2D">
        <w:rPr>
          <w:rFonts w:eastAsia="Calibri" w:cstheme="minorHAnsi"/>
        </w:rPr>
        <w:t>(</w:t>
      </w:r>
      <w:r w:rsidR="008B63E4" w:rsidRPr="0048223E">
        <w:rPr>
          <w:rFonts w:eastAsia="Calibri" w:cstheme="minorHAnsi"/>
        </w:rPr>
        <w:t>which improved attendance in the most socioeconomic disadvantaged patients</w:t>
      </w:r>
      <w:r w:rsidR="00193D2D">
        <w:rPr>
          <w:rFonts w:eastAsia="Calibri" w:cstheme="minorHAnsi"/>
        </w:rPr>
        <w:t>)</w:t>
      </w:r>
      <w:r w:rsidRPr="0048223E">
        <w:rPr>
          <w:rFonts w:eastAsia="Calibri" w:cstheme="minorHAnsi"/>
        </w:rPr>
        <w:t>,</w:t>
      </w:r>
      <w:r w:rsidR="008B63E4" w:rsidRPr="0048223E">
        <w:rPr>
          <w:rFonts w:eastAsia="Calibri" w:cstheme="minorHAnsi"/>
        </w:rPr>
        <w:fldChar w:fldCharType="begin"/>
      </w:r>
      <w:r w:rsidR="00BD6F5C">
        <w:rPr>
          <w:rFonts w:eastAsia="Calibri" w:cstheme="minorHAnsi"/>
        </w:rPr>
        <w:instrText xml:space="preserve"> ADDIN EN.CITE &lt;EndNote&gt;&lt;Cite&gt;&lt;Author&gt;Harris&lt;/Author&gt;&lt;Year&gt;2009&lt;/Year&gt;&lt;RecNum&gt;2833&lt;/RecNum&gt;&lt;DisplayText&gt;(16)&lt;/DisplayText&gt;&lt;record&gt;&lt;rec-number&gt;2833&lt;/rec-number&gt;&lt;foreign-keys&gt;&lt;key app="EN" db-id="wtpdvfsd22fv2yep5vextrzfa05dvazz09w5" timestamp="1654789980"&gt;2833&lt;/key&gt;&lt;/foreign-keys&gt;&lt;ref-type name="Journal Article"&gt;17&lt;/ref-type&gt;&lt;contributors&gt;&lt;authors&gt;&lt;author&gt;Harris, M.&lt;/author&gt;&lt;author&gt;Smith, B. J.&lt;/author&gt;&lt;author&gt;Veale, A. J.&lt;/author&gt;&lt;author&gt;Esterman, A.&lt;/author&gt;&lt;author&gt;Frith, P. A.&lt;/author&gt;&lt;author&gt;Selim, P.&lt;/author&gt;&lt;/authors&gt;&lt;/contributors&gt;&lt;auth-address&gt;Flinders Human Behaviour and Health Research Unit, Flinders University, Adelaide, Australia.&lt;/auth-address&gt;&lt;titles&gt;&lt;title&gt;Providing reviews of evidence to COPD patients: controlled prospective 12-month trial&lt;/title&gt;&lt;secondary-title&gt;Chron Respir Dis&lt;/secondary-title&gt;&lt;/titles&gt;&lt;periodical&gt;&lt;full-title&gt;Chron Respir Dis&lt;/full-title&gt;&lt;/periodical&gt;&lt;pages&gt;165-73&lt;/pages&gt;&lt;volume&gt;6&lt;/volume&gt;&lt;number&gt;3&lt;/number&gt;&lt;edition&gt;2009/08/01&lt;/edition&gt;&lt;keywords&gt;&lt;keyword&gt;Aged&lt;/keyword&gt;&lt;keyword&gt;*Evidence-Based Medicine&lt;/keyword&gt;&lt;keyword&gt;Female&lt;/keyword&gt;&lt;keyword&gt;Humans&lt;/keyword&gt;&lt;keyword&gt;Male&lt;/keyword&gt;&lt;keyword&gt;*Patient Education as Topic&lt;/keyword&gt;&lt;keyword&gt;Physician-Patient Relations&lt;/keyword&gt;&lt;keyword&gt;Prospective Studies&lt;/keyword&gt;&lt;keyword&gt;Pulmonary Disease, Chronic Obstructive/*therapy&lt;/keyword&gt;&lt;keyword&gt;Self Care&lt;/keyword&gt;&lt;/keywords&gt;&lt;dates&gt;&lt;year&gt;2009&lt;/year&gt;&lt;/dates&gt;&lt;isbn&gt;1479-9723&lt;/isbn&gt;&lt;accession-num&gt;19643831&lt;/accession-num&gt;&lt;urls&gt;&lt;/urls&gt;&lt;electronic-resource-num&gt;10.1177/1479972309106577&lt;/electronic-resource-num&gt;&lt;remote-database-provider&gt;NLM&lt;/remote-database-provider&gt;&lt;language&gt;eng&lt;/language&gt;&lt;/record&gt;&lt;/Cite&gt;&lt;/EndNote&gt;</w:instrText>
      </w:r>
      <w:r w:rsidR="008B63E4" w:rsidRPr="0048223E">
        <w:rPr>
          <w:rFonts w:eastAsia="Calibri" w:cstheme="minorHAnsi"/>
        </w:rPr>
        <w:fldChar w:fldCharType="separate"/>
      </w:r>
      <w:r w:rsidR="00BD6F5C">
        <w:rPr>
          <w:rFonts w:eastAsia="Calibri" w:cstheme="minorHAnsi"/>
          <w:noProof/>
        </w:rPr>
        <w:t>(16)</w:t>
      </w:r>
      <w:r w:rsidR="008B63E4" w:rsidRPr="0048223E">
        <w:rPr>
          <w:rFonts w:eastAsia="Calibri" w:cstheme="minorHAnsi"/>
        </w:rPr>
        <w:fldChar w:fldCharType="end"/>
      </w:r>
      <w:r w:rsidR="008B63E4" w:rsidRPr="0048223E">
        <w:rPr>
          <w:rFonts w:eastAsia="Calibri" w:cstheme="minorHAnsi"/>
        </w:rPr>
        <w:t xml:space="preserve"> and a nurse-general practitioner partnership care plan which increased attendance at PR by 21.5% compared to usual care</w:t>
      </w:r>
      <w:r w:rsidRPr="0048223E">
        <w:rPr>
          <w:rFonts w:eastAsia="Calibri" w:cstheme="minorHAnsi"/>
        </w:rPr>
        <w:t>.</w:t>
      </w:r>
      <w:r w:rsidR="008B63E4" w:rsidRPr="0048223E">
        <w:rPr>
          <w:rFonts w:eastAsia="Calibri" w:cstheme="minorHAnsi"/>
        </w:rPr>
        <w:fldChar w:fldCharType="begin"/>
      </w:r>
      <w:r w:rsidR="00BD6F5C">
        <w:rPr>
          <w:rFonts w:eastAsia="Calibri" w:cstheme="minorHAnsi"/>
        </w:rPr>
        <w:instrText xml:space="preserve"> ADDIN EN.CITE &lt;EndNote&gt;&lt;Cite&gt;&lt;Author&gt;Zwar&lt;/Author&gt;&lt;Year&gt;2012&lt;/Year&gt;&lt;RecNum&gt;2834&lt;/RecNum&gt;&lt;DisplayText&gt;(17)&lt;/DisplayText&gt;&lt;record&gt;&lt;rec-number&gt;2834&lt;/rec-number&gt;&lt;foreign-keys&gt;&lt;key app="EN" db-id="wtpdvfsd22fv2yep5vextrzfa05dvazz09w5" timestamp="1654790425"&gt;2834&lt;/key&gt;&lt;/foreign-keys&gt;&lt;ref-type name="Journal Article"&gt;17&lt;/ref-type&gt;&lt;contributors&gt;&lt;authors&gt;&lt;author&gt;Zwar, N. A.&lt;/author&gt;&lt;author&gt;Hermiz, O.&lt;/author&gt;&lt;author&gt;Comino, E.&lt;/author&gt;&lt;author&gt;Middleton, S.&lt;/author&gt;&lt;author&gt;Vagholkar, S.&lt;/author&gt;&lt;author&gt;Xuan, W.&lt;/author&gt;&lt;author&gt;Wilson, S. F.&lt;/author&gt;&lt;author&gt;Marks, G. B.&lt;/author&gt;&lt;/authors&gt;&lt;/contributors&gt;&lt;auth-address&gt;University of New South Wales, Sydney, NSW, Australia. n.zwar@unsw.edu.au&lt;/auth-address&gt;&lt;titles&gt;&lt;title&gt;Care of patients with a diagnosis of chronic obstructive pulmonary disease: a cluster randomised controlled trial&lt;/title&gt;&lt;secondary-title&gt;Med J Aust&lt;/secondary-title&gt;&lt;/titles&gt;&lt;periodical&gt;&lt;full-title&gt;Med J Aust&lt;/full-title&gt;&lt;/periodical&gt;&lt;pages&gt;394-8&lt;/pages&gt;&lt;volume&gt;197&lt;/volume&gt;&lt;number&gt;7&lt;/number&gt;&lt;edition&gt;2012/10/03&lt;/edition&gt;&lt;keywords&gt;&lt;keyword&gt;Female&lt;/keyword&gt;&lt;keyword&gt;General Practice&lt;/keyword&gt;&lt;keyword&gt;Humans&lt;/keyword&gt;&lt;keyword&gt;Male&lt;/keyword&gt;&lt;keyword&gt;Middle Aged&lt;/keyword&gt;&lt;keyword&gt;Nursing&lt;/keyword&gt;&lt;keyword&gt;*Patient Care Team&lt;/keyword&gt;&lt;keyword&gt;Pulmonary Disease, Chronic Obstructive/*therapy&lt;/keyword&gt;&lt;keyword&gt;Quality of Life&lt;/keyword&gt;&lt;/keywords&gt;&lt;dates&gt;&lt;year&gt;2012&lt;/year&gt;&lt;pub-dates&gt;&lt;date&gt;Oct 1&lt;/date&gt;&lt;/pub-dates&gt;&lt;/dates&gt;&lt;isbn&gt;0025-729x&lt;/isbn&gt;&lt;accession-num&gt;23025736&lt;/accession-num&gt;&lt;urls&gt;&lt;/urls&gt;&lt;electronic-resource-num&gt;10.5694/mja12.10813&lt;/electronic-resource-num&gt;&lt;remote-database-provider&gt;NLM&lt;/remote-database-provider&gt;&lt;language&gt;eng&lt;/language&gt;&lt;/record&gt;&lt;/Cite&gt;&lt;/EndNote&gt;</w:instrText>
      </w:r>
      <w:r w:rsidR="008B63E4" w:rsidRPr="0048223E">
        <w:rPr>
          <w:rFonts w:eastAsia="Calibri" w:cstheme="minorHAnsi"/>
        </w:rPr>
        <w:fldChar w:fldCharType="separate"/>
      </w:r>
      <w:r w:rsidR="00BD6F5C">
        <w:rPr>
          <w:rFonts w:eastAsia="Calibri" w:cstheme="minorHAnsi"/>
          <w:noProof/>
        </w:rPr>
        <w:t>(17)</w:t>
      </w:r>
      <w:r w:rsidR="008B63E4" w:rsidRPr="0048223E">
        <w:rPr>
          <w:rFonts w:eastAsia="Calibri" w:cstheme="minorHAnsi"/>
        </w:rPr>
        <w:fldChar w:fldCharType="end"/>
      </w:r>
      <w:r w:rsidRPr="0048223E">
        <w:rPr>
          <w:rFonts w:eastAsia="Calibri" w:cstheme="minorHAnsi"/>
        </w:rPr>
        <w:t xml:space="preserve"> </w:t>
      </w:r>
      <w:r w:rsidR="008B63E4" w:rsidRPr="0048223E">
        <w:rPr>
          <w:rFonts w:eastAsia="Calibri" w:cstheme="minorHAnsi"/>
        </w:rPr>
        <w:t>In the acute setting, a patient co-designed education video did not improve post</w:t>
      </w:r>
      <w:r w:rsidR="003C23C5" w:rsidRPr="0048223E">
        <w:rPr>
          <w:rFonts w:eastAsia="Calibri" w:cstheme="minorHAnsi"/>
        </w:rPr>
        <w:t>-</w:t>
      </w:r>
      <w:r w:rsidR="008B63E4" w:rsidRPr="0048223E">
        <w:rPr>
          <w:rFonts w:eastAsia="Calibri" w:cstheme="minorHAnsi"/>
        </w:rPr>
        <w:t>hospitalisation PR uptake.</w:t>
      </w:r>
      <w:r w:rsidR="008B63E4" w:rsidRPr="0048223E">
        <w:rPr>
          <w:rFonts w:eastAsia="Calibri"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008B63E4" w:rsidRPr="0048223E">
        <w:rPr>
          <w:rFonts w:eastAsia="Calibri" w:cstheme="minorHAnsi"/>
        </w:rPr>
      </w:r>
      <w:r w:rsidR="008B63E4" w:rsidRPr="0048223E">
        <w:rPr>
          <w:rFonts w:eastAsia="Calibri" w:cstheme="minorHAnsi"/>
        </w:rPr>
        <w:fldChar w:fldCharType="separate"/>
      </w:r>
      <w:r w:rsidR="00BD6F5C">
        <w:rPr>
          <w:rFonts w:eastAsia="Calibri" w:cstheme="minorHAnsi"/>
          <w:noProof/>
        </w:rPr>
        <w:t>(18)</w:t>
      </w:r>
      <w:r w:rsidR="008B63E4" w:rsidRPr="0048223E">
        <w:rPr>
          <w:rFonts w:eastAsia="Calibri" w:cstheme="minorHAnsi"/>
        </w:rPr>
        <w:fldChar w:fldCharType="end"/>
      </w:r>
      <w:r w:rsidR="008B63E4" w:rsidRPr="0048223E">
        <w:rPr>
          <w:rFonts w:eastAsia="Calibri" w:cstheme="minorHAnsi"/>
        </w:rPr>
        <w:t xml:space="preserve"> Other interventions currently being tested include the use of lay health workers to support patients.</w:t>
      </w:r>
      <w:r w:rsidR="008B63E4" w:rsidRPr="0048223E">
        <w:rPr>
          <w:rFonts w:eastAsia="Calibri" w:cstheme="minorHAnsi"/>
        </w:rPr>
        <w:fldChar w:fldCharType="begin">
          <w:fldData xml:space="preserve">PEVuZE5vdGU+PENpdGU+PEF1dGhvcj5XaGl0ZTwvQXV0aG9yPjxZZWFyPjIwMTk8L1llYXI+PFJl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</w:fldData>
        </w:fldChar>
      </w:r>
      <w:r w:rsidR="00BD6F5C">
        <w:rPr>
          <w:rFonts w:eastAsia="Calibri" w:cstheme="minorHAnsi"/>
        </w:rPr>
        <w:instrText xml:space="preserve"> ADDIN EN.CITE </w:instrText>
      </w:r>
      <w:r w:rsidR="00BD6F5C">
        <w:rPr>
          <w:rFonts w:eastAsia="Calibri" w:cstheme="minorHAnsi"/>
        </w:rPr>
        <w:fldChar w:fldCharType="begin">
          <w:fldData xml:space="preserve">PEVuZE5vdGU+PENpdGU+PEF1dGhvcj5XaGl0ZTwvQXV0aG9yPjxZZWFyPjIwMTk8L1llYXI+PFJl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</w:fldData>
        </w:fldChar>
      </w:r>
      <w:r w:rsidR="00BD6F5C">
        <w:rPr>
          <w:rFonts w:eastAsia="Calibri" w:cstheme="minorHAnsi"/>
        </w:rPr>
        <w:instrText xml:space="preserve"> ADDIN EN.CITE.DATA </w:instrText>
      </w:r>
      <w:r w:rsidR="00BD6F5C">
        <w:rPr>
          <w:rFonts w:eastAsia="Calibri" w:cstheme="minorHAnsi"/>
        </w:rPr>
      </w:r>
      <w:r w:rsidR="00BD6F5C">
        <w:rPr>
          <w:rFonts w:eastAsia="Calibri" w:cstheme="minorHAnsi"/>
        </w:rPr>
        <w:fldChar w:fldCharType="end"/>
      </w:r>
      <w:r w:rsidR="008B63E4" w:rsidRPr="0048223E">
        <w:rPr>
          <w:rFonts w:eastAsia="Calibri" w:cstheme="minorHAnsi"/>
        </w:rPr>
      </w:r>
      <w:r w:rsidR="008B63E4" w:rsidRPr="0048223E">
        <w:rPr>
          <w:rFonts w:eastAsia="Calibri" w:cstheme="minorHAnsi"/>
        </w:rPr>
        <w:fldChar w:fldCharType="separate"/>
      </w:r>
      <w:r w:rsidR="00BD6F5C">
        <w:rPr>
          <w:rFonts w:eastAsia="Calibri" w:cstheme="minorHAnsi"/>
          <w:noProof/>
        </w:rPr>
        <w:t>(19)</w:t>
      </w:r>
      <w:r w:rsidR="008B63E4" w:rsidRPr="0048223E">
        <w:rPr>
          <w:rFonts w:eastAsia="Calibri" w:cstheme="minorHAnsi"/>
        </w:rPr>
        <w:fldChar w:fldCharType="end"/>
      </w:r>
      <w:r w:rsidRPr="0048223E">
        <w:rPr>
          <w:rFonts w:eastAsia="Calibri" w:cstheme="minorHAnsi"/>
        </w:rPr>
        <w:t>.</w:t>
      </w:r>
      <w:r w:rsidR="00AF6D8E" w:rsidRPr="0048223E">
        <w:rPr>
          <w:rFonts w:eastAsia="Calibri" w:cstheme="minorHAnsi"/>
        </w:rPr>
        <w:t xml:space="preserve"> </w:t>
      </w:r>
    </w:p>
    <w:p w14:paraId="39595FC9" w14:textId="77777777" w:rsidR="00BF0FAB" w:rsidRPr="0048223E" w:rsidRDefault="00BF0FAB" w:rsidP="004956C5">
      <w:pPr>
        <w:spacing w:after="120" w:line="240" w:lineRule="auto"/>
        <w:jc w:val="both"/>
        <w:rPr>
          <w:rFonts w:eastAsia="Calibri" w:cstheme="minorHAnsi"/>
          <w:b/>
          <w:bCs/>
        </w:rPr>
      </w:pPr>
      <w:bookmarkStart w:id="0" w:name="_Hlk108262230"/>
    </w:p>
    <w:p w14:paraId="20EB9A1C" w14:textId="4E1EAC43" w:rsidR="008B63E4" w:rsidRPr="0048223E" w:rsidRDefault="008B63E4" w:rsidP="004956C5">
      <w:pPr>
        <w:spacing w:after="120" w:line="240" w:lineRule="auto"/>
        <w:jc w:val="both"/>
        <w:rPr>
          <w:rFonts w:eastAsia="Calibri" w:cstheme="minorHAnsi"/>
          <w:b/>
          <w:bCs/>
        </w:rPr>
      </w:pPr>
      <w:r w:rsidRPr="0048223E">
        <w:rPr>
          <w:rFonts w:eastAsia="Calibri" w:cstheme="minorHAnsi"/>
          <w:b/>
          <w:bCs/>
        </w:rPr>
        <w:t>Clinical Practice Points</w:t>
      </w:r>
    </w:p>
    <w:p w14:paraId="04844BFC" w14:textId="28BB2CDE" w:rsidR="00BB5750" w:rsidRPr="0048223E" w:rsidRDefault="00BB5750"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PR provider leads should have designated sessional time to coordinate management and delivery of the service. This should include: regular education of potential referrers about PR and referral pathways; the expansion, training and skills maintenance of a specialist workforce to deliver PR; the collation of key organisational metrics.</w:t>
      </w:r>
    </w:p>
    <w:p w14:paraId="38E10CB2" w14:textId="37C06969" w:rsidR="008B63E4" w:rsidRPr="0048223E" w:rsidRDefault="008B63E4"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 xml:space="preserve">PR providers should demonstrate </w:t>
      </w:r>
      <w:r w:rsidR="003C23C5" w:rsidRPr="0048223E">
        <w:rPr>
          <w:rFonts w:eastAsia="Calibri" w:cstheme="minorHAnsi"/>
        </w:rPr>
        <w:t>the offer of</w:t>
      </w:r>
      <w:r w:rsidRPr="0048223E">
        <w:rPr>
          <w:rFonts w:eastAsia="Calibri" w:cstheme="minorHAnsi"/>
        </w:rPr>
        <w:t xml:space="preserve"> timely, accessible and high quality service</w:t>
      </w:r>
      <w:r w:rsidR="003C23C5" w:rsidRPr="0048223E">
        <w:rPr>
          <w:rFonts w:eastAsia="Calibri" w:cstheme="minorHAnsi"/>
        </w:rPr>
        <w:t>s</w:t>
      </w:r>
      <w:r w:rsidRPr="0048223E">
        <w:rPr>
          <w:rFonts w:eastAsia="Calibri" w:cstheme="minorHAnsi"/>
        </w:rPr>
        <w:t xml:space="preserve"> by the regular monitoring and publication of key organisational metrics </w:t>
      </w:r>
      <w:r w:rsidR="009E6860" w:rsidRPr="0048223E">
        <w:rPr>
          <w:rFonts w:eastAsia="Calibri" w:cstheme="minorHAnsi"/>
        </w:rPr>
        <w:t>including</w:t>
      </w:r>
      <w:r w:rsidRPr="0048223E">
        <w:rPr>
          <w:rFonts w:eastAsia="Calibri" w:cstheme="minorHAnsi"/>
        </w:rPr>
        <w:t xml:space="preserve"> waiting time from referral receipt to </w:t>
      </w:r>
      <w:r w:rsidRPr="0048223E">
        <w:rPr>
          <w:rFonts w:eastAsia="Calibri" w:cstheme="minorHAnsi"/>
        </w:rPr>
        <w:lastRenderedPageBreak/>
        <w:t xml:space="preserve">assessment and enrolment, percentage of referred patients who attend an assessment, percentage of patients who are assessed that attend at least one planned </w:t>
      </w:r>
      <w:r w:rsidR="00C94E44" w:rsidRPr="0048223E">
        <w:rPr>
          <w:rFonts w:eastAsia="Calibri" w:cstheme="minorHAnsi"/>
        </w:rPr>
        <w:t>supervis</w:t>
      </w:r>
      <w:r w:rsidR="00C94E44">
        <w:rPr>
          <w:rFonts w:eastAsia="Calibri" w:cstheme="minorHAnsi"/>
        </w:rPr>
        <w:t>ed session</w:t>
      </w:r>
      <w:r w:rsidRPr="0048223E">
        <w:rPr>
          <w:rFonts w:eastAsia="Calibri" w:cstheme="minorHAnsi"/>
        </w:rPr>
        <w:t>, percentage of the number of attended to planned sessions, percentage of patients attending a discharge assessment.</w:t>
      </w:r>
    </w:p>
    <w:p w14:paraId="30A7F3BF" w14:textId="3FD02585" w:rsidR="009A6566" w:rsidRPr="0048223E" w:rsidRDefault="00D50E95"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eastAsia="Calibri" w:cstheme="minorHAnsi"/>
        </w:rPr>
        <w:t>PR providers should work closely with</w:t>
      </w:r>
      <w:r w:rsidR="009A6566" w:rsidRPr="0048223E">
        <w:rPr>
          <w:rFonts w:eastAsia="Calibri" w:cstheme="minorHAnsi"/>
        </w:rPr>
        <w:t xml:space="preserve"> relevant national professional societies</w:t>
      </w:r>
      <w:r w:rsidR="0017151D" w:rsidRPr="0048223E">
        <w:rPr>
          <w:rFonts w:eastAsia="Calibri" w:cstheme="minorHAnsi"/>
        </w:rPr>
        <w:t xml:space="preserve"> and other stakeholders</w:t>
      </w:r>
      <w:r w:rsidR="009A6566" w:rsidRPr="0048223E">
        <w:rPr>
          <w:rFonts w:eastAsia="Calibri" w:cstheme="minorHAnsi"/>
        </w:rPr>
        <w:t xml:space="preserve"> to develop </w:t>
      </w:r>
      <w:r w:rsidR="00390269" w:rsidRPr="0048223E">
        <w:rPr>
          <w:rFonts w:eastAsia="Calibri" w:cstheme="minorHAnsi"/>
        </w:rPr>
        <w:t xml:space="preserve">competency documents </w:t>
      </w:r>
      <w:r w:rsidR="00390269">
        <w:rPr>
          <w:rFonts w:eastAsia="Calibri" w:cstheme="minorHAnsi"/>
        </w:rPr>
        <w:t xml:space="preserve">and </w:t>
      </w:r>
      <w:r w:rsidR="009A6566" w:rsidRPr="0048223E">
        <w:rPr>
          <w:rFonts w:eastAsia="Calibri" w:cstheme="minorHAnsi"/>
        </w:rPr>
        <w:t>training programmes</w:t>
      </w:r>
      <w:r w:rsidR="00390269">
        <w:rPr>
          <w:rFonts w:eastAsia="Calibri" w:cstheme="minorHAnsi"/>
        </w:rPr>
        <w:t xml:space="preserve"> </w:t>
      </w:r>
      <w:r w:rsidR="009A6566" w:rsidRPr="0048223E">
        <w:rPr>
          <w:rFonts w:eastAsia="Calibri" w:cstheme="minorHAnsi"/>
        </w:rPr>
        <w:t xml:space="preserve">to </w:t>
      </w:r>
      <w:r w:rsidR="00695CAF">
        <w:rPr>
          <w:rFonts w:eastAsia="Calibri" w:cstheme="minorHAnsi"/>
        </w:rPr>
        <w:t xml:space="preserve">maintain, upskill and </w:t>
      </w:r>
      <w:r w:rsidR="00390269">
        <w:rPr>
          <w:rFonts w:eastAsia="Calibri" w:cstheme="minorHAnsi"/>
        </w:rPr>
        <w:t xml:space="preserve">expand the </w:t>
      </w:r>
      <w:r w:rsidR="00A50778" w:rsidRPr="0048223E">
        <w:rPr>
          <w:rFonts w:eastAsia="Calibri" w:cstheme="minorHAnsi"/>
        </w:rPr>
        <w:t xml:space="preserve">skilled </w:t>
      </w:r>
      <w:r w:rsidR="009A6566" w:rsidRPr="0048223E">
        <w:rPr>
          <w:rFonts w:eastAsia="Calibri" w:cstheme="minorHAnsi"/>
        </w:rPr>
        <w:t xml:space="preserve">workforce </w:t>
      </w:r>
      <w:r w:rsidR="00390269">
        <w:rPr>
          <w:rFonts w:eastAsia="Calibri" w:cstheme="minorHAnsi"/>
        </w:rPr>
        <w:t xml:space="preserve">needed </w:t>
      </w:r>
      <w:r w:rsidR="009A6566" w:rsidRPr="0048223E">
        <w:rPr>
          <w:rFonts w:eastAsia="Calibri" w:cstheme="minorHAnsi"/>
        </w:rPr>
        <w:t xml:space="preserve">to deliver </w:t>
      </w:r>
      <w:r w:rsidR="00A50778" w:rsidRPr="0048223E">
        <w:rPr>
          <w:rFonts w:eastAsia="Calibri" w:cstheme="minorHAnsi"/>
        </w:rPr>
        <w:t xml:space="preserve">increased </w:t>
      </w:r>
      <w:r w:rsidR="00162300" w:rsidRPr="0048223E">
        <w:rPr>
          <w:rFonts w:eastAsia="Calibri" w:cstheme="minorHAnsi"/>
        </w:rPr>
        <w:t>PR</w:t>
      </w:r>
      <w:r w:rsidR="009A6566" w:rsidRPr="0048223E">
        <w:rPr>
          <w:rFonts w:eastAsia="Calibri" w:cstheme="minorHAnsi"/>
        </w:rPr>
        <w:t>.</w:t>
      </w:r>
    </w:p>
    <w:p w14:paraId="2E80717D" w14:textId="77777777" w:rsidR="00D77DB8" w:rsidRPr="0048223E" w:rsidRDefault="00D77DB8" w:rsidP="004956C5">
      <w:pPr>
        <w:pStyle w:val="ListParagraph"/>
        <w:spacing w:after="120" w:line="240" w:lineRule="auto"/>
        <w:ind w:left="357"/>
        <w:contextualSpacing w:val="0"/>
        <w:jc w:val="both"/>
        <w:rPr>
          <w:rFonts w:eastAsia="Calibri" w:cstheme="minorHAnsi"/>
        </w:rPr>
      </w:pPr>
    </w:p>
    <w:p w14:paraId="46988673" w14:textId="77777777" w:rsidR="008B63E4" w:rsidRPr="0048223E" w:rsidRDefault="008B63E4" w:rsidP="004956C5">
      <w:pPr>
        <w:spacing w:after="120" w:line="240" w:lineRule="auto"/>
        <w:rPr>
          <w:rFonts w:eastAsia="Calibri" w:cstheme="minorHAnsi"/>
          <w:b/>
          <w:bCs/>
        </w:rPr>
      </w:pPr>
      <w:r w:rsidRPr="0048223E">
        <w:rPr>
          <w:rFonts w:eastAsia="Calibri" w:cstheme="minorHAnsi"/>
          <w:b/>
          <w:bCs/>
        </w:rPr>
        <w:t xml:space="preserve">Research gaps </w:t>
      </w:r>
    </w:p>
    <w:p w14:paraId="4973FF0E" w14:textId="09F1EF32" w:rsidR="000B5C74" w:rsidRPr="00EE1799" w:rsidRDefault="00E4567C" w:rsidP="004956C5">
      <w:pPr>
        <w:pStyle w:val="ListParagraph"/>
        <w:numPr>
          <w:ilvl w:val="0"/>
          <w:numId w:val="25"/>
        </w:numPr>
        <w:spacing w:after="120" w:line="240" w:lineRule="auto"/>
        <w:ind w:left="357" w:hanging="357"/>
        <w:jc w:val="both"/>
        <w:rPr>
          <w:rFonts w:eastAsia="Calibri" w:cstheme="minorHAnsi"/>
        </w:rPr>
      </w:pPr>
      <w:r w:rsidRPr="0048223E">
        <w:rPr>
          <w:rFonts w:eastAsia="Calibri" w:cstheme="minorHAnsi"/>
        </w:rPr>
        <w:t>D</w:t>
      </w:r>
      <w:r w:rsidR="008B63E4" w:rsidRPr="0048223E">
        <w:rPr>
          <w:rFonts w:eastAsia="Calibri" w:cstheme="minorHAnsi"/>
        </w:rPr>
        <w:t>evelopment of interventions to improve referrals</w:t>
      </w:r>
      <w:r w:rsidR="009E6860" w:rsidRPr="0048223E">
        <w:rPr>
          <w:rFonts w:eastAsia="Calibri" w:cstheme="minorHAnsi"/>
        </w:rPr>
        <w:t xml:space="preserve"> to,</w:t>
      </w:r>
      <w:r w:rsidR="008B63E4" w:rsidRPr="0048223E">
        <w:rPr>
          <w:rFonts w:eastAsia="Calibri" w:cstheme="minorHAnsi"/>
        </w:rPr>
        <w:t xml:space="preserve"> uptake</w:t>
      </w:r>
      <w:r w:rsidR="009E6860" w:rsidRPr="0048223E">
        <w:rPr>
          <w:rFonts w:eastAsia="Calibri" w:cstheme="minorHAnsi"/>
        </w:rPr>
        <w:t xml:space="preserve"> and completion of </w:t>
      </w:r>
      <w:r w:rsidR="008B63E4" w:rsidRPr="0048223E">
        <w:rPr>
          <w:rFonts w:eastAsia="Calibri" w:cstheme="minorHAnsi"/>
        </w:rPr>
        <w:t>PR.</w:t>
      </w:r>
    </w:p>
    <w:p w14:paraId="2C138A7E" w14:textId="343E6725" w:rsidR="004C120B" w:rsidRPr="0048223E" w:rsidRDefault="006B557D" w:rsidP="004956C5">
      <w:pPr>
        <w:pStyle w:val="ListParagraph"/>
        <w:numPr>
          <w:ilvl w:val="0"/>
          <w:numId w:val="25"/>
        </w:numPr>
        <w:spacing w:after="120" w:line="240" w:lineRule="auto"/>
        <w:ind w:left="357" w:hanging="357"/>
        <w:jc w:val="both"/>
        <w:rPr>
          <w:rFonts w:eastAsia="Calibri" w:cstheme="minorHAnsi"/>
        </w:rPr>
      </w:pPr>
      <w:r>
        <w:rPr>
          <w:rFonts w:eastAsia="Calibri" w:cstheme="minorHAnsi"/>
        </w:rPr>
        <w:t>Exploring</w:t>
      </w:r>
      <w:r w:rsidRPr="0048223E">
        <w:rPr>
          <w:rFonts w:eastAsia="Calibri" w:cstheme="minorHAnsi"/>
        </w:rPr>
        <w:t xml:space="preserve"> </w:t>
      </w:r>
      <w:r w:rsidR="009E6860" w:rsidRPr="0048223E">
        <w:rPr>
          <w:rFonts w:eastAsia="Calibri" w:cstheme="minorHAnsi"/>
        </w:rPr>
        <w:t>a</w:t>
      </w:r>
      <w:r w:rsidR="004C120B" w:rsidRPr="0048223E">
        <w:rPr>
          <w:rFonts w:eastAsia="Calibri" w:cstheme="minorHAnsi"/>
        </w:rPr>
        <w:t xml:space="preserve">daptations </w:t>
      </w:r>
      <w:r>
        <w:rPr>
          <w:rFonts w:eastAsia="Calibri" w:cstheme="minorHAnsi"/>
        </w:rPr>
        <w:t xml:space="preserve">to </w:t>
      </w:r>
      <w:r w:rsidRPr="0048223E">
        <w:rPr>
          <w:rFonts w:eastAsia="Calibri" w:cstheme="minorHAnsi"/>
        </w:rPr>
        <w:t xml:space="preserve">PR services </w:t>
      </w:r>
      <w:r w:rsidR="004C120B" w:rsidRPr="0048223E">
        <w:rPr>
          <w:rFonts w:eastAsia="Calibri" w:cstheme="minorHAnsi"/>
        </w:rPr>
        <w:t xml:space="preserve">and </w:t>
      </w:r>
      <w:r>
        <w:rPr>
          <w:rFonts w:eastAsia="Calibri" w:cstheme="minorHAnsi"/>
        </w:rPr>
        <w:t xml:space="preserve">their </w:t>
      </w:r>
      <w:r w:rsidR="004C120B" w:rsidRPr="0048223E">
        <w:rPr>
          <w:rFonts w:eastAsia="Calibri" w:cstheme="minorHAnsi"/>
        </w:rPr>
        <w:t xml:space="preserve">evaluation to ensure programmes meet the needs of a diverse population, </w:t>
      </w:r>
      <w:r w:rsidR="00D77DB8" w:rsidRPr="0048223E">
        <w:rPr>
          <w:rFonts w:eastAsia="Calibri" w:cstheme="minorHAnsi"/>
        </w:rPr>
        <w:t>including equity of access.</w:t>
      </w:r>
    </w:p>
    <w:p w14:paraId="7AD652F9" w14:textId="77777777" w:rsidR="00AE4DA3" w:rsidRPr="0048223E" w:rsidRDefault="00AE4DA3" w:rsidP="004956C5">
      <w:pPr>
        <w:spacing w:line="240" w:lineRule="auto"/>
      </w:pPr>
    </w:p>
    <w:bookmarkEnd w:id="0"/>
    <w:p w14:paraId="6CABEF6A" w14:textId="77777777" w:rsidR="008B63E4" w:rsidRPr="0048223E" w:rsidRDefault="008B63E4" w:rsidP="004956C5">
      <w:pPr>
        <w:spacing w:after="120" w:line="240" w:lineRule="auto"/>
        <w:rPr>
          <w:rFonts w:cstheme="minorHAnsi"/>
        </w:rPr>
      </w:pPr>
    </w:p>
    <w:p w14:paraId="1B0CB75C" w14:textId="77777777" w:rsidR="008B63E4" w:rsidRPr="00AE4DA3" w:rsidRDefault="008B63E4" w:rsidP="004956C5">
      <w:pPr>
        <w:spacing w:after="240" w:line="240" w:lineRule="auto"/>
        <w:jc w:val="both"/>
        <w:rPr>
          <w:rFonts w:cstheme="minorHAnsi"/>
          <w:b/>
          <w:bCs/>
          <w:sz w:val="24"/>
          <w:szCs w:val="24"/>
        </w:rPr>
      </w:pPr>
      <w:r w:rsidRPr="00AE4DA3">
        <w:rPr>
          <w:rFonts w:cstheme="minorHAnsi"/>
          <w:b/>
          <w:bCs/>
          <w:sz w:val="24"/>
          <w:szCs w:val="24"/>
        </w:rPr>
        <w:t xml:space="preserve">Section 2: </w:t>
      </w:r>
      <w:r w:rsidRPr="00AE4DA3">
        <w:rPr>
          <w:rFonts w:cstheme="minorHAnsi"/>
          <w:b/>
          <w:bCs/>
          <w:sz w:val="24"/>
          <w:szCs w:val="24"/>
        </w:rPr>
        <w:tab/>
        <w:t>Assessment and Outcomes</w:t>
      </w:r>
    </w:p>
    <w:p w14:paraId="25DF549C" w14:textId="77777777" w:rsidR="005E1B7D" w:rsidRPr="00DA1EA1" w:rsidRDefault="005E1B7D" w:rsidP="004956C5">
      <w:pPr>
        <w:spacing w:after="240" w:line="240" w:lineRule="auto"/>
        <w:jc w:val="both"/>
        <w:rPr>
          <w:rFonts w:cstheme="minorHAnsi"/>
          <w:b/>
          <w:bCs/>
        </w:rPr>
      </w:pPr>
      <w:r w:rsidRPr="00DA1EA1">
        <w:rPr>
          <w:rFonts w:cstheme="minorHAnsi"/>
          <w:b/>
          <w:bCs/>
        </w:rPr>
        <w:t>2.1</w:t>
      </w:r>
      <w:r w:rsidRPr="00DA1EA1">
        <w:rPr>
          <w:rFonts w:cstheme="minorHAnsi"/>
          <w:b/>
          <w:bCs/>
        </w:rPr>
        <w:tab/>
        <w:t>Core Outcomes</w:t>
      </w:r>
    </w:p>
    <w:p w14:paraId="1182A767" w14:textId="40B827CE" w:rsidR="00655BB4" w:rsidRPr="0048223E" w:rsidRDefault="005E1B7D" w:rsidP="004956C5">
      <w:pPr>
        <w:spacing w:after="240" w:line="240" w:lineRule="auto"/>
        <w:jc w:val="both"/>
        <w:rPr>
          <w:rFonts w:cstheme="minorHAnsi"/>
        </w:rPr>
      </w:pPr>
      <w:r>
        <w:rPr>
          <w:rFonts w:cstheme="minorHAnsi"/>
        </w:rPr>
        <w:t>Core outcomes were</w:t>
      </w:r>
      <w:r w:rsidR="008B63E4" w:rsidRPr="0048223E">
        <w:rPr>
          <w:rFonts w:cstheme="minorHAnsi"/>
        </w:rPr>
        <w:t xml:space="preserve"> documented in the previous BTS guideline and include measures of breathlessness, exercise capacity and </w:t>
      </w:r>
      <w:r w:rsidR="008E177A" w:rsidRPr="0048223E">
        <w:rPr>
          <w:rFonts w:cstheme="minorHAnsi"/>
        </w:rPr>
        <w:t>HRQOL</w:t>
      </w:r>
      <w:r w:rsidR="00390269">
        <w:rPr>
          <w:rFonts w:cstheme="minorHAnsi"/>
        </w:rPr>
        <w:t>, which improve with aerobic training</w:t>
      </w:r>
      <w:r w:rsidR="008B63E4" w:rsidRPr="0048223E">
        <w:rPr>
          <w:rFonts w:cstheme="minorHAnsi"/>
        </w:rPr>
        <w:t>.</w:t>
      </w:r>
      <w:r w:rsidR="008B63E4"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cstheme="minorHAnsi"/>
        </w:rPr>
        <w:instrText xml:space="preserve"> ADDIN EN.CITE </w:instrText>
      </w:r>
      <w:r w:rsidR="00BF0FAB"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cstheme="minorHAnsi"/>
        </w:rPr>
        <w:instrText xml:space="preserve"> ADDIN EN.CITE.DATA </w:instrText>
      </w:r>
      <w:r w:rsidR="00BF0FAB" w:rsidRPr="0048223E">
        <w:rPr>
          <w:rFonts w:cstheme="minorHAnsi"/>
        </w:rPr>
      </w:r>
      <w:r w:rsidR="00BF0FAB" w:rsidRPr="0048223E">
        <w:rPr>
          <w:rFonts w:cstheme="minorHAnsi"/>
        </w:rPr>
        <w:fldChar w:fldCharType="end"/>
      </w:r>
      <w:r w:rsidR="008B63E4" w:rsidRPr="0048223E">
        <w:rPr>
          <w:rFonts w:cstheme="minorHAnsi"/>
        </w:rPr>
      </w:r>
      <w:r w:rsidR="008B63E4" w:rsidRPr="0048223E">
        <w:rPr>
          <w:rFonts w:cstheme="minorHAnsi"/>
        </w:rPr>
        <w:fldChar w:fldCharType="separate"/>
      </w:r>
      <w:r w:rsidR="008B63E4" w:rsidRPr="0048223E">
        <w:rPr>
          <w:rFonts w:cstheme="minorHAnsi"/>
          <w:noProof/>
        </w:rPr>
        <w:t>(1)</w:t>
      </w:r>
      <w:r w:rsidR="008B63E4" w:rsidRPr="0048223E">
        <w:rPr>
          <w:rFonts w:cstheme="minorHAnsi"/>
        </w:rPr>
        <w:fldChar w:fldCharType="end"/>
      </w:r>
      <w:r w:rsidR="008B63E4" w:rsidRPr="0048223E">
        <w:rPr>
          <w:rFonts w:cstheme="minorHAnsi"/>
        </w:rPr>
        <w:t xml:space="preserve"> </w:t>
      </w:r>
      <w:r w:rsidR="00390269">
        <w:rPr>
          <w:rFonts w:cstheme="minorHAnsi"/>
        </w:rPr>
        <w:t xml:space="preserve">Other key </w:t>
      </w:r>
      <w:r>
        <w:rPr>
          <w:rFonts w:cstheme="minorHAnsi"/>
        </w:rPr>
        <w:t>assessment measures</w:t>
      </w:r>
      <w:r w:rsidR="00390269">
        <w:rPr>
          <w:rFonts w:cstheme="minorHAnsi"/>
        </w:rPr>
        <w:t xml:space="preserve"> </w:t>
      </w:r>
      <w:r>
        <w:rPr>
          <w:rFonts w:cstheme="minorHAnsi"/>
        </w:rPr>
        <w:t xml:space="preserve">document the efficacy of </w:t>
      </w:r>
      <w:r w:rsidR="002654F1">
        <w:rPr>
          <w:rFonts w:cstheme="minorHAnsi"/>
        </w:rPr>
        <w:t xml:space="preserve">the </w:t>
      </w:r>
      <w:r>
        <w:rPr>
          <w:rFonts w:cstheme="minorHAnsi"/>
        </w:rPr>
        <w:t xml:space="preserve">other components of PR (resistance training and education). </w:t>
      </w:r>
      <w:r w:rsidR="002654F1">
        <w:rPr>
          <w:rFonts w:cstheme="minorHAnsi"/>
        </w:rPr>
        <w:t>L</w:t>
      </w:r>
      <w:r w:rsidR="00390269">
        <w:rPr>
          <w:rFonts w:cstheme="minorHAnsi"/>
        </w:rPr>
        <w:t xml:space="preserve">ower limb muscle strength </w:t>
      </w:r>
      <w:r w:rsidR="00655BB4">
        <w:rPr>
          <w:rFonts w:cstheme="minorHAnsi"/>
        </w:rPr>
        <w:t>is</w:t>
      </w:r>
      <w:r w:rsidR="002654F1">
        <w:rPr>
          <w:rFonts w:cstheme="minorHAnsi"/>
        </w:rPr>
        <w:t xml:space="preserve"> most reliably measured using isometric or iso</w:t>
      </w:r>
      <w:r w:rsidR="005D3C68">
        <w:rPr>
          <w:rFonts w:cstheme="minorHAnsi"/>
        </w:rPr>
        <w:t xml:space="preserve">tonic </w:t>
      </w:r>
      <w:r w:rsidR="00655BB4">
        <w:rPr>
          <w:rFonts w:cstheme="minorHAnsi"/>
        </w:rPr>
        <w:t>techniques.</w:t>
      </w:r>
      <w:r w:rsidR="00655BB4">
        <w:rPr>
          <w:rFonts w:cstheme="minorHAnsi"/>
        </w:rPr>
        <w:fldChar w:fldCharType="begin">
          <w:fldData xml:space="preserve">PEVuZE5vdGU+PENpdGU+PEF1dGhvcj5NYXJrbHVuZDwvQXV0aG9yPjxZZWFyPjIwMTk8L1llYXI+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</w:fldData>
        </w:fldChar>
      </w:r>
      <w:r w:rsidR="00655BB4">
        <w:rPr>
          <w:rFonts w:cstheme="minorHAnsi"/>
        </w:rPr>
        <w:instrText xml:space="preserve"> ADDIN EN.CITE </w:instrText>
      </w:r>
      <w:r w:rsidR="00655BB4">
        <w:rPr>
          <w:rFonts w:cstheme="minorHAnsi"/>
        </w:rPr>
        <w:fldChar w:fldCharType="begin">
          <w:fldData xml:space="preserve">PEVuZE5vdGU+PENpdGU+PEF1dGhvcj5NYXJrbHVuZDwvQXV0aG9yPjxZZWFyPjIwMTk8L1llYXI+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</w:fldData>
        </w:fldChar>
      </w:r>
      <w:r w:rsidR="00655BB4">
        <w:rPr>
          <w:rFonts w:cstheme="minorHAnsi"/>
        </w:rPr>
        <w:instrText xml:space="preserve"> ADDIN EN.CITE.DATA </w:instrText>
      </w:r>
      <w:r w:rsidR="00655BB4">
        <w:rPr>
          <w:rFonts w:cstheme="minorHAnsi"/>
        </w:rPr>
      </w:r>
      <w:r w:rsidR="00655BB4">
        <w:rPr>
          <w:rFonts w:cstheme="minorHAnsi"/>
        </w:rPr>
        <w:fldChar w:fldCharType="end"/>
      </w:r>
      <w:r w:rsidR="00655BB4">
        <w:rPr>
          <w:rFonts w:cstheme="minorHAnsi"/>
        </w:rPr>
      </w:r>
      <w:r w:rsidR="00655BB4">
        <w:rPr>
          <w:rFonts w:cstheme="minorHAnsi"/>
        </w:rPr>
        <w:fldChar w:fldCharType="separate"/>
      </w:r>
      <w:r w:rsidR="00655BB4">
        <w:rPr>
          <w:rFonts w:cstheme="minorHAnsi"/>
          <w:noProof/>
        </w:rPr>
        <w:t>(26)</w:t>
      </w:r>
      <w:r w:rsidR="00655BB4">
        <w:rPr>
          <w:rFonts w:cstheme="minorHAnsi"/>
        </w:rPr>
        <w:fldChar w:fldCharType="end"/>
      </w:r>
      <w:r w:rsidR="00655BB4">
        <w:rPr>
          <w:rFonts w:cstheme="minorHAnsi"/>
        </w:rPr>
        <w:t>. A</w:t>
      </w:r>
      <w:r w:rsidR="00655BB4" w:rsidRPr="0048223E">
        <w:rPr>
          <w:rFonts w:cstheme="minorHAnsi"/>
        </w:rPr>
        <w:t>ssessing the effects of th</w:t>
      </w:r>
      <w:r w:rsidR="00655BB4">
        <w:rPr>
          <w:rFonts w:cstheme="minorHAnsi"/>
        </w:rPr>
        <w:t xml:space="preserve">e education </w:t>
      </w:r>
      <w:r w:rsidR="00655BB4" w:rsidRPr="0048223E">
        <w:rPr>
          <w:rFonts w:cstheme="minorHAnsi"/>
        </w:rPr>
        <w:t>component is challenging, with limited availability of validated questionnaires, particularly for non-COPD conditions.</w:t>
      </w:r>
      <w:r w:rsidR="00655BB4" w:rsidRPr="0048223E">
        <w:rPr>
          <w:rFonts w:cstheme="minorHAnsi"/>
        </w:rPr>
        <w:fldChar w:fldCharType="begin">
          <w:fldData xml:space="preserve">PEVuZE5vdGU+PENpdGU+PEF1dGhvcj5Sb2JlcnRzPC9BdXRob3I+PFllYXI+MjAxODwvWWVhcj48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Sb2JlcnRzPC9BdXRob3I+PFllYXI+MjAxODwvWWVhcj48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55BB4" w:rsidRPr="0048223E">
        <w:rPr>
          <w:rFonts w:cstheme="minorHAnsi"/>
        </w:rPr>
      </w:r>
      <w:r w:rsidR="00655BB4" w:rsidRPr="0048223E">
        <w:rPr>
          <w:rFonts w:cstheme="minorHAnsi"/>
        </w:rPr>
        <w:fldChar w:fldCharType="separate"/>
      </w:r>
      <w:r w:rsidR="00815817">
        <w:rPr>
          <w:rFonts w:cstheme="minorHAnsi"/>
          <w:noProof/>
        </w:rPr>
        <w:t>(27)</w:t>
      </w:r>
      <w:r w:rsidR="00655BB4" w:rsidRPr="0048223E">
        <w:rPr>
          <w:rFonts w:cstheme="minorHAnsi"/>
        </w:rPr>
        <w:fldChar w:fldCharType="end"/>
      </w:r>
      <w:r w:rsidR="00655BB4" w:rsidRPr="0048223E">
        <w:rPr>
          <w:rFonts w:cstheme="minorHAnsi"/>
        </w:rPr>
        <w:t xml:space="preserve">  </w:t>
      </w:r>
      <w:r w:rsidR="00655BB4">
        <w:rPr>
          <w:rFonts w:cstheme="minorHAnsi"/>
        </w:rPr>
        <w:t>V</w:t>
      </w:r>
      <w:r w:rsidR="00655BB4" w:rsidRPr="0048223E">
        <w:rPr>
          <w:rFonts w:cstheme="minorHAnsi"/>
        </w:rPr>
        <w:t xml:space="preserve">alidated COPD knowledge questionnaires </w:t>
      </w:r>
      <w:r w:rsidR="00655BB4">
        <w:rPr>
          <w:rFonts w:cstheme="minorHAnsi"/>
        </w:rPr>
        <w:t>are generally</w:t>
      </w:r>
      <w:r w:rsidR="00655BB4" w:rsidRPr="0048223E">
        <w:rPr>
          <w:rFonts w:cstheme="minorHAnsi"/>
        </w:rPr>
        <w:t xml:space="preserve"> used in PR settings</w:t>
      </w:r>
      <w:r w:rsidR="00D048C7">
        <w:rPr>
          <w:rFonts w:cstheme="minorHAnsi"/>
        </w:rPr>
        <w:t>.</w:t>
      </w:r>
      <w:r w:rsidR="00655BB4" w:rsidRPr="0048223E">
        <w:rPr>
          <w:rFonts w:cstheme="minorHAnsi"/>
        </w:rPr>
        <w:fldChar w:fldCharType="begin">
          <w:fldData xml:space="preserve">PEVuZE5vdGU+PENpdGU+PEF1dGhvcj5Kb25lczwvQXV0aG9yPjxZZWFyPjIwMDg8L1llYXI+PFJl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Kb25lczwvQXV0aG9yPjxZZWFyPjIwMDg8L1llYXI+PFJl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55BB4" w:rsidRPr="0048223E">
        <w:rPr>
          <w:rFonts w:cstheme="minorHAnsi"/>
        </w:rPr>
      </w:r>
      <w:r w:rsidR="00655BB4" w:rsidRPr="0048223E">
        <w:rPr>
          <w:rFonts w:cstheme="minorHAnsi"/>
        </w:rPr>
        <w:fldChar w:fldCharType="separate"/>
      </w:r>
      <w:r w:rsidR="00815817">
        <w:rPr>
          <w:rFonts w:cstheme="minorHAnsi"/>
          <w:noProof/>
        </w:rPr>
        <w:t>(28, 29)</w:t>
      </w:r>
      <w:r w:rsidR="00655BB4" w:rsidRPr="0048223E">
        <w:rPr>
          <w:rFonts w:cstheme="minorHAnsi"/>
        </w:rPr>
        <w:fldChar w:fldCharType="end"/>
      </w:r>
      <w:r w:rsidR="00655BB4" w:rsidRPr="0048223E">
        <w:rPr>
          <w:rFonts w:cstheme="minorHAnsi"/>
        </w:rPr>
        <w:t xml:space="preserve"> A list of suggested educational topics were published in the BTS guidelines.</w:t>
      </w:r>
      <w:r w:rsidR="00655BB4"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655BB4" w:rsidRPr="0048223E">
        <w:rPr>
          <w:rFonts w:cstheme="minorHAnsi"/>
        </w:rPr>
        <w:instrText xml:space="preserve"> ADDIN EN.CITE </w:instrText>
      </w:r>
      <w:r w:rsidR="00655BB4"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655BB4" w:rsidRPr="0048223E">
        <w:rPr>
          <w:rFonts w:cstheme="minorHAnsi"/>
        </w:rPr>
        <w:instrText xml:space="preserve"> ADDIN EN.CITE.DATA </w:instrText>
      </w:r>
      <w:r w:rsidR="00655BB4" w:rsidRPr="0048223E">
        <w:rPr>
          <w:rFonts w:cstheme="minorHAnsi"/>
        </w:rPr>
      </w:r>
      <w:r w:rsidR="00655BB4" w:rsidRPr="0048223E">
        <w:rPr>
          <w:rFonts w:cstheme="minorHAnsi"/>
        </w:rPr>
        <w:fldChar w:fldCharType="end"/>
      </w:r>
      <w:r w:rsidR="00655BB4" w:rsidRPr="0048223E">
        <w:rPr>
          <w:rFonts w:cstheme="minorHAnsi"/>
        </w:rPr>
      </w:r>
      <w:r w:rsidR="00655BB4" w:rsidRPr="0048223E">
        <w:rPr>
          <w:rFonts w:cstheme="minorHAnsi"/>
        </w:rPr>
        <w:fldChar w:fldCharType="separate"/>
      </w:r>
      <w:r w:rsidR="00655BB4" w:rsidRPr="0048223E">
        <w:rPr>
          <w:rFonts w:cstheme="minorHAnsi"/>
          <w:noProof/>
        </w:rPr>
        <w:t>(1)</w:t>
      </w:r>
      <w:r w:rsidR="00655BB4" w:rsidRPr="0048223E">
        <w:rPr>
          <w:rFonts w:cstheme="minorHAnsi"/>
        </w:rPr>
        <w:fldChar w:fldCharType="end"/>
      </w:r>
      <w:r w:rsidR="00655BB4">
        <w:rPr>
          <w:rFonts w:cstheme="minorHAnsi"/>
        </w:rPr>
        <w:t xml:space="preserve"> F</w:t>
      </w:r>
      <w:r w:rsidR="00655BB4" w:rsidRPr="0048223E">
        <w:rPr>
          <w:rFonts w:cstheme="minorHAnsi"/>
        </w:rPr>
        <w:t xml:space="preserve">urther research is needed to determine the impact of the educational component beyond knowledge acquisition. </w:t>
      </w:r>
    </w:p>
    <w:p w14:paraId="6EA30C42" w14:textId="77777777" w:rsidR="00AE4DA3" w:rsidRPr="0048223E" w:rsidRDefault="00AE4DA3" w:rsidP="004956C5">
      <w:pPr>
        <w:spacing w:after="240" w:line="240" w:lineRule="auto"/>
        <w:jc w:val="both"/>
        <w:rPr>
          <w:rFonts w:cstheme="minorHAnsi"/>
        </w:rPr>
      </w:pPr>
    </w:p>
    <w:p w14:paraId="0FD0903E" w14:textId="4FE4716D" w:rsidR="008B63E4" w:rsidRPr="0048223E" w:rsidRDefault="008B63E4" w:rsidP="004956C5">
      <w:pPr>
        <w:spacing w:after="120" w:line="240" w:lineRule="auto"/>
        <w:jc w:val="both"/>
        <w:rPr>
          <w:rFonts w:cstheme="minorHAnsi"/>
          <w:b/>
          <w:bCs/>
        </w:rPr>
      </w:pPr>
      <w:r w:rsidRPr="0048223E">
        <w:rPr>
          <w:rFonts w:cstheme="minorHAnsi"/>
          <w:b/>
          <w:bCs/>
        </w:rPr>
        <w:t>2.</w:t>
      </w:r>
      <w:r w:rsidR="00D048C7">
        <w:rPr>
          <w:rFonts w:cstheme="minorHAnsi"/>
          <w:b/>
          <w:bCs/>
        </w:rPr>
        <w:t>2</w:t>
      </w:r>
      <w:r w:rsidRPr="0048223E">
        <w:rPr>
          <w:rFonts w:cstheme="minorHAnsi"/>
          <w:b/>
          <w:bCs/>
        </w:rPr>
        <w:t xml:space="preserve"> </w:t>
      </w:r>
      <w:r w:rsidRPr="0048223E">
        <w:rPr>
          <w:rFonts w:cstheme="minorHAnsi"/>
          <w:b/>
          <w:bCs/>
        </w:rPr>
        <w:tab/>
        <w:t>Holistic Assessment</w:t>
      </w:r>
    </w:p>
    <w:p w14:paraId="60312158" w14:textId="7A6D0701" w:rsidR="00490309" w:rsidRPr="0048223E" w:rsidRDefault="008B63E4" w:rsidP="004956C5">
      <w:pPr>
        <w:spacing w:after="120" w:line="240" w:lineRule="auto"/>
        <w:jc w:val="both"/>
        <w:rPr>
          <w:rFonts w:cstheme="minorHAnsi"/>
        </w:rPr>
      </w:pPr>
      <w:r w:rsidRPr="0048223E">
        <w:rPr>
          <w:rFonts w:cstheme="minorHAnsi"/>
        </w:rPr>
        <w:t>Th</w:t>
      </w:r>
      <w:r w:rsidR="0081529A" w:rsidRPr="0048223E">
        <w:rPr>
          <w:rFonts w:cstheme="minorHAnsi"/>
        </w:rPr>
        <w:t>e PR pathway</w:t>
      </w:r>
      <w:r w:rsidRPr="0048223E">
        <w:rPr>
          <w:rFonts w:cstheme="minorHAnsi"/>
        </w:rPr>
        <w:t xml:space="preserve"> presents an opportunity to optimise holistic care</w:t>
      </w:r>
      <w:r w:rsidR="0081529A" w:rsidRPr="0048223E">
        <w:rPr>
          <w:rFonts w:cstheme="minorHAnsi"/>
        </w:rPr>
        <w:t xml:space="preserve">. </w:t>
      </w:r>
      <w:r w:rsidR="00243DF4" w:rsidRPr="0048223E">
        <w:rPr>
          <w:rFonts w:cstheme="minorHAnsi"/>
        </w:rPr>
        <w:t xml:space="preserve">A thorough </w:t>
      </w:r>
      <w:r w:rsidR="004E636F" w:rsidRPr="0048223E">
        <w:rPr>
          <w:rFonts w:cstheme="minorHAnsi"/>
        </w:rPr>
        <w:t>assessment</w:t>
      </w:r>
      <w:r w:rsidR="00243DF4" w:rsidRPr="0048223E">
        <w:rPr>
          <w:rFonts w:cstheme="minorHAnsi"/>
        </w:rPr>
        <w:t xml:space="preserve"> for</w:t>
      </w:r>
      <w:r w:rsidR="004E636F" w:rsidRPr="0048223E">
        <w:rPr>
          <w:rFonts w:cstheme="minorHAnsi"/>
        </w:rPr>
        <w:t xml:space="preserve"> </w:t>
      </w:r>
      <w:r w:rsidR="00243DF4" w:rsidRPr="0048223E">
        <w:rPr>
          <w:rFonts w:cstheme="minorHAnsi"/>
        </w:rPr>
        <w:t xml:space="preserve">PR incorporates a </w:t>
      </w:r>
      <w:bookmarkStart w:id="1" w:name="_Hlk127105628"/>
      <w:r w:rsidR="00243DF4" w:rsidRPr="0048223E">
        <w:rPr>
          <w:rFonts w:cstheme="minorHAnsi"/>
        </w:rPr>
        <w:t xml:space="preserve">multi-system approach. This </w:t>
      </w:r>
      <w:r w:rsidR="004E636F" w:rsidRPr="0048223E">
        <w:rPr>
          <w:rFonts w:cstheme="minorHAnsi"/>
        </w:rPr>
        <w:t xml:space="preserve">should help identify </w:t>
      </w:r>
      <w:r w:rsidR="0081529A" w:rsidRPr="0048223E">
        <w:rPr>
          <w:rFonts w:cstheme="minorHAnsi"/>
        </w:rPr>
        <w:t>individuals who might benefit from</w:t>
      </w:r>
      <w:r w:rsidR="00D52276" w:rsidRPr="0048223E">
        <w:rPr>
          <w:rFonts w:cstheme="minorHAnsi"/>
        </w:rPr>
        <w:t xml:space="preserve"> </w:t>
      </w:r>
      <w:r w:rsidRPr="0048223E">
        <w:rPr>
          <w:rFonts w:cstheme="minorHAnsi"/>
        </w:rPr>
        <w:t>cost-effective interventions such as vaccination and smoking cessation</w:t>
      </w:r>
      <w:r w:rsidR="00515D3F" w:rsidRPr="0048223E">
        <w:rPr>
          <w:rFonts w:cstheme="minorHAnsi"/>
        </w:rPr>
        <w:t>,</w:t>
      </w:r>
      <w:r w:rsidRPr="0048223E">
        <w:rPr>
          <w:rFonts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cstheme="minorHAnsi"/>
        </w:rPr>
        <w:instrText xml:space="preserve"> ADDIN EN.CITE </w:instrText>
      </w:r>
      <w:r w:rsidR="00BF0FAB" w:rsidRPr="0048223E">
        <w:rPr>
          <w:rFonts w:cstheme="minorHAnsi"/>
        </w:rPr>
        <w:fldChar w:fldCharType="begin">
          <w:fldData xml:space="preserve">PEVuZE5vdGU+PENpdGU+PEF1dGhvcj5Ib3BraW5zb248L0F1dGhvcj48WWVhcj4yMDE5PC9ZZWFy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==
</w:fldData>
        </w:fldChar>
      </w:r>
      <w:r w:rsidR="00BF0FAB" w:rsidRPr="0048223E">
        <w:rPr>
          <w:rFonts w:cstheme="minorHAnsi"/>
        </w:rPr>
        <w:instrText xml:space="preserve"> ADDIN EN.CITE.DATA </w:instrText>
      </w:r>
      <w:r w:rsidR="00BF0FAB" w:rsidRPr="0048223E">
        <w:rPr>
          <w:rFonts w:cstheme="minorHAnsi"/>
        </w:rPr>
      </w:r>
      <w:r w:rsidR="00BF0FAB" w:rsidRPr="0048223E">
        <w:rPr>
          <w:rFonts w:cstheme="minorHAnsi"/>
        </w:rPr>
        <w:fldChar w:fldCharType="end"/>
      </w:r>
      <w:r w:rsidRPr="0048223E">
        <w:rPr>
          <w:rFonts w:cstheme="minorHAnsi"/>
        </w:rPr>
      </w:r>
      <w:r w:rsidRPr="0048223E">
        <w:rPr>
          <w:rFonts w:cstheme="minorHAnsi"/>
        </w:rPr>
        <w:fldChar w:fldCharType="separate"/>
      </w:r>
      <w:r w:rsidRPr="0048223E">
        <w:rPr>
          <w:rFonts w:cstheme="minorHAnsi"/>
          <w:noProof/>
        </w:rPr>
        <w:t>(3)</w:t>
      </w:r>
      <w:r w:rsidRPr="0048223E">
        <w:rPr>
          <w:rFonts w:cstheme="minorHAnsi"/>
        </w:rPr>
        <w:fldChar w:fldCharType="end"/>
      </w:r>
      <w:r w:rsidR="00515D3F" w:rsidRPr="0048223E">
        <w:rPr>
          <w:rFonts w:cstheme="minorHAnsi"/>
        </w:rPr>
        <w:t xml:space="preserve"> </w:t>
      </w:r>
      <w:r w:rsidR="00243DF4" w:rsidRPr="0048223E">
        <w:rPr>
          <w:rFonts w:cstheme="minorHAnsi"/>
        </w:rPr>
        <w:t>or those</w:t>
      </w:r>
      <w:r w:rsidR="009B5577" w:rsidRPr="0048223E">
        <w:rPr>
          <w:rFonts w:cstheme="minorHAnsi"/>
        </w:rPr>
        <w:t xml:space="preserve"> </w:t>
      </w:r>
      <w:r w:rsidR="00243DF4" w:rsidRPr="0048223E">
        <w:rPr>
          <w:rFonts w:cstheme="minorHAnsi"/>
        </w:rPr>
        <w:t xml:space="preserve">identified with treatable traits associated with poor prognosis that might </w:t>
      </w:r>
      <w:r w:rsidR="001508A5" w:rsidRPr="0048223E">
        <w:rPr>
          <w:rFonts w:cstheme="minorHAnsi"/>
        </w:rPr>
        <w:t>prompt onward referral</w:t>
      </w:r>
      <w:r w:rsidR="009B4C9D">
        <w:rPr>
          <w:rFonts w:cstheme="minorHAnsi"/>
        </w:rPr>
        <w:t xml:space="preserve"> to multidisciplinary specialists or more flexible personalised approaches</w:t>
      </w:r>
      <w:r w:rsidR="00E14D07">
        <w:rPr>
          <w:rFonts w:cstheme="minorHAnsi"/>
        </w:rPr>
        <w:t xml:space="preserve"> to support PR completion</w:t>
      </w:r>
      <w:r w:rsidR="00243DF4" w:rsidRPr="0048223E">
        <w:rPr>
          <w:rFonts w:cstheme="minorHAnsi"/>
        </w:rPr>
        <w:t>.</w:t>
      </w:r>
      <w:bookmarkEnd w:id="1"/>
      <w:r w:rsidR="004756C0">
        <w:rPr>
          <w:rFonts w:cstheme="minorHAnsi"/>
        </w:rPr>
        <w:fldChar w:fldCharType="begin">
          <w:fldData xml:space="preserve">PEVuZE5vdGU+PENpdGU+PEF1dGhvcj5CcmlnaHRvbjwvQXV0aG9yPjxZZWFyPjIwMjA8L1llYXI+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CcmlnaHRvbjwvQXV0aG9yPjxZZWFyPjIwMjA8L1llYXI+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4756C0">
        <w:rPr>
          <w:rFonts w:cstheme="minorHAnsi"/>
        </w:rPr>
      </w:r>
      <w:r w:rsidR="004756C0">
        <w:rPr>
          <w:rFonts w:cstheme="minorHAnsi"/>
        </w:rPr>
        <w:fldChar w:fldCharType="separate"/>
      </w:r>
      <w:r w:rsidR="00815817">
        <w:rPr>
          <w:rFonts w:cstheme="minorHAnsi"/>
          <w:noProof/>
        </w:rPr>
        <w:t>(30, 31)</w:t>
      </w:r>
      <w:r w:rsidR="004756C0">
        <w:rPr>
          <w:rFonts w:cstheme="minorHAnsi"/>
        </w:rPr>
        <w:fldChar w:fldCharType="end"/>
      </w:r>
      <w:r w:rsidR="002F1696">
        <w:rPr>
          <w:rFonts w:cstheme="minorHAnsi"/>
        </w:rPr>
        <w:t xml:space="preserve"> Examples are summarised below.</w:t>
      </w:r>
    </w:p>
    <w:p w14:paraId="38BC437B" w14:textId="402CB05B" w:rsidR="00507066" w:rsidRPr="0048223E" w:rsidRDefault="0085711D" w:rsidP="004956C5">
      <w:pPr>
        <w:spacing w:after="120" w:line="240" w:lineRule="auto"/>
        <w:jc w:val="both"/>
        <w:rPr>
          <w:rFonts w:cstheme="minorHAnsi"/>
        </w:rPr>
      </w:pPr>
      <w:r w:rsidRPr="0048223E">
        <w:rPr>
          <w:rFonts w:cstheme="minorHAnsi"/>
        </w:rPr>
        <w:t xml:space="preserve">There is a significantly increased risk of several cardiovascular diseases in </w:t>
      </w:r>
      <w:r w:rsidR="0047305C" w:rsidRPr="0048223E">
        <w:rPr>
          <w:rFonts w:cstheme="minorHAnsi"/>
        </w:rPr>
        <w:t xml:space="preserve">COPD </w:t>
      </w:r>
      <w:r w:rsidR="00490309" w:rsidRPr="0048223E">
        <w:rPr>
          <w:rFonts w:cstheme="minorHAnsi"/>
        </w:rPr>
        <w:fldChar w:fldCharType="begin"/>
      </w:r>
      <w:r w:rsidR="00D404AC">
        <w:rPr>
          <w:rFonts w:cstheme="minorHAnsi"/>
        </w:rPr>
        <w:instrText xml:space="preserve"> ADDIN EN.CITE &lt;EndNote&gt;&lt;Cite&gt;&lt;Author&gt;Morgan&lt;/Author&gt;&lt;Year&gt;2018&lt;/Year&gt;&lt;RecNum&gt;2941&lt;/RecNum&gt;&lt;DisplayText&gt;(32)&lt;/DisplayText&gt;&lt;record&gt;&lt;rec-number&gt;2941&lt;/rec-number&gt;&lt;foreign-keys&gt;&lt;key app="EN" db-id="wtpdvfsd22fv2yep5vextrzfa05dvazz09w5" timestamp="1661592644"&gt;2941&lt;/key&gt;&lt;/foreign-keys&gt;&lt;ref-type name="Journal Article"&gt;17&lt;/ref-type&gt;&lt;contributors&gt;&lt;authors&gt;&lt;author&gt;Morgan, A. D.&lt;/author&gt;&lt;author&gt;Rothnie, K. J.&lt;/author&gt;&lt;author&gt;Bhaskaran, K.&lt;/author&gt;&lt;author&gt;Smeeth, L.&lt;/author&gt;&lt;author&gt;Quint, J. K.&lt;/author&gt;&lt;/authors&gt;&lt;/contributors&gt;&lt;auth-address&gt;Respiratory Epidemiology, Occupational Medicine and Public Health, National Heart and Lung Institute, Imperial College London, London, UK.&amp;#xD;Faculty of Epidemiology and Population Health, London School of Hygiene and Tropical Medicine, London, UK.&lt;/auth-address&gt;&lt;titles&gt;&lt;title&gt;Chronic obstructive pulmonary disease and the risk of 12 cardiovascular diseases: a population-based study using UK primary care data&lt;/title&gt;&lt;secondary-title&gt;Thorax&lt;/secondary-title&gt;&lt;/titles&gt;&lt;periodical&gt;&lt;full-title&gt;Thorax&lt;/full-title&gt;&lt;/periodical&gt;&lt;pages&gt;877-879&lt;/pages&gt;&lt;volume&gt;73&lt;/volume&gt;&lt;number&gt;9&lt;/number&gt;&lt;edition&gt;2018/02/14&lt;/edition&gt;&lt;keywords&gt;&lt;keyword&gt;Age Factors&lt;/keyword&gt;&lt;keyword&gt;Aged&lt;/keyword&gt;&lt;keyword&gt;Aged, 80 and over&lt;/keyword&gt;&lt;keyword&gt;Cardiovascular Diseases/*etiology&lt;/keyword&gt;&lt;keyword&gt;Cohort Studies&lt;/keyword&gt;&lt;keyword&gt;Female&lt;/keyword&gt;&lt;keyword&gt;Humans&lt;/keyword&gt;&lt;keyword&gt;Male&lt;/keyword&gt;&lt;keyword&gt;Middle Aged&lt;/keyword&gt;&lt;keyword&gt;Primary Health Care&lt;/keyword&gt;&lt;keyword&gt;Pulmonary Disease, Chronic Obstructive/*complications&lt;/keyword&gt;&lt;keyword&gt;Risk Factors&lt;/keyword&gt;&lt;keyword&gt;Smoking&lt;/keyword&gt;&lt;keyword&gt;United Kingdom&lt;/keyword&gt;&lt;keyword&gt;*copd epidemiology&lt;/keyword&gt;&lt;/keywords&gt;&lt;dates&gt;&lt;year&gt;2018&lt;/year&gt;&lt;pub-dates&gt;&lt;date&gt;Sep&lt;/date&gt;&lt;/pub-dates&gt;&lt;/dates&gt;&lt;isbn&gt;0040-6376&lt;/isbn&gt;&lt;accession-num&gt;29438071&lt;/accession-num&gt;&lt;urls&gt;&lt;/urls&gt;&lt;electronic-resource-num&gt;10.1136/thoraxjnl-2017-210865&lt;/electronic-resource-num&gt;&lt;remote-database-provider&gt;NLM&lt;/remote-database-provider&gt;&lt;language&gt;eng&lt;/language&gt;&lt;/record&gt;&lt;/Cite&gt;&lt;/EndNote&gt;</w:instrText>
      </w:r>
      <w:r w:rsidR="00490309" w:rsidRPr="0048223E">
        <w:rPr>
          <w:rFonts w:cstheme="minorHAnsi"/>
        </w:rPr>
        <w:fldChar w:fldCharType="separate"/>
      </w:r>
      <w:r w:rsidR="00D404AC">
        <w:rPr>
          <w:rFonts w:cstheme="minorHAnsi"/>
          <w:noProof/>
        </w:rPr>
        <w:t>(32)</w:t>
      </w:r>
      <w:r w:rsidR="00490309" w:rsidRPr="0048223E">
        <w:rPr>
          <w:rFonts w:cstheme="minorHAnsi"/>
        </w:rPr>
        <w:fldChar w:fldCharType="end"/>
      </w:r>
      <w:r w:rsidR="00490309" w:rsidRPr="0048223E">
        <w:rPr>
          <w:rFonts w:cstheme="minorHAnsi"/>
        </w:rPr>
        <w:t xml:space="preserve"> so </w:t>
      </w:r>
      <w:r w:rsidR="001508A5" w:rsidRPr="0048223E">
        <w:rPr>
          <w:rFonts w:cstheme="minorHAnsi"/>
        </w:rPr>
        <w:t xml:space="preserve">unexplained </w:t>
      </w:r>
      <w:r w:rsidR="00490309" w:rsidRPr="0048223E">
        <w:rPr>
          <w:rFonts w:cstheme="minorHAnsi"/>
        </w:rPr>
        <w:t xml:space="preserve">symptoms </w:t>
      </w:r>
      <w:r w:rsidR="001508A5" w:rsidRPr="0048223E">
        <w:rPr>
          <w:rFonts w:cstheme="minorHAnsi"/>
        </w:rPr>
        <w:t>(</w:t>
      </w:r>
      <w:r w:rsidR="00490309" w:rsidRPr="0048223E">
        <w:rPr>
          <w:rFonts w:cstheme="minorHAnsi"/>
        </w:rPr>
        <w:t>such as chest pain or intermittent claudication</w:t>
      </w:r>
      <w:r w:rsidR="001508A5" w:rsidRPr="0048223E">
        <w:rPr>
          <w:rFonts w:cstheme="minorHAnsi"/>
        </w:rPr>
        <w:t>)</w:t>
      </w:r>
      <w:r w:rsidR="00490309" w:rsidRPr="0048223E">
        <w:rPr>
          <w:rFonts w:cstheme="minorHAnsi"/>
        </w:rPr>
        <w:t xml:space="preserve">, or identification of elevated blood pressure or </w:t>
      </w:r>
      <w:r w:rsidR="00515D3F" w:rsidRPr="0048223E">
        <w:rPr>
          <w:rFonts w:cstheme="minorHAnsi"/>
        </w:rPr>
        <w:t>arr</w:t>
      </w:r>
      <w:r w:rsidR="009B5577" w:rsidRPr="0048223E">
        <w:rPr>
          <w:rFonts w:cstheme="minorHAnsi"/>
        </w:rPr>
        <w:t xml:space="preserve">ythmias </w:t>
      </w:r>
      <w:r w:rsidR="00490309" w:rsidRPr="0048223E">
        <w:rPr>
          <w:rFonts w:cstheme="minorHAnsi"/>
        </w:rPr>
        <w:t xml:space="preserve">should prompt referral for further evaluation. </w:t>
      </w:r>
      <w:r w:rsidR="00243DF4" w:rsidRPr="0048223E">
        <w:rPr>
          <w:rFonts w:cstheme="minorHAnsi"/>
        </w:rPr>
        <w:t>Long term oxygen therapy for severe hypoxaemi</w:t>
      </w:r>
      <w:r w:rsidR="00FC3B77" w:rsidRPr="0048223E">
        <w:rPr>
          <w:rFonts w:cstheme="minorHAnsi"/>
        </w:rPr>
        <w:t>a</w:t>
      </w:r>
      <w:r w:rsidR="00243DF4" w:rsidRPr="0048223E">
        <w:rPr>
          <w:rFonts w:cstheme="minorHAnsi"/>
        </w:rPr>
        <w:t xml:space="preserve"> </w:t>
      </w:r>
      <w:r w:rsidR="00FC3B77" w:rsidRPr="0048223E">
        <w:rPr>
          <w:rFonts w:cstheme="minorHAnsi"/>
        </w:rPr>
        <w:t>remains one of the few interventions that influence prognosis in adults with COPD.</w:t>
      </w:r>
      <w:r w:rsidR="00FC3B77" w:rsidRPr="0048223E">
        <w:rPr>
          <w:rFonts w:cstheme="minorHAnsi"/>
        </w:rPr>
        <w:fldChar w:fldCharType="begin">
          <w:fldData xml:space="preserve">PEVuZE5vdGU+PENpdGU+PFllYXI+MTk4MDwvWWVhcj48UmVjTnVtPjE3NzwvUmVjTnVtPjxEaXNw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</w:fldData>
        </w:fldChar>
      </w:r>
      <w:r w:rsidR="00D404AC">
        <w:rPr>
          <w:rFonts w:cstheme="minorHAnsi"/>
        </w:rPr>
        <w:instrText xml:space="preserve"> ADDIN EN.CITE </w:instrText>
      </w:r>
      <w:r w:rsidR="00D404AC">
        <w:rPr>
          <w:rFonts w:cstheme="minorHAnsi"/>
        </w:rPr>
        <w:fldChar w:fldCharType="begin">
          <w:fldData xml:space="preserve">PEVuZE5vdGU+PENpdGU+PFllYXI+MTk4MDwvWWVhcj48UmVjTnVtPjE3NzwvUmVjTnVtPjxEaXNw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FC3B77" w:rsidRPr="0048223E">
        <w:rPr>
          <w:rFonts w:cstheme="minorHAnsi"/>
        </w:rPr>
      </w:r>
      <w:r w:rsidR="00FC3B77" w:rsidRPr="0048223E">
        <w:rPr>
          <w:rFonts w:cstheme="minorHAnsi"/>
        </w:rPr>
        <w:fldChar w:fldCharType="separate"/>
      </w:r>
      <w:r w:rsidR="00D404AC">
        <w:rPr>
          <w:rFonts w:cstheme="minorHAnsi"/>
          <w:noProof/>
        </w:rPr>
        <w:t>(33, 34)</w:t>
      </w:r>
      <w:r w:rsidR="00FC3B77" w:rsidRPr="0048223E">
        <w:rPr>
          <w:rFonts w:cstheme="minorHAnsi"/>
        </w:rPr>
        <w:fldChar w:fldCharType="end"/>
      </w:r>
      <w:r w:rsidR="00FC3B77" w:rsidRPr="0048223E">
        <w:rPr>
          <w:rFonts w:cstheme="minorHAnsi"/>
        </w:rPr>
        <w:t xml:space="preserve"> </w:t>
      </w:r>
      <w:r w:rsidR="00E15066" w:rsidRPr="0048223E">
        <w:rPr>
          <w:rFonts w:cstheme="minorHAnsi"/>
        </w:rPr>
        <w:t>Both l</w:t>
      </w:r>
      <w:r w:rsidR="00490309" w:rsidRPr="0048223E">
        <w:rPr>
          <w:rFonts w:cstheme="minorHAnsi"/>
        </w:rPr>
        <w:t>ow body mass index</w:t>
      </w:r>
      <w:r w:rsidR="00E15066" w:rsidRPr="0048223E">
        <w:rPr>
          <w:rFonts w:cstheme="minorHAnsi"/>
        </w:rPr>
        <w:t xml:space="preserve"> (</w:t>
      </w:r>
      <w:r w:rsidR="00490309" w:rsidRPr="0048223E">
        <w:rPr>
          <w:rFonts w:cstheme="minorHAnsi"/>
        </w:rPr>
        <w:t>specifically unintentional weight loss</w:t>
      </w:r>
      <w:r w:rsidR="00E15066" w:rsidRPr="0048223E">
        <w:rPr>
          <w:rFonts w:cstheme="minorHAnsi"/>
        </w:rPr>
        <w:t xml:space="preserve">) and extreme obesity </w:t>
      </w:r>
      <w:r w:rsidR="00490309" w:rsidRPr="0048223E">
        <w:rPr>
          <w:rFonts w:cstheme="minorHAnsi"/>
        </w:rPr>
        <w:t>are factors for poor prognosis.</w:t>
      </w:r>
      <w:r w:rsidR="00490309" w:rsidRPr="0048223E">
        <w:rPr>
          <w:rFonts w:cstheme="minorHAnsi"/>
        </w:rPr>
        <w:fldChar w:fldCharType="begin">
          <w:fldData xml:space="preserve">PEVuZE5vdGU+PENpdGU+PEF1dGhvcj5Ld2FuPC9BdXRob3I+PFllYXI+MjAxOTwvWWVhcj48UmVj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</w:fldData>
        </w:fldChar>
      </w:r>
      <w:r w:rsidR="00D404AC">
        <w:rPr>
          <w:rFonts w:cstheme="minorHAnsi"/>
        </w:rPr>
        <w:instrText xml:space="preserve"> ADDIN EN.CITE </w:instrText>
      </w:r>
      <w:r w:rsidR="00D404AC">
        <w:rPr>
          <w:rFonts w:cstheme="minorHAnsi"/>
        </w:rPr>
        <w:fldChar w:fldCharType="begin">
          <w:fldData xml:space="preserve">PEVuZE5vdGU+PENpdGU+PEF1dGhvcj5Ld2FuPC9BdXRob3I+PFllYXI+MjAxOTwvWWVhcj48UmVj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490309" w:rsidRPr="0048223E">
        <w:rPr>
          <w:rFonts w:cstheme="minorHAnsi"/>
        </w:rPr>
      </w:r>
      <w:r w:rsidR="00490309" w:rsidRPr="0048223E">
        <w:rPr>
          <w:rFonts w:cstheme="minorHAnsi"/>
        </w:rPr>
        <w:fldChar w:fldCharType="separate"/>
      </w:r>
      <w:r w:rsidR="00D404AC">
        <w:rPr>
          <w:rFonts w:cstheme="minorHAnsi"/>
          <w:noProof/>
        </w:rPr>
        <w:t>(35-37)</w:t>
      </w:r>
      <w:r w:rsidR="00490309" w:rsidRPr="0048223E">
        <w:rPr>
          <w:rFonts w:cstheme="minorHAnsi"/>
        </w:rPr>
        <w:fldChar w:fldCharType="end"/>
      </w:r>
      <w:r w:rsidR="00490309" w:rsidRPr="0048223E">
        <w:rPr>
          <w:rFonts w:cstheme="minorHAnsi"/>
        </w:rPr>
        <w:t>.</w:t>
      </w:r>
      <w:r w:rsidR="001508A5" w:rsidRPr="0048223E">
        <w:rPr>
          <w:rFonts w:cstheme="minorHAnsi"/>
        </w:rPr>
        <w:t xml:space="preserve"> Frailty</w:t>
      </w:r>
      <w:r w:rsidR="00BD6F5C">
        <w:rPr>
          <w:rFonts w:cstheme="minorHAnsi"/>
        </w:rPr>
        <w:t xml:space="preserve"> </w:t>
      </w:r>
      <w:r w:rsidR="001508A5" w:rsidRPr="0048223E">
        <w:rPr>
          <w:rFonts w:cstheme="minorHAnsi"/>
        </w:rPr>
        <w:t xml:space="preserve">is associated with adverse prognosis in </w:t>
      </w:r>
      <w:r w:rsidR="00C74B5C" w:rsidRPr="0048223E">
        <w:rPr>
          <w:rFonts w:cstheme="minorHAnsi"/>
        </w:rPr>
        <w:t xml:space="preserve">adults </w:t>
      </w:r>
      <w:r w:rsidR="001508A5" w:rsidRPr="0048223E">
        <w:rPr>
          <w:rFonts w:cstheme="minorHAnsi"/>
        </w:rPr>
        <w:t>with COPD</w:t>
      </w:r>
      <w:r w:rsidR="00BD6F5C">
        <w:rPr>
          <w:rFonts w:cstheme="minorHAnsi"/>
        </w:rPr>
        <w:t>,</w:t>
      </w:r>
      <w:r w:rsidR="001508A5" w:rsidRPr="0048223E">
        <w:rPr>
          <w:rFonts w:cstheme="minorHAnsi"/>
        </w:rPr>
        <w:fldChar w:fldCharType="begin">
          <w:fldData xml:space="preserve">PEVuZE5vdGU+PENpdGU+PEF1dGhvcj5IYW5sb248L0F1dGhvcj48WWVhcj4yMDIyPC9ZZWFyPjxS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</w:fldData>
        </w:fldChar>
      </w:r>
      <w:r w:rsidR="00D404AC">
        <w:rPr>
          <w:rFonts w:cstheme="minorHAnsi"/>
        </w:rPr>
        <w:instrText xml:space="preserve"> ADDIN EN.CITE </w:instrText>
      </w:r>
      <w:r w:rsidR="00D404AC">
        <w:rPr>
          <w:rFonts w:cstheme="minorHAnsi"/>
        </w:rPr>
        <w:fldChar w:fldCharType="begin">
          <w:fldData xml:space="preserve">PEVuZE5vdGU+PENpdGU+PEF1dGhvcj5IYW5sb248L0F1dGhvcj48WWVhcj4yMDIyPC9ZZWFyPjxS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1508A5" w:rsidRPr="0048223E">
        <w:rPr>
          <w:rFonts w:cstheme="minorHAnsi"/>
        </w:rPr>
      </w:r>
      <w:r w:rsidR="001508A5" w:rsidRPr="0048223E">
        <w:rPr>
          <w:rFonts w:cstheme="minorHAnsi"/>
        </w:rPr>
        <w:fldChar w:fldCharType="separate"/>
      </w:r>
      <w:r w:rsidR="00D404AC">
        <w:rPr>
          <w:rFonts w:cstheme="minorHAnsi"/>
          <w:noProof/>
        </w:rPr>
        <w:t>(38-41)</w:t>
      </w:r>
      <w:r w:rsidR="001508A5" w:rsidRPr="0048223E">
        <w:rPr>
          <w:rFonts w:cstheme="minorHAnsi"/>
        </w:rPr>
        <w:fldChar w:fldCharType="end"/>
      </w:r>
      <w:r w:rsidR="001508A5" w:rsidRPr="0048223E">
        <w:rPr>
          <w:rFonts w:cstheme="minorHAnsi"/>
        </w:rPr>
        <w:t xml:space="preserve"> </w:t>
      </w:r>
      <w:r w:rsidR="00BD6F5C">
        <w:rPr>
          <w:rFonts w:cstheme="minorHAnsi"/>
        </w:rPr>
        <w:t>including</w:t>
      </w:r>
      <w:r w:rsidR="00BD6F5C" w:rsidRPr="0048223E">
        <w:rPr>
          <w:rFonts w:cstheme="minorHAnsi"/>
        </w:rPr>
        <w:t xml:space="preserve"> </w:t>
      </w:r>
      <w:r w:rsidR="00C74B5C" w:rsidRPr="0048223E">
        <w:rPr>
          <w:rFonts w:cstheme="minorHAnsi"/>
        </w:rPr>
        <w:t>increase</w:t>
      </w:r>
      <w:r w:rsidR="00BD6F5C">
        <w:rPr>
          <w:rFonts w:cstheme="minorHAnsi"/>
        </w:rPr>
        <w:t>d</w:t>
      </w:r>
      <w:r w:rsidR="00C74B5C" w:rsidRPr="0048223E">
        <w:rPr>
          <w:rFonts w:cstheme="minorHAnsi"/>
        </w:rPr>
        <w:t xml:space="preserve"> likelihood of</w:t>
      </w:r>
      <w:r w:rsidR="001508A5" w:rsidRPr="0048223E">
        <w:rPr>
          <w:rFonts w:cstheme="minorHAnsi"/>
        </w:rPr>
        <w:t xml:space="preserve"> PR </w:t>
      </w:r>
      <w:r w:rsidR="00C74B5C" w:rsidRPr="0048223E">
        <w:rPr>
          <w:rFonts w:cstheme="minorHAnsi"/>
        </w:rPr>
        <w:t>non-completion</w:t>
      </w:r>
      <w:r w:rsidR="009B4C9D">
        <w:rPr>
          <w:rFonts w:cstheme="minorHAnsi"/>
        </w:rPr>
        <w:t>,</w:t>
      </w:r>
      <w:r w:rsidR="001508A5" w:rsidRPr="0048223E">
        <w:rPr>
          <w:rFonts w:cstheme="minorHAnsi"/>
        </w:rPr>
        <w:fldChar w:fldCharType="begin">
          <w:fldData xml:space="preserve">PEVuZE5vdGU+PENpdGU+PEF1dGhvcj5NYWRkb2NrczwvQXV0aG9yPjxZZWFyPjIwMTY8L1llYXI+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</w:fldData>
        </w:fldChar>
      </w:r>
      <w:r w:rsidR="00245E56">
        <w:rPr>
          <w:rFonts w:cstheme="minorHAnsi"/>
        </w:rPr>
        <w:instrText xml:space="preserve"> ADDIN EN.CITE </w:instrText>
      </w:r>
      <w:r w:rsidR="00245E56">
        <w:rPr>
          <w:rFonts w:cstheme="minorHAnsi"/>
        </w:rPr>
        <w:fldChar w:fldCharType="begin">
          <w:fldData xml:space="preserve">PEVuZE5vdGU+PENpdGU+PEF1dGhvcj5NYWRkb2NrczwvQXV0aG9yPjxZZWFyPjIwMTY8L1llYXI+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</w:fldData>
        </w:fldChar>
      </w:r>
      <w:r w:rsidR="00245E56">
        <w:rPr>
          <w:rFonts w:cstheme="minorHAnsi"/>
        </w:rPr>
        <w:instrText xml:space="preserve"> ADDIN EN.CITE.DATA </w:instrText>
      </w:r>
      <w:r w:rsidR="00245E56">
        <w:rPr>
          <w:rFonts w:cstheme="minorHAnsi"/>
        </w:rPr>
      </w:r>
      <w:r w:rsidR="00245E56">
        <w:rPr>
          <w:rFonts w:cstheme="minorHAnsi"/>
        </w:rPr>
        <w:fldChar w:fldCharType="end"/>
      </w:r>
      <w:r w:rsidR="001508A5" w:rsidRPr="0048223E">
        <w:rPr>
          <w:rFonts w:cstheme="minorHAnsi"/>
        </w:rPr>
      </w:r>
      <w:r w:rsidR="001508A5" w:rsidRPr="0048223E">
        <w:rPr>
          <w:rFonts w:cstheme="minorHAnsi"/>
        </w:rPr>
        <w:fldChar w:fldCharType="separate"/>
      </w:r>
      <w:r w:rsidR="00245E56">
        <w:rPr>
          <w:rFonts w:cstheme="minorHAnsi"/>
          <w:noProof/>
        </w:rPr>
        <w:t>(31, 42)</w:t>
      </w:r>
      <w:r w:rsidR="001508A5" w:rsidRPr="0048223E">
        <w:rPr>
          <w:rFonts w:cstheme="minorHAnsi"/>
        </w:rPr>
        <w:fldChar w:fldCharType="end"/>
      </w:r>
      <w:r w:rsidR="00BD6F5C">
        <w:rPr>
          <w:rFonts w:cstheme="minorHAnsi"/>
        </w:rPr>
        <w:t xml:space="preserve"> </w:t>
      </w:r>
      <w:r w:rsidR="009B4C9D">
        <w:rPr>
          <w:rFonts w:cstheme="minorHAnsi"/>
        </w:rPr>
        <w:t>but</w:t>
      </w:r>
      <w:r w:rsidR="00BD6F5C">
        <w:rPr>
          <w:rFonts w:cstheme="minorHAnsi"/>
        </w:rPr>
        <w:t xml:space="preserve"> frail completers have favourable outcomes</w:t>
      </w:r>
      <w:r w:rsidR="00774CBD">
        <w:rPr>
          <w:rFonts w:cstheme="minorHAnsi"/>
        </w:rPr>
        <w:t xml:space="preserve"> from PR</w:t>
      </w:r>
      <w:r w:rsidR="009B4C9D">
        <w:rPr>
          <w:rFonts w:cstheme="minorHAnsi"/>
        </w:rPr>
        <w:t>.</w:t>
      </w:r>
      <w:r w:rsidR="00BD6F5C">
        <w:rPr>
          <w:rFonts w:cstheme="minorHAnsi"/>
        </w:rPr>
        <w:fldChar w:fldCharType="begin">
          <w:fldData xml:space="preserve">PEVuZE5vdGU+PENpdGU+PEF1dGhvcj5NYWRkb2NrczwvQXV0aG9yPjxZZWFyPjIwMTY8L1llYXI+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</w:fldData>
        </w:fldChar>
      </w:r>
      <w:r w:rsidR="00D404AC">
        <w:rPr>
          <w:rFonts w:cstheme="minorHAnsi"/>
        </w:rPr>
        <w:instrText xml:space="preserve"> ADDIN EN.CITE </w:instrText>
      </w:r>
      <w:r w:rsidR="00D404AC">
        <w:rPr>
          <w:rFonts w:cstheme="minorHAnsi"/>
        </w:rPr>
        <w:fldChar w:fldCharType="begin">
          <w:fldData xml:space="preserve">PEVuZE5vdGU+PENpdGU+PEF1dGhvcj5NYWRkb2NrczwvQXV0aG9yPjxZZWFyPjIwMTY8L1llYXI+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BD6F5C">
        <w:rPr>
          <w:rFonts w:cstheme="minorHAnsi"/>
        </w:rPr>
      </w:r>
      <w:r w:rsidR="00BD6F5C">
        <w:rPr>
          <w:rFonts w:cstheme="minorHAnsi"/>
        </w:rPr>
        <w:fldChar w:fldCharType="separate"/>
      </w:r>
      <w:r w:rsidR="00D404AC">
        <w:rPr>
          <w:rFonts w:cstheme="minorHAnsi"/>
          <w:noProof/>
        </w:rPr>
        <w:t>(42)</w:t>
      </w:r>
      <w:r w:rsidR="00BD6F5C">
        <w:rPr>
          <w:rFonts w:cstheme="minorHAnsi"/>
        </w:rPr>
        <w:fldChar w:fldCharType="end"/>
      </w:r>
      <w:r w:rsidR="009B4C9D">
        <w:rPr>
          <w:rFonts w:cstheme="minorHAnsi"/>
        </w:rPr>
        <w:t xml:space="preserve"> </w:t>
      </w:r>
      <w:r w:rsidR="00507066" w:rsidRPr="0048223E">
        <w:rPr>
          <w:rFonts w:cstheme="minorHAnsi"/>
        </w:rPr>
        <w:t xml:space="preserve">Mental health issues are common in patients referred for PR </w:t>
      </w:r>
      <w:r w:rsidR="00507066" w:rsidRPr="0048223E">
        <w:rPr>
          <w:rFonts w:cstheme="minorHAnsi"/>
        </w:rPr>
        <w:fldChar w:fldCharType="begin">
          <w:fldData xml:space="preserve">PEVuZE5vdGU+PENpdGU+PFllYXI+MjAyMDwvWWVhcj48UmVjTnVtPjI4Mzc8L1JlY051bT48RGlz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</w:fldData>
        </w:fldChar>
      </w:r>
      <w:r w:rsidR="00BD6F5C">
        <w:rPr>
          <w:rFonts w:cstheme="minorHAnsi"/>
        </w:rPr>
        <w:instrText xml:space="preserve"> ADDIN EN.CITE </w:instrText>
      </w:r>
      <w:r w:rsidR="00BD6F5C">
        <w:rPr>
          <w:rFonts w:cstheme="minorHAnsi"/>
        </w:rPr>
        <w:fldChar w:fldCharType="begin">
          <w:fldData xml:space="preserve">PEVuZE5vdGU+PENpdGU+PFllYXI+MjAyMDwvWWVhcj48UmVjTnVtPjI4Mzc8L1JlY051bT48RGlz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</w:fldData>
        </w:fldChar>
      </w:r>
      <w:r w:rsidR="00BD6F5C">
        <w:rPr>
          <w:rFonts w:cstheme="minorHAnsi"/>
        </w:rPr>
        <w:instrText xml:space="preserve"> ADDIN EN.CITE.DATA </w:instrText>
      </w:r>
      <w:r w:rsidR="00BD6F5C">
        <w:rPr>
          <w:rFonts w:cstheme="minorHAnsi"/>
        </w:rPr>
      </w:r>
      <w:r w:rsidR="00BD6F5C">
        <w:rPr>
          <w:rFonts w:cstheme="minorHAnsi"/>
        </w:rPr>
        <w:fldChar w:fldCharType="end"/>
      </w:r>
      <w:r w:rsidR="00507066" w:rsidRPr="0048223E">
        <w:rPr>
          <w:rFonts w:cstheme="minorHAnsi"/>
        </w:rPr>
      </w:r>
      <w:r w:rsidR="00507066" w:rsidRPr="0048223E">
        <w:rPr>
          <w:rFonts w:cstheme="minorHAnsi"/>
        </w:rPr>
        <w:fldChar w:fldCharType="separate"/>
      </w:r>
      <w:r w:rsidR="00BD6F5C">
        <w:rPr>
          <w:rFonts w:cstheme="minorHAnsi"/>
          <w:noProof/>
        </w:rPr>
        <w:t>(20, 23)</w:t>
      </w:r>
      <w:r w:rsidR="00507066" w:rsidRPr="0048223E">
        <w:rPr>
          <w:rFonts w:cstheme="minorHAnsi"/>
        </w:rPr>
        <w:fldChar w:fldCharType="end"/>
      </w:r>
      <w:r w:rsidR="00507066" w:rsidRPr="0048223E">
        <w:rPr>
          <w:rFonts w:cstheme="minorHAnsi"/>
        </w:rPr>
        <w:t xml:space="preserve"> and are associated with reduced adherence to interventions, increased dyspnoea, and lower levels of patient activation</w:t>
      </w:r>
      <w:r w:rsidR="00FC3B77" w:rsidRPr="0048223E">
        <w:rPr>
          <w:rFonts w:cstheme="minorHAnsi"/>
        </w:rPr>
        <w:t>.</w:t>
      </w:r>
      <w:r w:rsidR="00507066" w:rsidRPr="0048223E">
        <w:rPr>
          <w:rFonts w:cstheme="minorHAnsi"/>
        </w:rPr>
        <w:fldChar w:fldCharType="begin">
          <w:fldData xml:space="preserve">PEVuZE5vdGU+PENpdGU+PEF1dGhvcj5Hb3Jkb248L0F1dGhvcj48WWVhcj4yMDE5PC9ZZWFyPjxS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</w:fldData>
        </w:fldChar>
      </w:r>
      <w:r w:rsidR="00D404AC">
        <w:rPr>
          <w:rFonts w:cstheme="minorHAnsi"/>
        </w:rPr>
        <w:instrText xml:space="preserve"> ADDIN EN.CITE </w:instrText>
      </w:r>
      <w:r w:rsidR="00D404AC">
        <w:rPr>
          <w:rFonts w:cstheme="minorHAnsi"/>
        </w:rPr>
        <w:fldChar w:fldCharType="begin">
          <w:fldData xml:space="preserve">PEVuZE5vdGU+PENpdGU+PEF1dGhvcj5Hb3Jkb248L0F1dGhvcj48WWVhcj4yMDE5PC9ZZWFyPjxS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507066" w:rsidRPr="0048223E">
        <w:rPr>
          <w:rFonts w:cstheme="minorHAnsi"/>
        </w:rPr>
      </w:r>
      <w:r w:rsidR="00507066" w:rsidRPr="0048223E">
        <w:rPr>
          <w:rFonts w:cstheme="minorHAnsi"/>
        </w:rPr>
        <w:fldChar w:fldCharType="separate"/>
      </w:r>
      <w:r w:rsidR="00D404AC">
        <w:rPr>
          <w:rFonts w:cstheme="minorHAnsi"/>
          <w:noProof/>
        </w:rPr>
        <w:t>(21, 43-45)</w:t>
      </w:r>
      <w:r w:rsidR="00507066" w:rsidRPr="0048223E">
        <w:rPr>
          <w:rFonts w:cstheme="minorHAnsi"/>
        </w:rPr>
        <w:fldChar w:fldCharType="end"/>
      </w:r>
      <w:r w:rsidR="00055A61">
        <w:rPr>
          <w:rFonts w:cstheme="minorHAnsi"/>
        </w:rPr>
        <w:t xml:space="preserve"> </w:t>
      </w:r>
      <w:r w:rsidR="002F1696">
        <w:rPr>
          <w:rFonts w:cstheme="minorHAnsi"/>
        </w:rPr>
        <w:t xml:space="preserve"> </w:t>
      </w:r>
      <w:r w:rsidR="00055A61">
        <w:rPr>
          <w:rFonts w:cstheme="minorHAnsi"/>
        </w:rPr>
        <w:t xml:space="preserve">Impairments in activities of daily living, assessed through a comprehensive history or a structured questionnaire, </w:t>
      </w:r>
      <w:r w:rsidR="002F1696">
        <w:rPr>
          <w:rFonts w:cstheme="minorHAnsi"/>
        </w:rPr>
        <w:t xml:space="preserve">may identify those who require occupational therapy input. </w:t>
      </w:r>
      <w:r w:rsidR="00055A61">
        <w:rPr>
          <w:rFonts w:cstheme="minorHAnsi"/>
        </w:rPr>
        <w:t xml:space="preserve"> </w:t>
      </w:r>
    </w:p>
    <w:p w14:paraId="371F4AD4" w14:textId="77777777" w:rsidR="00FC3CBE" w:rsidRPr="0048223E" w:rsidRDefault="00FC3CBE" w:rsidP="004956C5">
      <w:pPr>
        <w:spacing w:after="240" w:line="240" w:lineRule="auto"/>
        <w:jc w:val="both"/>
        <w:rPr>
          <w:rFonts w:cstheme="minorHAnsi"/>
        </w:rPr>
      </w:pPr>
    </w:p>
    <w:p w14:paraId="6F716D52" w14:textId="0D767B5D" w:rsidR="008B63E4" w:rsidRPr="0048223E" w:rsidRDefault="008B63E4" w:rsidP="004956C5">
      <w:pPr>
        <w:spacing w:after="120" w:line="240" w:lineRule="auto"/>
        <w:jc w:val="both"/>
        <w:rPr>
          <w:rFonts w:cstheme="minorHAnsi"/>
          <w:b/>
          <w:bCs/>
        </w:rPr>
      </w:pPr>
      <w:r w:rsidRPr="0048223E">
        <w:rPr>
          <w:rFonts w:cstheme="minorHAnsi"/>
          <w:b/>
          <w:bCs/>
        </w:rPr>
        <w:t>2.</w:t>
      </w:r>
      <w:r w:rsidR="00D048C7">
        <w:rPr>
          <w:rFonts w:cstheme="minorHAnsi"/>
          <w:b/>
          <w:bCs/>
        </w:rPr>
        <w:t>3</w:t>
      </w:r>
      <w:r w:rsidRPr="0048223E">
        <w:rPr>
          <w:rFonts w:cstheme="minorHAnsi"/>
          <w:b/>
          <w:bCs/>
        </w:rPr>
        <w:t xml:space="preserve"> </w:t>
      </w:r>
      <w:r w:rsidRPr="0048223E">
        <w:rPr>
          <w:rFonts w:cstheme="minorHAnsi"/>
          <w:b/>
          <w:bCs/>
        </w:rPr>
        <w:tab/>
        <w:t>Home-based or remote assessment of core outcomes</w:t>
      </w:r>
    </w:p>
    <w:p w14:paraId="6D7BDBCC" w14:textId="60E39E23" w:rsidR="008B63E4" w:rsidRPr="0048223E" w:rsidRDefault="008B63E4" w:rsidP="004956C5">
      <w:pPr>
        <w:spacing w:after="120" w:line="240" w:lineRule="auto"/>
        <w:jc w:val="both"/>
        <w:rPr>
          <w:rFonts w:cstheme="minorHAnsi"/>
        </w:rPr>
      </w:pPr>
      <w:r w:rsidRPr="0048223E">
        <w:rPr>
          <w:rFonts w:cstheme="minorHAnsi"/>
        </w:rPr>
        <w:lastRenderedPageBreak/>
        <w:t xml:space="preserve">Since the COVID-19 pandemic, there has been increasing interest in home-based or remote assessment options. Many non-exercise outcomes, such as </w:t>
      </w:r>
      <w:r w:rsidR="008E177A" w:rsidRPr="0048223E">
        <w:rPr>
          <w:rFonts w:cstheme="minorHAnsi"/>
        </w:rPr>
        <w:t>HRQOL</w:t>
      </w:r>
      <w:r w:rsidRPr="0048223E">
        <w:rPr>
          <w:rFonts w:cstheme="minorHAnsi"/>
        </w:rPr>
        <w:t>, are assessed through questionnaires. The COPD Assessment Test, Saint Georges Respiratory Questionnaire and Hospital Anxiety and Depression Scale have comparable validity and reliability when delivered over the phone compared to face-to-face delivery.</w:t>
      </w:r>
      <w:r w:rsidRPr="0048223E">
        <w:rPr>
          <w:rFonts w:cstheme="minorHAnsi"/>
        </w:rPr>
        <w:fldChar w:fldCharType="begin">
          <w:fldData xml:space="preserve">PEVuZE5vdGU+PENpdGU+PEF1dGhvcj5IZWRtYW48L0F1dGhvcj48WWVhcj4yMDEzPC9ZZWFyPjxS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</w:fldData>
        </w:fldChar>
      </w:r>
      <w:r w:rsidR="00D404AC">
        <w:rPr>
          <w:rFonts w:cstheme="minorHAnsi"/>
        </w:rPr>
        <w:instrText xml:space="preserve"> ADDIN EN.CITE </w:instrText>
      </w:r>
      <w:r w:rsidR="00D404AC">
        <w:rPr>
          <w:rFonts w:cstheme="minorHAnsi"/>
        </w:rPr>
        <w:fldChar w:fldCharType="begin">
          <w:fldData xml:space="preserve">PEVuZE5vdGU+PENpdGU+PEF1dGhvcj5IZWRtYW48L0F1dGhvcj48WWVhcj4yMDEzPC9ZZWFyPjxS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Pr="0048223E">
        <w:rPr>
          <w:rFonts w:cstheme="minorHAnsi"/>
        </w:rPr>
      </w:r>
      <w:r w:rsidRPr="0048223E">
        <w:rPr>
          <w:rFonts w:cstheme="minorHAnsi"/>
        </w:rPr>
        <w:fldChar w:fldCharType="separate"/>
      </w:r>
      <w:r w:rsidR="00D404AC">
        <w:rPr>
          <w:rFonts w:cstheme="minorHAnsi"/>
          <w:noProof/>
        </w:rPr>
        <w:t>(46, 47)</w:t>
      </w:r>
      <w:r w:rsidRPr="0048223E">
        <w:rPr>
          <w:rFonts w:cstheme="minorHAnsi"/>
        </w:rPr>
        <w:fldChar w:fldCharType="end"/>
      </w:r>
    </w:p>
    <w:p w14:paraId="43AC0870" w14:textId="6134AA2D" w:rsidR="008B63E4" w:rsidRPr="0048223E" w:rsidRDefault="008B63E4" w:rsidP="004956C5">
      <w:pPr>
        <w:spacing w:after="240" w:line="240" w:lineRule="auto"/>
        <w:jc w:val="both"/>
        <w:rPr>
          <w:rFonts w:cstheme="minorHAnsi"/>
        </w:rPr>
      </w:pPr>
      <w:r w:rsidRPr="0048223E">
        <w:rPr>
          <w:rFonts w:cstheme="minorHAnsi"/>
        </w:rPr>
        <w:t xml:space="preserve">However, evidence </w:t>
      </w:r>
      <w:r w:rsidR="00985B8B" w:rsidRPr="0048223E">
        <w:rPr>
          <w:rFonts w:cstheme="minorHAnsi"/>
        </w:rPr>
        <w:t xml:space="preserve">is lacking </w:t>
      </w:r>
      <w:r w:rsidRPr="0048223E">
        <w:rPr>
          <w:rFonts w:cstheme="minorHAnsi"/>
        </w:rPr>
        <w:t>to support remote delivery of functional or field walking tests as a reliable alternative to face-to-face testing.</w:t>
      </w:r>
      <w:r w:rsidR="005B6D2E" w:rsidRPr="0048223E">
        <w:rPr>
          <w:rFonts w:cstheme="minorHAnsi"/>
        </w:rPr>
        <w:t xml:space="preserve"> </w:t>
      </w:r>
      <w:r w:rsidRPr="0048223E">
        <w:rPr>
          <w:rFonts w:cstheme="minorHAnsi"/>
        </w:rPr>
        <w:t>Although sit to stand, step</w:t>
      </w:r>
      <w:r w:rsidR="000E3146" w:rsidRPr="0048223E">
        <w:rPr>
          <w:rFonts w:cstheme="minorHAnsi"/>
        </w:rPr>
        <w:t>,</w:t>
      </w:r>
      <w:r w:rsidRPr="0048223E">
        <w:rPr>
          <w:rFonts w:cstheme="minorHAnsi"/>
        </w:rPr>
        <w:t xml:space="preserve"> and timed up and go tests are feasible in the home-setting, they do not accurately </w:t>
      </w:r>
      <w:r w:rsidR="005B6D2E" w:rsidRPr="0048223E">
        <w:rPr>
          <w:rFonts w:cstheme="minorHAnsi"/>
        </w:rPr>
        <w:t>reflect</w:t>
      </w:r>
      <w:r w:rsidRPr="0048223E">
        <w:rPr>
          <w:rFonts w:cstheme="minorHAnsi"/>
        </w:rPr>
        <w:t xml:space="preserve"> oxygen desaturation with walking or allow exercise prescription.</w:t>
      </w:r>
      <w:r w:rsidR="005B6D2E" w:rsidRPr="0048223E">
        <w:rPr>
          <w:rFonts w:cstheme="minorHAnsi"/>
        </w:rPr>
        <w:fldChar w:fldCharType="begin">
          <w:fldData xml:space="preserve">PEVuZE5vdGU+PENpdGU+PEF1dGhvcj5Ib2xsYW5kPC9BdXRob3I+PFllYXI+MjAyMDwvWWVhcj48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</w:fldData>
        </w:fldChar>
      </w:r>
      <w:r w:rsidR="00D404AC">
        <w:rPr>
          <w:rFonts w:cstheme="minorHAnsi"/>
        </w:rPr>
        <w:instrText xml:space="preserve"> ADDIN EN.CITE </w:instrText>
      </w:r>
      <w:r w:rsidR="00D404AC">
        <w:rPr>
          <w:rFonts w:cstheme="minorHAnsi"/>
        </w:rPr>
        <w:fldChar w:fldCharType="begin">
          <w:fldData xml:space="preserve">PEVuZE5vdGU+PENpdGU+PEF1dGhvcj5Ib2xsYW5kPC9BdXRob3I+PFllYXI+MjAyMDwvWWVhcj48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5B6D2E" w:rsidRPr="0048223E">
        <w:rPr>
          <w:rFonts w:cstheme="minorHAnsi"/>
        </w:rPr>
      </w:r>
      <w:r w:rsidR="005B6D2E" w:rsidRPr="0048223E">
        <w:rPr>
          <w:rFonts w:cstheme="minorHAnsi"/>
        </w:rPr>
        <w:fldChar w:fldCharType="separate"/>
      </w:r>
      <w:r w:rsidR="00D404AC">
        <w:rPr>
          <w:rFonts w:cstheme="minorHAnsi"/>
          <w:noProof/>
        </w:rPr>
        <w:t>(48)</w:t>
      </w:r>
      <w:r w:rsidR="005B6D2E" w:rsidRPr="0048223E">
        <w:rPr>
          <w:rFonts w:cstheme="minorHAnsi"/>
        </w:rPr>
        <w:fldChar w:fldCharType="end"/>
      </w:r>
      <w:r w:rsidR="005B6D2E" w:rsidRPr="0048223E">
        <w:rPr>
          <w:rFonts w:cstheme="minorHAnsi"/>
          <w:noProof/>
        </w:rPr>
        <w:t xml:space="preserve"> </w:t>
      </w:r>
      <w:r w:rsidR="005B6D2E" w:rsidRPr="0048223E">
        <w:rPr>
          <w:rFonts w:cstheme="minorHAnsi"/>
        </w:rPr>
        <w:t>S</w:t>
      </w:r>
      <w:r w:rsidR="00D74B33" w:rsidRPr="0048223E">
        <w:rPr>
          <w:rFonts w:cstheme="minorHAnsi"/>
        </w:rPr>
        <w:t>ix-minute</w:t>
      </w:r>
      <w:r w:rsidRPr="0048223E">
        <w:rPr>
          <w:rFonts w:cstheme="minorHAnsi"/>
        </w:rPr>
        <w:t xml:space="preserve"> walk tests</w:t>
      </w:r>
      <w:r w:rsidR="00091442" w:rsidRPr="0048223E">
        <w:rPr>
          <w:rFonts w:cstheme="minorHAnsi"/>
        </w:rPr>
        <w:t xml:space="preserve"> (6MWT)</w:t>
      </w:r>
      <w:r w:rsidRPr="0048223E">
        <w:rPr>
          <w:rFonts w:cstheme="minorHAnsi"/>
        </w:rPr>
        <w:t xml:space="preserve"> supported by mobile phone application algorithms</w:t>
      </w:r>
      <w:r w:rsidR="005B6D2E" w:rsidRPr="0048223E">
        <w:rPr>
          <w:rFonts w:cstheme="minorHAnsi"/>
        </w:rPr>
        <w:t xml:space="preserve"> offers a potentially attractive approach but has not been validated in chronic respiratory disease populations.</w:t>
      </w:r>
      <w:r w:rsidRPr="0048223E">
        <w:rPr>
          <w:rFonts w:cstheme="minorHAnsi"/>
        </w:rPr>
        <w:fldChar w:fldCharType="begin"/>
      </w:r>
      <w:r w:rsidR="00D404AC">
        <w:rPr>
          <w:rFonts w:cstheme="minorHAnsi"/>
        </w:rPr>
        <w:instrText xml:space="preserve"> ADDIN EN.CITE &lt;EndNote&gt;&lt;Cite&gt;&lt;Author&gt;Salvi&lt;/Author&gt;&lt;Year&gt;2020&lt;/Year&gt;&lt;RecNum&gt;2919&lt;/RecNum&gt;&lt;DisplayText&gt;(49)&lt;/DisplayText&gt;&lt;record&gt;&lt;rec-number&gt;2919&lt;/rec-number&gt;&lt;foreign-keys&gt;&lt;key app="EN" db-id="wtpdvfsd22fv2yep5vextrzfa05dvazz09w5" timestamp="1657380031"&gt;2919&lt;/key&gt;&lt;/foreign-keys&gt;&lt;ref-type name="Journal Article"&gt;17&lt;/ref-type&gt;&lt;contributors&gt;&lt;authors&gt;&lt;author&gt;Salvi, D.&lt;/author&gt;&lt;author&gt;Poffley, E.&lt;/author&gt;&lt;author&gt;Orchard, E.&lt;/author&gt;&lt;author&gt;Tarassenko, L.&lt;/author&gt;&lt;/authors&gt;&lt;/contributors&gt;&lt;auth-address&gt;Institute of Biomedical Engineering, Department of Engineering Science, University of Oxford, Oxford, United Kingdom.&amp;#xD;Department of Cardiology, Oxford University NHS Foundation Trust, Oxford, United Kingdom.&lt;/auth-address&gt;&lt;titles&gt;&lt;title&gt;The Mobile-Based 6-Minute Walk Test: Usability Study and Algorithm Development and Validation&lt;/title&gt;&lt;secondary-title&gt;JMIR Mhealth Uhealth&lt;/secondary-title&gt;&lt;/titles&gt;&lt;periodical&gt;&lt;full-title&gt;JMIR Mhealth Uhealth&lt;/full-title&gt;&lt;/periodical&gt;&lt;pages&gt;e13756&lt;/pages&gt;&lt;volume&gt;8&lt;/volume&gt;&lt;number&gt;1&lt;/number&gt;&lt;edition&gt;2020/01/04&lt;/edition&gt;&lt;keywords&gt;&lt;keyword&gt;Algorithms&lt;/keyword&gt;&lt;keyword&gt;Cell Phone&lt;/keyword&gt;&lt;keyword&gt;Humans&lt;/keyword&gt;&lt;keyword&gt;*Mobile Applications/standards&lt;/keyword&gt;&lt;keyword&gt;*Walk Test&lt;/keyword&gt;&lt;keyword&gt;Walking&lt;/keyword&gt;&lt;keyword&gt;*cardiology&lt;/keyword&gt;&lt;keyword&gt;*digital signal processing&lt;/keyword&gt;&lt;keyword&gt;*exercise test&lt;/keyword&gt;&lt;keyword&gt;*global positioning system&lt;/keyword&gt;&lt;keyword&gt;*mobile apps&lt;/keyword&gt;&lt;keyword&gt;*pulmonary hypertension&lt;/keyword&gt;&lt;/keywords&gt;&lt;dates&gt;&lt;year&gt;2020&lt;/year&gt;&lt;pub-dates&gt;&lt;date&gt;Jan 3&lt;/date&gt;&lt;/pub-dates&gt;&lt;/dates&gt;&lt;isbn&gt;2291-5222&lt;/isbn&gt;&lt;accession-num&gt;31899457&lt;/accession-num&gt;&lt;urls&gt;&lt;/urls&gt;&lt;custom2&gt;PMC6969385&lt;/custom2&gt;&lt;electronic-resource-num&gt;10.2196/13756&lt;/electronic-resource-num&gt;&lt;remote-database-provider&gt;NLM&lt;/remote-database-provider&gt;&lt;language&gt;eng&lt;/language&gt;&lt;/record&gt;&lt;/Cite&gt;&lt;/EndNote&gt;</w:instrText>
      </w:r>
      <w:r w:rsidRPr="0048223E">
        <w:rPr>
          <w:rFonts w:cstheme="minorHAnsi"/>
        </w:rPr>
        <w:fldChar w:fldCharType="separate"/>
      </w:r>
      <w:r w:rsidR="00D404AC">
        <w:rPr>
          <w:rFonts w:cstheme="minorHAnsi"/>
          <w:noProof/>
        </w:rPr>
        <w:t>(49)</w:t>
      </w:r>
      <w:r w:rsidRPr="0048223E">
        <w:rPr>
          <w:rFonts w:cstheme="minorHAnsi"/>
        </w:rPr>
        <w:fldChar w:fldCharType="end"/>
      </w:r>
      <w:r w:rsidRPr="0048223E">
        <w:rPr>
          <w:rFonts w:cstheme="minorHAnsi"/>
        </w:rPr>
        <w:t xml:space="preserve"> There are some data to suggest that there is no significant difference in </w:t>
      </w:r>
      <w:r w:rsidR="00D74B33" w:rsidRPr="0048223E">
        <w:rPr>
          <w:rFonts w:cstheme="minorHAnsi"/>
        </w:rPr>
        <w:t>six-minute</w:t>
      </w:r>
      <w:r w:rsidRPr="0048223E">
        <w:rPr>
          <w:rFonts w:cstheme="minorHAnsi"/>
        </w:rPr>
        <w:t xml:space="preserve"> walk distance when performed indoors or outdoors</w:t>
      </w:r>
      <w:r w:rsidR="005B6D2E" w:rsidRPr="0048223E">
        <w:rPr>
          <w:rFonts w:cstheme="minorHAnsi"/>
        </w:rPr>
        <w:t>,</w:t>
      </w:r>
      <w:r w:rsidRPr="0048223E">
        <w:rPr>
          <w:rFonts w:cstheme="minorHAnsi"/>
        </w:rPr>
        <w:fldChar w:fldCharType="begin"/>
      </w:r>
      <w:r w:rsidR="00D404AC">
        <w:rPr>
          <w:rFonts w:cstheme="minorHAnsi"/>
        </w:rPr>
        <w:instrText xml:space="preserve"> ADDIN EN.CITE &lt;EndNote&gt;&lt;Cite&gt;&lt;Author&gt;Brooks&lt;/Author&gt;&lt;Year&gt;2003&lt;/Year&gt;&lt;RecNum&gt;2922&lt;/RecNum&gt;&lt;DisplayText&gt;(50)&lt;/DisplayText&gt;&lt;record&gt;&lt;rec-number&gt;2922&lt;/rec-number&gt;&lt;foreign-keys&gt;&lt;key app="EN" db-id="wtpdvfsd22fv2yep5vextrzfa05dvazz09w5" timestamp="1657380879"&gt;2922&lt;/key&gt;&lt;/foreign-keys&gt;&lt;ref-type name="Journal Article"&gt;17&lt;/ref-type&gt;&lt;contributors&gt;&lt;authors&gt;&lt;author&gt;Brooks, D.&lt;/author&gt;&lt;author&gt;Solway, S.&lt;/author&gt;&lt;author&gt;Weinacht, K.&lt;/author&gt;&lt;author&gt;Wang, D.&lt;/author&gt;&lt;author&gt;Thomas, S.&lt;/author&gt;&lt;/authors&gt;&lt;/contributors&gt;&lt;auth-address&gt;Department of Physical Therapy, University of Toronto, ON, Canada. dina.brooks@utoronto.ca&lt;/auth-address&gt;&lt;titles&gt;&lt;title&gt;Comparison between an indoor and an outdoor 6-minute walk test among individuals with chronic obstructive pulmonary disease&lt;/title&gt;&lt;secondary-title&gt;Arch Phys Med Rehabil&lt;/secondary-title&gt;&lt;/titles&gt;&lt;periodical&gt;&lt;full-title&gt;Arch Phys Med Rehabil&lt;/full-title&gt;&lt;/periodical&gt;&lt;pages&gt;873-6&lt;/pages&gt;&lt;volume&gt;84&lt;/volume&gt;&lt;number&gt;6&lt;/number&gt;&lt;edition&gt;2003/06/17&lt;/edition&gt;&lt;keywords&gt;&lt;keyword&gt;Aged&lt;/keyword&gt;&lt;keyword&gt;Aged, 80 and over&lt;/keyword&gt;&lt;keyword&gt;Cross-Over Studies&lt;/keyword&gt;&lt;keyword&gt;Dyspnea/physiopathology/rehabilitation&lt;/keyword&gt;&lt;keyword&gt;Exercise Test/*methods&lt;/keyword&gt;&lt;keyword&gt;Exercise Tolerance/physiology&lt;/keyword&gt;&lt;keyword&gt;Feasibility Studies&lt;/keyword&gt;&lt;keyword&gt;Female&lt;/keyword&gt;&lt;keyword&gt;Heart Rate&lt;/keyword&gt;&lt;keyword&gt;Humans&lt;/keyword&gt;&lt;keyword&gt;Male&lt;/keyword&gt;&lt;keyword&gt;Middle Aged&lt;/keyword&gt;&lt;keyword&gt;Oximetry&lt;/keyword&gt;&lt;keyword&gt;Pulmonary Disease, Chronic Obstructive/*physiopathology/rehabilitation&lt;/keyword&gt;&lt;keyword&gt;Time Factors&lt;/keyword&gt;&lt;keyword&gt;*Walking&lt;/keyword&gt;&lt;/keywords&gt;&lt;dates&gt;&lt;year&gt;2003&lt;/year&gt;&lt;pub-dates&gt;&lt;date&gt;Jun&lt;/date&gt;&lt;/pub-dates&gt;&lt;/dates&gt;&lt;isbn&gt;0003-9993 (Print)&amp;#xD;0003-9993&lt;/isbn&gt;&lt;accession-num&gt;12808541&lt;/accession-num&gt;&lt;urls&gt;&lt;/urls&gt;&lt;electronic-resource-num&gt;10.1016/s0003-9993(03)00011-x&lt;/electronic-resource-num&gt;&lt;remote-database-provider&gt;NLM&lt;/remote-database-provider&gt;&lt;language&gt;eng&lt;/language&gt;&lt;/record&gt;&lt;/Cite&gt;&lt;/EndNote&gt;</w:instrText>
      </w:r>
      <w:r w:rsidRPr="0048223E">
        <w:rPr>
          <w:rFonts w:cstheme="minorHAnsi"/>
        </w:rPr>
        <w:fldChar w:fldCharType="separate"/>
      </w:r>
      <w:r w:rsidR="00D404AC">
        <w:rPr>
          <w:rFonts w:cstheme="minorHAnsi"/>
          <w:noProof/>
        </w:rPr>
        <w:t>(50)</w:t>
      </w:r>
      <w:r w:rsidRPr="0048223E">
        <w:rPr>
          <w:rFonts w:cstheme="minorHAnsi"/>
        </w:rPr>
        <w:fldChar w:fldCharType="end"/>
      </w:r>
      <w:r w:rsidRPr="0048223E">
        <w:rPr>
          <w:rFonts w:cstheme="minorHAnsi"/>
        </w:rPr>
        <w:t xml:space="preserve"> although further corroboration is required in variable environmental conditions. </w:t>
      </w:r>
      <w:bookmarkStart w:id="2" w:name="_Hlk113424364"/>
      <w:r w:rsidRPr="0048223E">
        <w:rPr>
          <w:rFonts w:cstheme="minorHAnsi"/>
        </w:rPr>
        <w:t>Current assessment of patient safety for exercise-training and exercise capacity to facilitate exercise prescription should be conducted in-person</w:t>
      </w:r>
      <w:bookmarkEnd w:id="2"/>
      <w:r w:rsidRPr="0048223E">
        <w:rPr>
          <w:rFonts w:cstheme="minorHAnsi"/>
        </w:rPr>
        <w:t xml:space="preserve">, irrespective of the PR </w:t>
      </w:r>
      <w:r w:rsidR="005B6D2E" w:rsidRPr="0048223E">
        <w:rPr>
          <w:rFonts w:cstheme="minorHAnsi"/>
        </w:rPr>
        <w:t xml:space="preserve">delivery </w:t>
      </w:r>
      <w:r w:rsidRPr="0048223E">
        <w:rPr>
          <w:rFonts w:cstheme="minorHAnsi"/>
        </w:rPr>
        <w:t xml:space="preserve">model (see Section 4).  </w:t>
      </w:r>
    </w:p>
    <w:p w14:paraId="304F4BA3" w14:textId="77777777" w:rsidR="00FC3CBE" w:rsidRPr="0048223E" w:rsidRDefault="00FC3CBE" w:rsidP="004956C5">
      <w:pPr>
        <w:spacing w:after="240" w:line="240" w:lineRule="auto"/>
        <w:jc w:val="both"/>
        <w:rPr>
          <w:rFonts w:cstheme="minorHAnsi"/>
        </w:rPr>
      </w:pPr>
    </w:p>
    <w:p w14:paraId="39CC76BF" w14:textId="15674C45" w:rsidR="008B63E4" w:rsidRPr="0048223E" w:rsidRDefault="008B63E4" w:rsidP="004956C5">
      <w:pPr>
        <w:spacing w:after="120" w:line="240" w:lineRule="auto"/>
        <w:jc w:val="both"/>
        <w:rPr>
          <w:rFonts w:cstheme="minorHAnsi"/>
          <w:b/>
          <w:bCs/>
        </w:rPr>
      </w:pPr>
      <w:r w:rsidRPr="0048223E">
        <w:rPr>
          <w:rFonts w:cstheme="minorHAnsi"/>
          <w:b/>
          <w:bCs/>
        </w:rPr>
        <w:t>2.</w:t>
      </w:r>
      <w:r w:rsidR="00EA356A">
        <w:rPr>
          <w:rFonts w:cstheme="minorHAnsi"/>
          <w:b/>
          <w:bCs/>
        </w:rPr>
        <w:t>4</w:t>
      </w:r>
      <w:r w:rsidRPr="0048223E">
        <w:rPr>
          <w:rFonts w:cstheme="minorHAnsi"/>
          <w:b/>
          <w:bCs/>
        </w:rPr>
        <w:t xml:space="preserve"> </w:t>
      </w:r>
      <w:r w:rsidRPr="0048223E">
        <w:rPr>
          <w:rFonts w:cstheme="minorHAnsi"/>
          <w:b/>
          <w:bCs/>
        </w:rPr>
        <w:tab/>
        <w:t xml:space="preserve">Functional assessments </w:t>
      </w:r>
    </w:p>
    <w:p w14:paraId="73F450DB" w14:textId="4686205D" w:rsidR="008B63E4" w:rsidRPr="0048223E" w:rsidRDefault="008B63E4" w:rsidP="004956C5">
      <w:pPr>
        <w:spacing w:after="120" w:line="240" w:lineRule="auto"/>
        <w:jc w:val="both"/>
        <w:rPr>
          <w:rFonts w:cstheme="minorHAnsi"/>
        </w:rPr>
      </w:pPr>
      <w:r w:rsidRPr="0048223E">
        <w:rPr>
          <w:rFonts w:cstheme="minorHAnsi"/>
        </w:rPr>
        <w:t xml:space="preserve">Simple functional assessments are attractive as they do not require as much space as field walking tests </w:t>
      </w:r>
      <w:r w:rsidRPr="0048223E">
        <w:rPr>
          <w:rFonts w:cstheme="minorHAnsi"/>
        </w:rPr>
        <w:fldChar w:fldCharType="begin">
          <w:fldData xml:space="preserve">PEVuZE5vdGU+PENpdGU+PEF1dGhvcj5Ib2xsYW5kPC9BdXRob3I+PFllYXI+MjAxNDwvWWVhcj48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</w:fldData>
        </w:fldChar>
      </w:r>
      <w:r w:rsidR="00D404AC">
        <w:rPr>
          <w:rFonts w:cstheme="minorHAnsi"/>
        </w:rPr>
        <w:instrText xml:space="preserve"> ADDIN EN.CITE </w:instrText>
      </w:r>
      <w:r w:rsidR="00D404AC">
        <w:rPr>
          <w:rFonts w:cstheme="minorHAnsi"/>
        </w:rPr>
        <w:fldChar w:fldCharType="begin">
          <w:fldData xml:space="preserve">PEVuZE5vdGU+PENpdGU+PEF1dGhvcj5Ib2xsYW5kPC9BdXRob3I+PFllYXI+MjAxNDwvWWVhcj48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Pr="0048223E">
        <w:rPr>
          <w:rFonts w:cstheme="minorHAnsi"/>
        </w:rPr>
      </w:r>
      <w:r w:rsidRPr="0048223E">
        <w:rPr>
          <w:rFonts w:cstheme="minorHAnsi"/>
        </w:rPr>
        <w:fldChar w:fldCharType="separate"/>
      </w:r>
      <w:r w:rsidR="00D404AC">
        <w:rPr>
          <w:rFonts w:cstheme="minorHAnsi"/>
          <w:noProof/>
        </w:rPr>
        <w:t>(51)</w:t>
      </w:r>
      <w:r w:rsidRPr="0048223E">
        <w:rPr>
          <w:rFonts w:cstheme="minorHAnsi"/>
        </w:rPr>
        <w:fldChar w:fldCharType="end"/>
      </w:r>
      <w:r w:rsidRPr="0048223E">
        <w:rPr>
          <w:rFonts w:cstheme="minorHAnsi"/>
        </w:rPr>
        <w:t xml:space="preserve"> and can be performed in most healthcare settings. These include four metre gait speed</w:t>
      </w:r>
      <w:r w:rsidR="0005587A">
        <w:rPr>
          <w:rFonts w:cstheme="minorHAnsi"/>
        </w:rPr>
        <w:t>,</w:t>
      </w:r>
      <w:r w:rsidRPr="0048223E">
        <w:rPr>
          <w:rFonts w:cstheme="minorHAnsi"/>
        </w:rPr>
        <w:fldChar w:fldCharType="begin">
          <w:fldData xml:space="preserve">PEVuZE5vdGU+PENpdGU+PEF1dGhvcj5Lb248L0F1dGhvcj48WWVhcj4yMDE0PC9ZZWFyPjxSZWNO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</w:fldData>
        </w:fldChar>
      </w:r>
      <w:r w:rsidR="00D404AC">
        <w:rPr>
          <w:rFonts w:cstheme="minorHAnsi"/>
        </w:rPr>
        <w:instrText xml:space="preserve"> ADDIN EN.CITE </w:instrText>
      </w:r>
      <w:r w:rsidR="00D404AC">
        <w:rPr>
          <w:rFonts w:cstheme="minorHAnsi"/>
        </w:rPr>
        <w:fldChar w:fldCharType="begin">
          <w:fldData xml:space="preserve">PEVuZE5vdGU+PENpdGU+PEF1dGhvcj5Lb248L0F1dGhvcj48WWVhcj4yMDE0PC9ZZWFyPjxSZWNO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Pr="0048223E">
        <w:rPr>
          <w:rFonts w:cstheme="minorHAnsi"/>
        </w:rPr>
      </w:r>
      <w:r w:rsidRPr="0048223E">
        <w:rPr>
          <w:rFonts w:cstheme="minorHAnsi"/>
        </w:rPr>
        <w:fldChar w:fldCharType="separate"/>
      </w:r>
      <w:r w:rsidR="00D404AC">
        <w:rPr>
          <w:rFonts w:cstheme="minorHAnsi"/>
          <w:noProof/>
        </w:rPr>
        <w:t>(52-54)</w:t>
      </w:r>
      <w:r w:rsidRPr="0048223E">
        <w:rPr>
          <w:rFonts w:cstheme="minorHAnsi"/>
        </w:rPr>
        <w:fldChar w:fldCharType="end"/>
      </w:r>
      <w:r w:rsidRPr="0048223E">
        <w:rPr>
          <w:rFonts w:cstheme="minorHAnsi"/>
        </w:rPr>
        <w:t xml:space="preserve"> sit to stand tests (five repetition, 30 seconds, one minute)</w:t>
      </w:r>
      <w:r w:rsidR="0005587A">
        <w:rPr>
          <w:rFonts w:cstheme="minorHAnsi"/>
        </w:rPr>
        <w:t>,</w:t>
      </w:r>
      <w:r w:rsidRPr="0048223E">
        <w:rPr>
          <w:rFonts w:cstheme="minorHAnsi"/>
        </w:rPr>
        <w:fldChar w:fldCharType="begin">
          <w:fldData xml:space="preserve">PEVuZE5vdGU+PENpdGU+PEF1dGhvcj5Kb25lczwvQXV0aG9yPjxZZWFyPjIwMTM8L1llYXI+PFJl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</w:fldData>
        </w:fldChar>
      </w:r>
      <w:r w:rsidR="00D404AC">
        <w:rPr>
          <w:rFonts w:cstheme="minorHAnsi"/>
        </w:rPr>
        <w:instrText xml:space="preserve"> ADDIN EN.CITE </w:instrText>
      </w:r>
      <w:r w:rsidR="00D404AC">
        <w:rPr>
          <w:rFonts w:cstheme="minorHAnsi"/>
        </w:rPr>
        <w:fldChar w:fldCharType="begin">
          <w:fldData xml:space="preserve">PEVuZE5vdGU+PENpdGU+PEF1dGhvcj5Kb25lczwvQXV0aG9yPjxZZWFyPjIwMTM8L1llYXI+PFJl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Pr="0048223E">
        <w:rPr>
          <w:rFonts w:cstheme="minorHAnsi"/>
        </w:rPr>
      </w:r>
      <w:r w:rsidRPr="0048223E">
        <w:rPr>
          <w:rFonts w:cstheme="minorHAnsi"/>
        </w:rPr>
        <w:fldChar w:fldCharType="separate"/>
      </w:r>
      <w:r w:rsidR="00D404AC">
        <w:rPr>
          <w:rFonts w:cstheme="minorHAnsi"/>
          <w:noProof/>
        </w:rPr>
        <w:t>(55-58)</w:t>
      </w:r>
      <w:r w:rsidRPr="0048223E">
        <w:rPr>
          <w:rFonts w:cstheme="minorHAnsi"/>
        </w:rPr>
        <w:fldChar w:fldCharType="end"/>
      </w:r>
      <w:r w:rsidRPr="0048223E">
        <w:rPr>
          <w:rFonts w:cstheme="minorHAnsi"/>
        </w:rPr>
        <w:t xml:space="preserve"> step tests,</w:t>
      </w:r>
      <w:r w:rsidR="0005587A">
        <w:rPr>
          <w:rFonts w:cstheme="minorHAnsi"/>
        </w:rPr>
        <w:fldChar w:fldCharType="begin">
          <w:fldData xml:space="preserve">PEVuZE5vdGU+PENpdGU+PEF1dGhvcj5QYXRlbDwvQXV0aG9yPjxZZWFyPjIwMjI8L1llYXI+PFJl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QYXRlbDwvQXV0aG9yPjxZZWFyPjIwMjI8L1llYXI+PFJl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05587A">
        <w:rPr>
          <w:rFonts w:cstheme="minorHAnsi"/>
        </w:rPr>
      </w:r>
      <w:r w:rsidR="0005587A">
        <w:rPr>
          <w:rFonts w:cstheme="minorHAnsi"/>
        </w:rPr>
        <w:fldChar w:fldCharType="separate"/>
      </w:r>
      <w:r w:rsidR="00815817">
        <w:rPr>
          <w:rFonts w:cstheme="minorHAnsi"/>
          <w:noProof/>
        </w:rPr>
        <w:t>(59-61)</w:t>
      </w:r>
      <w:r w:rsidR="0005587A">
        <w:rPr>
          <w:rFonts w:cstheme="minorHAnsi"/>
        </w:rPr>
        <w:fldChar w:fldCharType="end"/>
      </w:r>
      <w:r w:rsidRPr="0048223E">
        <w:rPr>
          <w:rFonts w:cstheme="minorHAnsi"/>
        </w:rPr>
        <w:t xml:space="preserve"> timed up and go </w:t>
      </w:r>
      <w:r w:rsidRPr="0048223E">
        <w:rPr>
          <w:rFonts w:cstheme="minorHAnsi"/>
        </w:rPr>
        <w:fldChar w:fldCharType="begin">
          <w:fldData xml:space="preserve">PEVuZE5vdGU+PENpdGU+PEF1dGhvcj5NZXNxdWl0YTwvQXV0aG9yPjxZZWFyPjIwMTY8L1llYXI+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</w:fldData>
        </w:fldChar>
      </w:r>
      <w:r w:rsidR="00815817">
        <w:rPr>
          <w:rFonts w:cstheme="minorHAnsi"/>
        </w:rPr>
        <w:instrText xml:space="preserve"> ADDIN EN.CITE </w:instrText>
      </w:r>
      <w:r w:rsidR="00815817">
        <w:rPr>
          <w:rFonts w:cstheme="minorHAnsi"/>
        </w:rPr>
        <w:fldChar w:fldCharType="begin">
          <w:fldData xml:space="preserve">PEVuZE5vdGU+PENpdGU+PEF1dGhvcj5NZXNxdWl0YTwvQXV0aG9yPjxZZWFyPjIwMTY8L1llYXI+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62)</w:t>
      </w:r>
      <w:r w:rsidRPr="0048223E">
        <w:rPr>
          <w:rFonts w:cstheme="minorHAnsi"/>
        </w:rPr>
        <w:fldChar w:fldCharType="end"/>
      </w:r>
      <w:r w:rsidRPr="0048223E">
        <w:rPr>
          <w:rFonts w:cstheme="minorHAnsi"/>
        </w:rPr>
        <w:t>, and composite measures</w:t>
      </w:r>
      <w:r w:rsidR="00AD46F1" w:rsidRPr="0048223E">
        <w:rPr>
          <w:rFonts w:cstheme="minorHAnsi"/>
        </w:rPr>
        <w:t xml:space="preserve"> </w:t>
      </w:r>
      <w:r w:rsidRPr="0048223E">
        <w:rPr>
          <w:rFonts w:cstheme="minorHAnsi"/>
        </w:rPr>
        <w:t>combin</w:t>
      </w:r>
      <w:r w:rsidR="001A738F" w:rsidRPr="0048223E">
        <w:rPr>
          <w:rFonts w:cstheme="minorHAnsi"/>
        </w:rPr>
        <w:t>ing</w:t>
      </w:r>
      <w:r w:rsidRPr="0048223E">
        <w:rPr>
          <w:rFonts w:cstheme="minorHAnsi"/>
        </w:rPr>
        <w:t xml:space="preserve"> several functional tests. These have been reviewed in detail elsewhere </w:t>
      </w:r>
      <w:r w:rsidRPr="0048223E">
        <w:rPr>
          <w:rFonts w:cstheme="minorHAnsi"/>
        </w:rPr>
        <w:fldChar w:fldCharType="begin">
          <w:fldData xml:space="preserve">PEVuZE5vdGU+PENpdGU+PEF1dGhvcj5Ib2xsYW5kPC9BdXRob3I+PFllYXI+MjAyMDwvWWVhcj48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Ib2xsYW5kPC9BdXRob3I+PFllYXI+MjAyMDwvWWVhcj48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48, 63-65)</w:t>
      </w:r>
      <w:r w:rsidRPr="0048223E">
        <w:rPr>
          <w:rFonts w:cstheme="minorHAnsi"/>
        </w:rPr>
        <w:fldChar w:fldCharType="end"/>
      </w:r>
      <w:r w:rsidRPr="0048223E">
        <w:rPr>
          <w:rFonts w:cstheme="minorHAnsi"/>
        </w:rPr>
        <w:t xml:space="preserve">. </w:t>
      </w:r>
      <w:r w:rsidR="00AD46F1" w:rsidRPr="0048223E">
        <w:rPr>
          <w:rFonts w:cstheme="minorHAnsi"/>
        </w:rPr>
        <w:t>T</w:t>
      </w:r>
      <w:r w:rsidRPr="0048223E">
        <w:rPr>
          <w:rFonts w:cstheme="minorHAnsi"/>
        </w:rPr>
        <w:t>hese functional tests have a moderate relationship with field walking test performance or muscle strength and are responsive to exercise-based interventions or PR.</w:t>
      </w:r>
    </w:p>
    <w:p w14:paraId="458ADDA0" w14:textId="600ABB73" w:rsidR="002B0882" w:rsidRDefault="008B63E4" w:rsidP="004956C5">
      <w:pPr>
        <w:spacing w:after="0" w:line="240" w:lineRule="auto"/>
        <w:jc w:val="both"/>
        <w:rPr>
          <w:rFonts w:cstheme="minorHAnsi"/>
        </w:rPr>
      </w:pPr>
      <w:r w:rsidRPr="0048223E">
        <w:rPr>
          <w:rFonts w:cstheme="minorHAnsi"/>
        </w:rPr>
        <w:t xml:space="preserve">However, there are several caveats. Most validation studies have taken place in clinical settings where the tests were directly supervised and therefore the safety and validity of remotely supervised functional tests in patients with chronic respiratory disease have not been established. </w:t>
      </w:r>
      <w:r w:rsidR="00BB3CE2" w:rsidRPr="0048223E">
        <w:rPr>
          <w:rFonts w:cstheme="minorHAnsi"/>
        </w:rPr>
        <w:t>S</w:t>
      </w:r>
      <w:r w:rsidR="00AD46F1" w:rsidRPr="0048223E">
        <w:rPr>
          <w:rFonts w:cstheme="minorHAnsi"/>
        </w:rPr>
        <w:t>ome functional tests have floor or ceiling effects that might limit their application in PR.</w:t>
      </w:r>
      <w:r w:rsidR="00BB3CE2" w:rsidRPr="0048223E">
        <w:rPr>
          <w:rFonts w:cstheme="minorHAnsi"/>
        </w:rPr>
        <w:t xml:space="preserve"> For example, </w:t>
      </w:r>
      <w:r w:rsidRPr="0048223E">
        <w:rPr>
          <w:rFonts w:cstheme="minorHAnsi"/>
        </w:rPr>
        <w:t>15% of those referred for PR were not able to complete the five repetition sit to stand</w:t>
      </w:r>
      <w:r w:rsidR="00BB3CE2" w:rsidRPr="0048223E">
        <w:rPr>
          <w:rFonts w:cstheme="minorHAnsi"/>
        </w:rPr>
        <w:t>,</w:t>
      </w:r>
      <w:r w:rsidRPr="0048223E">
        <w:rPr>
          <w:rFonts w:cstheme="minorHAnsi"/>
        </w:rPr>
        <w:fldChar w:fldCharType="begin">
          <w:fldData xml:space="preserve">PEVuZE5vdGU+PENpdGU+PEF1dGhvcj5Kb25lczwvQXV0aG9yPjxZZWFyPjIwMTM8L1llYXI+PFJl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EwMTUtMjA8L3BhZ2VzPjx2b2x1bWU+Njg8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</w:fldData>
        </w:fldChar>
      </w:r>
      <w:r w:rsidR="00D404AC">
        <w:rPr>
          <w:rFonts w:cstheme="minorHAnsi"/>
        </w:rPr>
        <w:instrText xml:space="preserve"> ADDIN EN.CITE </w:instrText>
      </w:r>
      <w:r w:rsidR="00D404AC">
        <w:rPr>
          <w:rFonts w:cstheme="minorHAnsi"/>
        </w:rPr>
        <w:fldChar w:fldCharType="begin">
          <w:fldData xml:space="preserve">PEVuZE5vdGU+PENpdGU+PEF1dGhvcj5Kb25lczwvQXV0aG9yPjxZZWFyPjIwMTM8L1llYXI+PFJl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EwMTUtMjA8L3BhZ2VzPjx2b2x1bWU+Njg8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Pr="0048223E">
        <w:rPr>
          <w:rFonts w:cstheme="minorHAnsi"/>
        </w:rPr>
      </w:r>
      <w:r w:rsidRPr="0048223E">
        <w:rPr>
          <w:rFonts w:cstheme="minorHAnsi"/>
        </w:rPr>
        <w:fldChar w:fldCharType="separate"/>
      </w:r>
      <w:r w:rsidR="00D404AC">
        <w:rPr>
          <w:rFonts w:cstheme="minorHAnsi"/>
          <w:noProof/>
        </w:rPr>
        <w:t>(55)</w:t>
      </w:r>
      <w:r w:rsidRPr="0048223E">
        <w:rPr>
          <w:rFonts w:cstheme="minorHAnsi"/>
        </w:rPr>
        <w:fldChar w:fldCharType="end"/>
      </w:r>
      <w:r w:rsidRPr="0048223E">
        <w:rPr>
          <w:rFonts w:cstheme="minorHAnsi"/>
        </w:rPr>
        <w:t xml:space="preserve"> </w:t>
      </w:r>
      <w:r w:rsidR="00BB3CE2" w:rsidRPr="0048223E">
        <w:rPr>
          <w:rFonts w:cstheme="minorHAnsi"/>
        </w:rPr>
        <w:t>whilst the four metre gait speed is less responsive to PR in higher functioning individuals with COPD.</w:t>
      </w:r>
      <w:r w:rsidR="00BB3CE2" w:rsidRPr="0048223E">
        <w:rPr>
          <w:rFonts w:cstheme="minorHAnsi"/>
        </w:rPr>
        <w:fldChar w:fldCharType="begin"/>
      </w:r>
      <w:r w:rsidR="00D404AC">
        <w:rPr>
          <w:rFonts w:cstheme="minorHAnsi"/>
        </w:rPr>
        <w:instrText xml:space="preserve"> ADDIN EN.CITE &lt;EndNote&gt;&lt;Cite&gt;&lt;Author&gt;Kon&lt;/Author&gt;&lt;Year&gt;2014&lt;/Year&gt;&lt;RecNum&gt;2045&lt;/RecNum&gt;&lt;DisplayText&gt;(52)&lt;/DisplayText&gt;&lt;record&gt;&lt;rec-number&gt;2045&lt;/rec-number&gt;&lt;foreign-keys&gt;&lt;key app="EN" db-id="wtpdvfsd22fv2yep5vextrzfa05dvazz09w5" timestamp="1388496662"&gt;2045&lt;/key&gt;&lt;/foreign-keys&gt;&lt;ref-type name="Journal Article"&gt;17&lt;/ref-type&gt;&lt;contributors&gt;&lt;authors&gt;&lt;author&gt;Kon, S. S.&lt;/author&gt;&lt;author&gt;Canavan, J. L.&lt;/author&gt;&lt;author&gt;Nolan, C. M.&lt;/author&gt;&lt;author&gt;Clark, A. L.&lt;/author&gt;&lt;author&gt;Jones, S. E.&lt;/author&gt;&lt;author&gt;Cullinan, P.&lt;/author&gt;&lt;author&gt;Polkey, M. I.&lt;/author&gt;&lt;author&gt;Man, W. D.&lt;/author&gt;&lt;/authors&gt;&lt;/contributors&gt;&lt;auth-address&gt;Royal Brompton and Harefield NHS Foundation Trust and Imperial College, London.&lt;/auth-address&gt;&lt;titles&gt;&lt;title&gt;The 4-metre gait speed in COPD: responsiveness and minimal clinically important difference&lt;/title&gt;&lt;secondary-title&gt;Eur Respir J&lt;/secondary-title&gt;&lt;alt-title&gt;The European respiratory journal&lt;/alt-title&gt;&lt;/titles&gt;&lt;periodical&gt;&lt;full-title&gt;Eur Respir J&lt;/full-title&gt;&lt;/periodical&gt;&lt;pages&gt;1298-305&lt;/pages&gt;&lt;volume&gt;43&lt;/volume&gt;&lt;number&gt;5&lt;/number&gt;&lt;dates&gt;&lt;year&gt;2014&lt;/year&gt;&lt;pub-dates&gt;&lt;date&gt;May&lt;/date&gt;&lt;/pub-dates&gt;&lt;/dates&gt;&lt;isbn&gt;1399-3003 (Electronic)&amp;#xD;0903-1936 (Linking)&lt;/isbn&gt;&lt;accession-num&gt;24177002&lt;/accession-num&gt;&lt;urls&gt;&lt;related-urls&gt;&lt;url&gt;http://www.ncbi.nlm.nih.gov/pubmed/24177002&lt;/url&gt;&lt;url&gt;https://erj.ersjournals.com/content/erj/43/5/1298.full.pdf&lt;/url&gt;&lt;/related-urls&gt;&lt;/urls&gt;&lt;electronic-resource-num&gt;10.1183/09031936.00088113&lt;/electronic-resource-num&gt;&lt;/record&gt;&lt;/Cite&gt;&lt;/EndNote&gt;</w:instrText>
      </w:r>
      <w:r w:rsidR="00BB3CE2" w:rsidRPr="0048223E">
        <w:rPr>
          <w:rFonts w:cstheme="minorHAnsi"/>
        </w:rPr>
        <w:fldChar w:fldCharType="separate"/>
      </w:r>
      <w:r w:rsidR="00D404AC">
        <w:rPr>
          <w:rFonts w:cstheme="minorHAnsi"/>
          <w:noProof/>
        </w:rPr>
        <w:t>(52)</w:t>
      </w:r>
      <w:r w:rsidR="00BB3CE2" w:rsidRPr="0048223E">
        <w:rPr>
          <w:rFonts w:cstheme="minorHAnsi"/>
        </w:rPr>
        <w:fldChar w:fldCharType="end"/>
      </w:r>
      <w:r w:rsidR="00392FDD" w:rsidRPr="0048223E">
        <w:rPr>
          <w:rFonts w:cstheme="minorHAnsi"/>
        </w:rPr>
        <w:t xml:space="preserve"> F</w:t>
      </w:r>
      <w:r w:rsidRPr="0048223E">
        <w:rPr>
          <w:rFonts w:cstheme="minorHAnsi"/>
        </w:rPr>
        <w:t xml:space="preserve">unctional tests are </w:t>
      </w:r>
      <w:r w:rsidR="00392FDD" w:rsidRPr="0048223E">
        <w:rPr>
          <w:rFonts w:cstheme="minorHAnsi"/>
        </w:rPr>
        <w:t xml:space="preserve">also </w:t>
      </w:r>
      <w:r w:rsidRPr="0048223E">
        <w:rPr>
          <w:rFonts w:cstheme="minorHAnsi"/>
        </w:rPr>
        <w:t>typically submaximal, and therefore not able to support individualised exercise prescription</w:t>
      </w:r>
      <w:r w:rsidR="00392FDD" w:rsidRPr="0048223E">
        <w:rPr>
          <w:rFonts w:cstheme="minorHAnsi"/>
        </w:rPr>
        <w:t>.</w:t>
      </w:r>
      <w:r w:rsidRPr="0048223E">
        <w:rPr>
          <w:rFonts w:cstheme="minorHAnsi"/>
        </w:rPr>
        <w:fldChar w:fldCharType="begin"/>
      </w:r>
      <w:r w:rsidR="00D404AC">
        <w:rPr>
          <w:rFonts w:cstheme="minorHAnsi"/>
        </w:rPr>
        <w:instrText xml:space="preserve"> ADDIN EN.CITE &lt;EndNote&gt;&lt;Cite&gt;&lt;Author&gt;Kon&lt;/Author&gt;&lt;Year&gt;2014&lt;/Year&gt;&lt;RecNum&gt;2045&lt;/RecNum&gt;&lt;DisplayText&gt;(52)&lt;/DisplayText&gt;&lt;record&gt;&lt;rec-number&gt;2045&lt;/rec-number&gt;&lt;foreign-keys&gt;&lt;key app="EN" db-id="wtpdvfsd22fv2yep5vextrzfa05dvazz09w5" timestamp="1388496662"&gt;2045&lt;/key&gt;&lt;/foreign-keys&gt;&lt;ref-type name="Journal Article"&gt;17&lt;/ref-type&gt;&lt;contributors&gt;&lt;authors&gt;&lt;author&gt;Kon, S. S.&lt;/author&gt;&lt;author&gt;Canavan, J. L.&lt;/author&gt;&lt;author&gt;Nolan, C. M.&lt;/author&gt;&lt;author&gt;Clark, A. L.&lt;/author&gt;&lt;author&gt;Jones, S. E.&lt;/author&gt;&lt;author&gt;Cullinan, P.&lt;/author&gt;&lt;author&gt;Polkey, M. I.&lt;/author&gt;&lt;author&gt;Man, W. D.&lt;/author&gt;&lt;/authors&gt;&lt;/contributors&gt;&lt;auth-address&gt;Royal Brompton and Harefield NHS Foundation Trust and Imperial College, London.&lt;/auth-address&gt;&lt;titles&gt;&lt;title&gt;The 4-metre gait speed in COPD: responsiveness and minimal clinically important difference&lt;/title&gt;&lt;secondary-title&gt;Eur Respir J&lt;/secondary-title&gt;&lt;alt-title&gt;The European respiratory journal&lt;/alt-title&gt;&lt;/titles&gt;&lt;periodical&gt;&lt;full-title&gt;Eur Respir J&lt;/full-title&gt;&lt;/periodical&gt;&lt;pages&gt;1298-305&lt;/pages&gt;&lt;volume&gt;43&lt;/volume&gt;&lt;number&gt;5&lt;/number&gt;&lt;dates&gt;&lt;year&gt;2014&lt;/year&gt;&lt;pub-dates&gt;&lt;date&gt;May&lt;/date&gt;&lt;/pub-dates&gt;&lt;/dates&gt;&lt;isbn&gt;1399-3003 (Electronic)&amp;#xD;0903-1936 (Linking)&lt;/isbn&gt;&lt;accession-num&gt;24177002&lt;/accession-num&gt;&lt;urls&gt;&lt;related-urls&gt;&lt;url&gt;http://www.ncbi.nlm.nih.gov/pubmed/24177002&lt;/url&gt;&lt;url&gt;https://erj.ersjournals.com/content/erj/43/5/1298.full.pdf&lt;/url&gt;&lt;/related-urls&gt;&lt;/urls&gt;&lt;electronic-resource-num&gt;10.1183/09031936.00088113&lt;/electronic-resource-num&gt;&lt;/record&gt;&lt;/Cite&gt;&lt;/EndNote&gt;</w:instrText>
      </w:r>
      <w:r w:rsidRPr="0048223E">
        <w:rPr>
          <w:rFonts w:cstheme="minorHAnsi"/>
        </w:rPr>
        <w:fldChar w:fldCharType="separate"/>
      </w:r>
      <w:r w:rsidR="00D404AC">
        <w:rPr>
          <w:rFonts w:cstheme="minorHAnsi"/>
          <w:noProof/>
        </w:rPr>
        <w:t>(52)</w:t>
      </w:r>
      <w:r w:rsidRPr="0048223E">
        <w:rPr>
          <w:rFonts w:cstheme="minorHAnsi"/>
        </w:rPr>
        <w:fldChar w:fldCharType="end"/>
      </w:r>
      <w:r w:rsidRPr="0048223E">
        <w:rPr>
          <w:rFonts w:cstheme="minorHAnsi"/>
        </w:rPr>
        <w:t xml:space="preserve"> </w:t>
      </w:r>
      <w:r w:rsidR="0032170F" w:rsidRPr="0048223E">
        <w:rPr>
          <w:rFonts w:cstheme="minorHAnsi"/>
        </w:rPr>
        <w:t>Others</w:t>
      </w:r>
      <w:r w:rsidR="00392FDD" w:rsidRPr="0048223E">
        <w:rPr>
          <w:rFonts w:cstheme="minorHAnsi"/>
        </w:rPr>
        <w:t xml:space="preserve"> have used functional tests as surrogate markers of muscle strength. However the relationship between five repetition sit-to-stand test and quadriceps strength is only moderate</w:t>
      </w:r>
      <w:r w:rsidR="00FF0F55" w:rsidRPr="0048223E">
        <w:rPr>
          <w:rFonts w:cstheme="minorHAnsi"/>
        </w:rPr>
        <w:t>.</w:t>
      </w:r>
      <w:r w:rsidR="00FF0F55" w:rsidRPr="0048223E">
        <w:rPr>
          <w:rFonts w:cstheme="minorHAnsi"/>
        </w:rPr>
        <w:fldChar w:fldCharType="begin">
          <w:fldData xml:space="preserve">PEVuZE5vdGU+PENpdGU+PEF1dGhvcj5Kb25lczwvQXV0aG9yPjxZZWFyPjIwMTM8L1llYXI+PFJl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EwMTUtMjA8L3BhZ2VzPjx2b2x1bWU+Njg8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</w:fldData>
        </w:fldChar>
      </w:r>
      <w:r w:rsidR="00D404AC">
        <w:rPr>
          <w:rFonts w:cstheme="minorHAnsi"/>
        </w:rPr>
        <w:instrText xml:space="preserve"> ADDIN EN.CITE </w:instrText>
      </w:r>
      <w:r w:rsidR="00D404AC">
        <w:rPr>
          <w:rFonts w:cstheme="minorHAnsi"/>
        </w:rPr>
        <w:fldChar w:fldCharType="begin">
          <w:fldData xml:space="preserve">PEVuZE5vdGU+PENpdGU+PEF1dGhvcj5Kb25lczwvQXV0aG9yPjxZZWFyPjIwMTM8L1llYXI+PFJl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</w:fldData>
        </w:fldChar>
      </w:r>
      <w:r w:rsidR="00D404AC">
        <w:rPr>
          <w:rFonts w:cstheme="minorHAnsi"/>
        </w:rPr>
        <w:instrText xml:space="preserve"> ADDIN EN.CITE.DATA </w:instrText>
      </w:r>
      <w:r w:rsidR="00D404AC">
        <w:rPr>
          <w:rFonts w:cstheme="minorHAnsi"/>
        </w:rPr>
      </w:r>
      <w:r w:rsidR="00D404AC">
        <w:rPr>
          <w:rFonts w:cstheme="minorHAnsi"/>
        </w:rPr>
        <w:fldChar w:fldCharType="end"/>
      </w:r>
      <w:r w:rsidR="00FF0F55" w:rsidRPr="0048223E">
        <w:rPr>
          <w:rFonts w:cstheme="minorHAnsi"/>
        </w:rPr>
      </w:r>
      <w:r w:rsidR="00FF0F55" w:rsidRPr="0048223E">
        <w:rPr>
          <w:rFonts w:cstheme="minorHAnsi"/>
        </w:rPr>
        <w:fldChar w:fldCharType="separate"/>
      </w:r>
      <w:r w:rsidR="00D404AC">
        <w:rPr>
          <w:rFonts w:cstheme="minorHAnsi"/>
          <w:noProof/>
        </w:rPr>
        <w:t>(55)</w:t>
      </w:r>
      <w:r w:rsidR="00FF0F55" w:rsidRPr="0048223E">
        <w:rPr>
          <w:rFonts w:cstheme="minorHAnsi"/>
        </w:rPr>
        <w:fldChar w:fldCharType="end"/>
      </w:r>
      <w:r w:rsidR="00FF0F55" w:rsidRPr="0048223E">
        <w:rPr>
          <w:rFonts w:cstheme="minorHAnsi"/>
        </w:rPr>
        <w:t xml:space="preserve"> </w:t>
      </w:r>
    </w:p>
    <w:p w14:paraId="783A9949" w14:textId="77777777" w:rsidR="002B0882" w:rsidRPr="0048223E" w:rsidRDefault="002B0882" w:rsidP="004956C5">
      <w:pPr>
        <w:spacing w:after="0" w:line="240" w:lineRule="auto"/>
        <w:jc w:val="both"/>
        <w:rPr>
          <w:rFonts w:cstheme="minorHAnsi"/>
        </w:rPr>
      </w:pPr>
    </w:p>
    <w:p w14:paraId="10332523" w14:textId="77777777" w:rsidR="002B0882" w:rsidRPr="0048223E" w:rsidRDefault="002B0882" w:rsidP="004956C5">
      <w:pPr>
        <w:spacing w:after="0" w:line="240" w:lineRule="auto"/>
        <w:jc w:val="both"/>
        <w:rPr>
          <w:rFonts w:cstheme="minorHAnsi"/>
        </w:rPr>
      </w:pPr>
    </w:p>
    <w:p w14:paraId="6DD66E50" w14:textId="2CB916BB" w:rsidR="002B0882" w:rsidRPr="0048223E" w:rsidRDefault="002B0882" w:rsidP="004956C5">
      <w:pPr>
        <w:spacing w:after="120" w:line="240" w:lineRule="auto"/>
        <w:jc w:val="both"/>
        <w:rPr>
          <w:rFonts w:cstheme="minorHAnsi"/>
          <w:b/>
          <w:bCs/>
        </w:rPr>
      </w:pPr>
      <w:r w:rsidRPr="0048223E">
        <w:rPr>
          <w:rFonts w:cstheme="minorHAnsi"/>
          <w:b/>
          <w:bCs/>
        </w:rPr>
        <w:t>2.</w:t>
      </w:r>
      <w:r w:rsidR="00695CAF">
        <w:rPr>
          <w:rFonts w:cstheme="minorHAnsi"/>
          <w:b/>
          <w:bCs/>
        </w:rPr>
        <w:t>5</w:t>
      </w:r>
      <w:r w:rsidRPr="0048223E">
        <w:rPr>
          <w:rFonts w:cstheme="minorHAnsi"/>
          <w:b/>
          <w:bCs/>
        </w:rPr>
        <w:tab/>
        <w:t>Physical activity</w:t>
      </w:r>
      <w:r w:rsidR="00A50778" w:rsidRPr="0048223E">
        <w:rPr>
          <w:rFonts w:cstheme="minorHAnsi"/>
          <w:b/>
          <w:bCs/>
        </w:rPr>
        <w:t xml:space="preserve"> </w:t>
      </w:r>
    </w:p>
    <w:p w14:paraId="11FF304F" w14:textId="32A5D508" w:rsidR="002B0882" w:rsidRPr="0048223E" w:rsidRDefault="00AC6474" w:rsidP="004956C5">
      <w:pPr>
        <w:spacing w:after="120" w:line="240" w:lineRule="auto"/>
        <w:jc w:val="both"/>
        <w:rPr>
          <w:rFonts w:cstheme="minorHAnsi"/>
        </w:rPr>
      </w:pPr>
      <w:r w:rsidRPr="0048223E">
        <w:rPr>
          <w:rFonts w:cstheme="minorHAnsi"/>
        </w:rPr>
        <w:t xml:space="preserve">Reduced </w:t>
      </w:r>
      <w:r w:rsidR="009814E7" w:rsidRPr="0048223E">
        <w:rPr>
          <w:rFonts w:cstheme="minorHAnsi"/>
        </w:rPr>
        <w:t>physical activity (PA)</w:t>
      </w:r>
      <w:r w:rsidRPr="0048223E">
        <w:rPr>
          <w:rFonts w:cstheme="minorHAnsi"/>
        </w:rPr>
        <w:t xml:space="preserve"> is associated with poor prognosis in COPD</w:t>
      </w:r>
      <w:r w:rsidR="009814E7" w:rsidRPr="0048223E">
        <w:rPr>
          <w:rFonts w:cstheme="minorHAnsi"/>
        </w:rPr>
        <w:t>.</w:t>
      </w:r>
      <w:r w:rsidR="009814E7" w:rsidRPr="0048223E">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9814E7" w:rsidRPr="0048223E">
        <w:rPr>
          <w:rFonts w:cstheme="minorHAnsi"/>
        </w:rPr>
      </w:r>
      <w:r w:rsidR="009814E7" w:rsidRPr="0048223E">
        <w:rPr>
          <w:rFonts w:cstheme="minorHAnsi"/>
        </w:rPr>
        <w:fldChar w:fldCharType="separate"/>
      </w:r>
      <w:r w:rsidR="00815817">
        <w:rPr>
          <w:rFonts w:cstheme="minorHAnsi"/>
          <w:noProof/>
        </w:rPr>
        <w:t>(66)</w:t>
      </w:r>
      <w:r w:rsidR="009814E7" w:rsidRPr="0048223E">
        <w:rPr>
          <w:rFonts w:cstheme="minorHAnsi"/>
        </w:rPr>
        <w:fldChar w:fldCharType="end"/>
      </w:r>
      <w:r w:rsidR="009814E7" w:rsidRPr="0048223E">
        <w:rPr>
          <w:rFonts w:cstheme="minorHAnsi"/>
        </w:rPr>
        <w:t xml:space="preserve"> Although </w:t>
      </w:r>
      <w:r w:rsidR="009B4D49" w:rsidRPr="0048223E">
        <w:rPr>
          <w:rFonts w:cstheme="minorHAnsi"/>
        </w:rPr>
        <w:t>PA</w:t>
      </w:r>
      <w:r w:rsidR="009814E7" w:rsidRPr="0048223E">
        <w:rPr>
          <w:rFonts w:cstheme="minorHAnsi"/>
        </w:rPr>
        <w:t xml:space="preserve"> can be measured subjectively using questionnaires, there are limitations to this method including recall bias.</w:t>
      </w:r>
      <w:r w:rsidR="009814E7" w:rsidRPr="0048223E">
        <w:rPr>
          <w:rFonts w:cstheme="minorHAnsi"/>
        </w:rPr>
        <w:fldChar w:fldCharType="begin"/>
      </w:r>
      <w:r w:rsidR="00815817">
        <w:rPr>
          <w:rFonts w:cstheme="minorHAnsi"/>
        </w:rPr>
        <w:instrText xml:space="preserve"> ADDIN EN.CITE &lt;EndNote&gt;&lt;Cite&gt;&lt;Author&gt;Garfield&lt;/Author&gt;&lt;Year&gt;2012&lt;/Year&gt;&lt;RecNum&gt;1701&lt;/RecNum&gt;&lt;DisplayText&gt;(67)&lt;/DisplayText&gt;&lt;record&gt;&lt;rec-number&gt;1701&lt;/rec-number&gt;&lt;foreign-keys&gt;&lt;key app="EN" db-id="wtpdvfsd22fv2yep5vextrzfa05dvazz09w5" timestamp="1346950998"&gt;1701&lt;/key&gt;&lt;/foreign-keys&gt;&lt;ref-type name="Journal Article"&gt;17&lt;/ref-type&gt;&lt;contributors&gt;&lt;authors&gt;&lt;author&gt;Garfield, B. E.&lt;/author&gt;&lt;author&gt;Canavan, J. L.&lt;/author&gt;&lt;author&gt;Smith, C. J.&lt;/author&gt;&lt;author&gt;Ingram, K. A.&lt;/author&gt;&lt;author&gt;Fowler, R. P.&lt;/author&gt;&lt;author&gt;Clark, A. L.&lt;/author&gt;&lt;author&gt;Polkey, M. I.&lt;/author&gt;&lt;author&gt;Man, W. D.&lt;/author&gt;&lt;/authors&gt;&lt;/contributors&gt;&lt;auth-address&gt;c/o W.D-C. Man Dept of Respiratory Medicine, Harefield Hospital, Hill End Road, Harefield UB9 6JH, UK. E-mail: bgarfield@doctors.org.uk.&lt;/auth-address&gt;&lt;titles&gt;&lt;title&gt;Stanford Seven-Day Physical Activity Recall questionnaire in COPD&lt;/title&gt;&lt;secondary-title&gt;Eur Respir J&lt;/secondary-title&gt;&lt;/titles&gt;&lt;periodical&gt;&lt;full-title&gt;Eur Respir J&lt;/full-title&gt;&lt;/periodical&gt;&lt;pages&gt;356-62&lt;/pages&gt;&lt;volume&gt;40&lt;/volume&gt;&lt;number&gt;2&lt;/number&gt;&lt;edition&gt;2011/12/21&lt;/edition&gt;&lt;dates&gt;&lt;year&gt;2012&lt;/year&gt;&lt;pub-dates&gt;&lt;date&gt;Aug&lt;/date&gt;&lt;/pub-dates&gt;&lt;/dates&gt;&lt;isbn&gt;1399-3003 (Electronic)&amp;#xD;0903-1936 (Linking)&lt;/isbn&gt;&lt;accession-num&gt;22183486&lt;/accession-num&gt;&lt;urls&gt;&lt;related-urls&gt;&lt;url&gt;http://www.ncbi.nlm.nih.gov/pubmed/22183486&lt;/url&gt;&lt;/related-urls&gt;&lt;/urls&gt;&lt;electronic-resource-num&gt;09031936.00113611 [pii]&amp;#xD;10.1183/09031936.00113611&lt;/electronic-resource-num&gt;&lt;language&gt;eng&lt;/language&gt;&lt;/record&gt;&lt;/Cite&gt;&lt;/EndNote&gt;</w:instrText>
      </w:r>
      <w:r w:rsidR="009814E7" w:rsidRPr="0048223E">
        <w:rPr>
          <w:rFonts w:cstheme="minorHAnsi"/>
        </w:rPr>
        <w:fldChar w:fldCharType="separate"/>
      </w:r>
      <w:r w:rsidR="00815817">
        <w:rPr>
          <w:rFonts w:cstheme="minorHAnsi"/>
          <w:noProof/>
        </w:rPr>
        <w:t>(67)</w:t>
      </w:r>
      <w:r w:rsidR="009814E7" w:rsidRPr="0048223E">
        <w:rPr>
          <w:rFonts w:cstheme="minorHAnsi"/>
        </w:rPr>
        <w:fldChar w:fldCharType="end"/>
      </w:r>
      <w:r w:rsidR="009814E7" w:rsidRPr="0048223E">
        <w:rPr>
          <w:rFonts w:cstheme="minorHAnsi"/>
        </w:rPr>
        <w:t xml:space="preserve"> </w:t>
      </w:r>
      <w:r w:rsidR="009B4D49" w:rsidRPr="0048223E">
        <w:rPr>
          <w:rFonts w:cstheme="minorHAnsi"/>
        </w:rPr>
        <w:t>There</w:t>
      </w:r>
      <w:r w:rsidR="009814E7" w:rsidRPr="0048223E">
        <w:rPr>
          <w:rFonts w:cstheme="minorHAnsi"/>
        </w:rPr>
        <w:t xml:space="preserve"> is growing literature on measuring PA using wearable devices</w:t>
      </w:r>
      <w:r w:rsidR="009B4D49" w:rsidRPr="0048223E">
        <w:rPr>
          <w:rFonts w:cstheme="minorHAnsi"/>
        </w:rPr>
        <w:t xml:space="preserve">, </w:t>
      </w:r>
      <w:r w:rsidR="009814E7" w:rsidRPr="0048223E">
        <w:rPr>
          <w:rFonts w:cstheme="minorHAnsi"/>
        </w:rPr>
        <w:t>including pedometers and accelerometers</w:t>
      </w:r>
      <w:r w:rsidR="009B4D49" w:rsidRPr="0048223E">
        <w:rPr>
          <w:rFonts w:cstheme="minorHAnsi"/>
        </w:rPr>
        <w:t>, but considerable variability has been reported in clinical trials.</w:t>
      </w:r>
      <w:r w:rsidR="009B4D49" w:rsidRPr="0048223E">
        <w:rPr>
          <w:rFonts w:cstheme="minorHAnsi"/>
        </w:rPr>
        <w:fldChar w:fldCharType="begin">
          <w:fldData xml:space="preserve">PEVuZE5vdGU+PENpdGU+PEF1dGhvcj5CdXJ0aW48L0F1dGhvcj48WWVhcj4yMDIxPC9ZZWFyPjxS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CdXJ0aW48L0F1dGhvcj48WWVhcj4yMDIxPC9ZZWFyPjxS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9B4D49" w:rsidRPr="0048223E">
        <w:rPr>
          <w:rFonts w:cstheme="minorHAnsi"/>
        </w:rPr>
      </w:r>
      <w:r w:rsidR="009B4D49" w:rsidRPr="0048223E">
        <w:rPr>
          <w:rFonts w:cstheme="minorHAnsi"/>
        </w:rPr>
        <w:fldChar w:fldCharType="separate"/>
      </w:r>
      <w:r w:rsidR="00815817">
        <w:rPr>
          <w:rFonts w:cstheme="minorHAnsi"/>
          <w:noProof/>
        </w:rPr>
        <w:t>(68)</w:t>
      </w:r>
      <w:r w:rsidR="009B4D49" w:rsidRPr="0048223E">
        <w:rPr>
          <w:rFonts w:cstheme="minorHAnsi"/>
        </w:rPr>
        <w:fldChar w:fldCharType="end"/>
      </w:r>
      <w:r w:rsidR="009B4D49" w:rsidRPr="0048223E">
        <w:rPr>
          <w:rFonts w:cstheme="minorHAnsi"/>
        </w:rPr>
        <w:t xml:space="preserve">  </w:t>
      </w:r>
      <w:r w:rsidR="00EA3341" w:rsidRPr="0048223E">
        <w:rPr>
          <w:rFonts w:cstheme="minorHAnsi"/>
        </w:rPr>
        <w:t xml:space="preserve">An International Taskforce on Physical Activity </w:t>
      </w:r>
      <w:r w:rsidR="009B4D49" w:rsidRPr="0048223E">
        <w:rPr>
          <w:rFonts w:cstheme="minorHAnsi"/>
        </w:rPr>
        <w:t xml:space="preserve">has recommended </w:t>
      </w:r>
      <w:bookmarkStart w:id="3" w:name="_Hlk118365983"/>
      <w:r w:rsidR="009B4D49" w:rsidRPr="0048223E">
        <w:rPr>
          <w:rFonts w:cstheme="minorHAnsi"/>
        </w:rPr>
        <w:t>implementation of standard operating procedures for PA data collection and reporting</w:t>
      </w:r>
      <w:bookmarkEnd w:id="3"/>
      <w:r w:rsidR="009B4D49" w:rsidRPr="0048223E">
        <w:rPr>
          <w:rFonts w:cstheme="minorHAnsi"/>
        </w:rPr>
        <w:t>.</w:t>
      </w:r>
      <w:r w:rsidR="009B4D49" w:rsidRPr="0048223E">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9B4D49" w:rsidRPr="0048223E">
        <w:rPr>
          <w:rFonts w:cstheme="minorHAnsi"/>
        </w:rPr>
      </w:r>
      <w:r w:rsidR="009B4D49" w:rsidRPr="0048223E">
        <w:rPr>
          <w:rFonts w:cstheme="minorHAnsi"/>
        </w:rPr>
        <w:fldChar w:fldCharType="separate"/>
      </w:r>
      <w:r w:rsidR="00815817">
        <w:rPr>
          <w:rFonts w:cstheme="minorHAnsi"/>
          <w:noProof/>
        </w:rPr>
        <w:t>(66)</w:t>
      </w:r>
      <w:r w:rsidR="009B4D49" w:rsidRPr="0048223E">
        <w:rPr>
          <w:rFonts w:cstheme="minorHAnsi"/>
        </w:rPr>
        <w:fldChar w:fldCharType="end"/>
      </w:r>
      <w:r w:rsidR="00EA3341" w:rsidRPr="0048223E">
        <w:rPr>
          <w:rFonts w:cstheme="minorHAnsi"/>
        </w:rPr>
        <w:t xml:space="preserve"> </w:t>
      </w:r>
      <w:r w:rsidR="009B4D49" w:rsidRPr="0048223E">
        <w:rPr>
          <w:rFonts w:cstheme="minorHAnsi"/>
        </w:rPr>
        <w:t>A</w:t>
      </w:r>
      <w:r w:rsidR="00EA3341" w:rsidRPr="0048223E">
        <w:rPr>
          <w:rFonts w:cstheme="minorHAnsi"/>
        </w:rPr>
        <w:t xml:space="preserve">lthough </w:t>
      </w:r>
      <w:r w:rsidR="009B4D49" w:rsidRPr="0048223E">
        <w:rPr>
          <w:rFonts w:cstheme="minorHAnsi"/>
        </w:rPr>
        <w:t>PA</w:t>
      </w:r>
      <w:r w:rsidR="00EA3341" w:rsidRPr="0048223E">
        <w:rPr>
          <w:rFonts w:cstheme="minorHAnsi"/>
        </w:rPr>
        <w:t xml:space="preserve"> has been identified as an important outcome</w:t>
      </w:r>
      <w:r w:rsidR="009B4D49" w:rsidRPr="0048223E">
        <w:rPr>
          <w:rFonts w:cstheme="minorHAnsi"/>
        </w:rPr>
        <w:t xml:space="preserve"> that may be potentially amenable to PR, </w:t>
      </w:r>
      <w:r w:rsidR="00EA3341" w:rsidRPr="0048223E">
        <w:rPr>
          <w:rFonts w:cstheme="minorHAnsi"/>
        </w:rPr>
        <w:t xml:space="preserve">further research is required before </w:t>
      </w:r>
      <w:r w:rsidR="00695CAF">
        <w:rPr>
          <w:rFonts w:cstheme="minorHAnsi"/>
        </w:rPr>
        <w:t>implementation</w:t>
      </w:r>
      <w:r w:rsidR="00695CAF" w:rsidRPr="0048223E">
        <w:rPr>
          <w:rFonts w:cstheme="minorHAnsi"/>
        </w:rPr>
        <w:t xml:space="preserve"> </w:t>
      </w:r>
      <w:r w:rsidR="00EA3341" w:rsidRPr="0048223E">
        <w:rPr>
          <w:rFonts w:cstheme="minorHAnsi"/>
        </w:rPr>
        <w:t xml:space="preserve">into routine clinical </w:t>
      </w:r>
      <w:r w:rsidR="009B4D49" w:rsidRPr="0048223E">
        <w:rPr>
          <w:rFonts w:cstheme="minorHAnsi"/>
        </w:rPr>
        <w:t>practice</w:t>
      </w:r>
      <w:r w:rsidR="00EA3341" w:rsidRPr="0048223E">
        <w:rPr>
          <w:rFonts w:cstheme="minorHAnsi"/>
        </w:rPr>
        <w:t>.</w:t>
      </w:r>
    </w:p>
    <w:p w14:paraId="0A0B77CF" w14:textId="77777777" w:rsidR="00FF0F55" w:rsidRPr="0048223E" w:rsidRDefault="00FF0F55" w:rsidP="004956C5">
      <w:pPr>
        <w:spacing w:after="240" w:line="240" w:lineRule="auto"/>
        <w:jc w:val="both"/>
        <w:rPr>
          <w:rFonts w:cstheme="minorHAnsi"/>
        </w:rPr>
      </w:pPr>
    </w:p>
    <w:p w14:paraId="5DF7B2C8" w14:textId="77777777" w:rsidR="008B63E4" w:rsidRPr="0048223E" w:rsidRDefault="008B63E4" w:rsidP="004956C5">
      <w:pPr>
        <w:spacing w:after="120" w:line="240" w:lineRule="auto"/>
        <w:ind w:left="357" w:hanging="357"/>
        <w:contextualSpacing/>
        <w:jc w:val="both"/>
        <w:rPr>
          <w:rFonts w:eastAsia="Calibri" w:cstheme="minorHAnsi"/>
          <w:b/>
          <w:bCs/>
        </w:rPr>
      </w:pPr>
      <w:r w:rsidRPr="0048223E">
        <w:rPr>
          <w:rFonts w:eastAsia="Calibri" w:cstheme="minorHAnsi"/>
          <w:b/>
          <w:bCs/>
        </w:rPr>
        <w:t>Clinical Practice Points</w:t>
      </w:r>
    </w:p>
    <w:p w14:paraId="725A6F7A" w14:textId="4D352CAB" w:rsidR="004C1AE0" w:rsidRPr="0048223E" w:rsidRDefault="002F1696" w:rsidP="004956C5">
      <w:pPr>
        <w:pStyle w:val="ListParagraph"/>
        <w:numPr>
          <w:ilvl w:val="0"/>
          <w:numId w:val="20"/>
        </w:numPr>
        <w:spacing w:after="120" w:line="240" w:lineRule="auto"/>
        <w:ind w:left="357" w:hanging="357"/>
        <w:contextualSpacing w:val="0"/>
        <w:jc w:val="both"/>
        <w:rPr>
          <w:rFonts w:eastAsia="Calibri" w:cstheme="minorHAnsi"/>
        </w:rPr>
      </w:pPr>
      <w:r>
        <w:rPr>
          <w:rFonts w:cstheme="minorHAnsi"/>
        </w:rPr>
        <w:t>A</w:t>
      </w:r>
      <w:r w:rsidR="006762B7" w:rsidRPr="0048223E">
        <w:rPr>
          <w:rFonts w:cstheme="minorHAnsi"/>
        </w:rPr>
        <w:t xml:space="preserve"> high quality</w:t>
      </w:r>
      <w:r w:rsidR="008B63E4" w:rsidRPr="0048223E">
        <w:rPr>
          <w:rFonts w:cstheme="minorHAnsi"/>
        </w:rPr>
        <w:t xml:space="preserve"> PR assessment should </w:t>
      </w:r>
      <w:r>
        <w:rPr>
          <w:rFonts w:cstheme="minorHAnsi"/>
        </w:rPr>
        <w:t>include</w:t>
      </w:r>
      <w:r w:rsidRPr="0048223E">
        <w:rPr>
          <w:rFonts w:cstheme="minorHAnsi"/>
        </w:rPr>
        <w:t xml:space="preserve"> </w:t>
      </w:r>
      <w:r w:rsidR="008B63E4" w:rsidRPr="0048223E">
        <w:rPr>
          <w:rFonts w:cstheme="minorHAnsi"/>
        </w:rPr>
        <w:t xml:space="preserve">a </w:t>
      </w:r>
      <w:r w:rsidRPr="0048223E">
        <w:rPr>
          <w:rFonts w:cstheme="minorHAnsi"/>
        </w:rPr>
        <w:t xml:space="preserve">multi-system </w:t>
      </w:r>
      <w:r w:rsidR="005B0874">
        <w:rPr>
          <w:rFonts w:cstheme="minorHAnsi"/>
        </w:rPr>
        <w:t xml:space="preserve">holistic </w:t>
      </w:r>
      <w:r w:rsidRPr="0048223E">
        <w:rPr>
          <w:rFonts w:cstheme="minorHAnsi"/>
        </w:rPr>
        <w:t>approach</w:t>
      </w:r>
      <w:r>
        <w:rPr>
          <w:rFonts w:cstheme="minorHAnsi"/>
        </w:rPr>
        <w:t xml:space="preserve"> that</w:t>
      </w:r>
      <w:r w:rsidRPr="0048223E">
        <w:rPr>
          <w:rFonts w:cstheme="minorHAnsi"/>
        </w:rPr>
        <w:t xml:space="preserve"> help</w:t>
      </w:r>
      <w:r>
        <w:rPr>
          <w:rFonts w:cstheme="minorHAnsi"/>
        </w:rPr>
        <w:t>s</w:t>
      </w:r>
      <w:r w:rsidRPr="0048223E">
        <w:rPr>
          <w:rFonts w:cstheme="minorHAnsi"/>
        </w:rPr>
        <w:t xml:space="preserve"> identify individuals who might benefit from other cost-effective interventions </w:t>
      </w:r>
      <w:r w:rsidR="005B0874">
        <w:rPr>
          <w:rFonts w:cstheme="minorHAnsi"/>
        </w:rPr>
        <w:t>(</w:t>
      </w:r>
      <w:r w:rsidRPr="0048223E">
        <w:rPr>
          <w:rFonts w:cstheme="minorHAnsi"/>
        </w:rPr>
        <w:t>such as vaccination and smoking cessation</w:t>
      </w:r>
      <w:r w:rsidR="005B0874">
        <w:rPr>
          <w:rFonts w:cstheme="minorHAnsi"/>
        </w:rPr>
        <w:t>) or onward referral to multidisciplinary specialists</w:t>
      </w:r>
      <w:r w:rsidR="00AD3255">
        <w:rPr>
          <w:rFonts w:cstheme="minorHAnsi"/>
        </w:rPr>
        <w:t>.</w:t>
      </w:r>
      <w:r>
        <w:rPr>
          <w:rFonts w:cstheme="minorHAnsi"/>
        </w:rPr>
        <w:t xml:space="preserve"> </w:t>
      </w:r>
      <w:r w:rsidR="008B63E4" w:rsidRPr="0048223E">
        <w:rPr>
          <w:rFonts w:cstheme="minorHAnsi"/>
        </w:rPr>
        <w:t xml:space="preserve">This information should be communicated to other relevant healthcare professionals involved in the </w:t>
      </w:r>
      <w:r w:rsidR="00AA2403" w:rsidRPr="0048223E">
        <w:rPr>
          <w:rFonts w:cstheme="minorHAnsi"/>
        </w:rPr>
        <w:t>individual</w:t>
      </w:r>
      <w:r w:rsidR="008B63E4" w:rsidRPr="0048223E">
        <w:rPr>
          <w:rFonts w:cstheme="minorHAnsi"/>
        </w:rPr>
        <w:t xml:space="preserve">’s </w:t>
      </w:r>
      <w:r>
        <w:rPr>
          <w:rFonts w:cstheme="minorHAnsi"/>
        </w:rPr>
        <w:t>care</w:t>
      </w:r>
      <w:r w:rsidR="00432043" w:rsidRPr="0048223E">
        <w:rPr>
          <w:rFonts w:cstheme="minorHAnsi"/>
        </w:rPr>
        <w:t>.</w:t>
      </w:r>
    </w:p>
    <w:p w14:paraId="1936E5B2" w14:textId="4B39005F" w:rsidR="001F5440" w:rsidRPr="0048223E" w:rsidRDefault="001F5440"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lastRenderedPageBreak/>
        <w:t>Assessment of patient safety for exercise-training and exercise capacity to facilitate exercise prescription should be conducted in-person using a validated field walking test (incremental shuttle walk, 6MWT) or laboratory cardiopulmonary exercise test.</w:t>
      </w:r>
    </w:p>
    <w:p w14:paraId="4909A272" w14:textId="1043EF10" w:rsidR="008B63E4" w:rsidRPr="0048223E" w:rsidRDefault="008B63E4"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There is no evidence to support the safety or validity of field walking tests or simple functional tests</w:t>
      </w:r>
      <w:r w:rsidR="00806C35" w:rsidRPr="0048223E">
        <w:rPr>
          <w:rFonts w:cstheme="minorHAnsi"/>
        </w:rPr>
        <w:t xml:space="preserve"> that are supervised remotely</w:t>
      </w:r>
      <w:r w:rsidR="00432043" w:rsidRPr="0048223E">
        <w:rPr>
          <w:rFonts w:cstheme="minorHAnsi"/>
        </w:rPr>
        <w:t>.</w:t>
      </w:r>
    </w:p>
    <w:p w14:paraId="3ABA1E5B" w14:textId="650553A6" w:rsidR="008B63E4" w:rsidRPr="0048223E" w:rsidRDefault="008B63E4" w:rsidP="004956C5">
      <w:pPr>
        <w:numPr>
          <w:ilvl w:val="0"/>
          <w:numId w:val="20"/>
        </w:numPr>
        <w:spacing w:after="120" w:line="240" w:lineRule="auto"/>
        <w:ind w:left="357" w:hanging="357"/>
        <w:jc w:val="both"/>
        <w:rPr>
          <w:rFonts w:cstheme="minorHAnsi"/>
        </w:rPr>
      </w:pPr>
      <w:r w:rsidRPr="0048223E">
        <w:rPr>
          <w:rFonts w:cstheme="minorHAnsi"/>
        </w:rPr>
        <w:t xml:space="preserve">When routine face-to-face assessments are </w:t>
      </w:r>
      <w:r w:rsidR="00043C67" w:rsidRPr="0048223E">
        <w:rPr>
          <w:rFonts w:cstheme="minorHAnsi"/>
        </w:rPr>
        <w:t>restricted</w:t>
      </w:r>
      <w:r w:rsidRPr="0048223E">
        <w:rPr>
          <w:rFonts w:cstheme="minorHAnsi"/>
        </w:rPr>
        <w:t xml:space="preserve">, hybrid assessments can be considered with questionnaire-based assessments conducted over the telephone and a directly supervised, face-to-face assessment of exercise capacity. </w:t>
      </w:r>
    </w:p>
    <w:p w14:paraId="13280C96" w14:textId="20238450" w:rsidR="00432043" w:rsidRPr="0048223E" w:rsidRDefault="00432043" w:rsidP="004956C5">
      <w:pPr>
        <w:numPr>
          <w:ilvl w:val="0"/>
          <w:numId w:val="20"/>
        </w:numPr>
        <w:spacing w:after="120" w:line="240" w:lineRule="auto"/>
        <w:ind w:left="357" w:hanging="357"/>
        <w:jc w:val="both"/>
        <w:rPr>
          <w:rFonts w:cstheme="minorHAnsi"/>
        </w:rPr>
      </w:pPr>
      <w:r w:rsidRPr="0048223E">
        <w:rPr>
          <w:rFonts w:cstheme="minorHAnsi"/>
        </w:rPr>
        <w:t>Functional tests are complementary to, but not a replacement for, validated exercise walking tests. There is no evidence to support aerobic or strength exercise prescription from</w:t>
      </w:r>
      <w:r w:rsidR="00347C3D" w:rsidRPr="0048223E">
        <w:rPr>
          <w:rFonts w:cstheme="minorHAnsi"/>
        </w:rPr>
        <w:t xml:space="preserve"> simple</w:t>
      </w:r>
      <w:r w:rsidRPr="0048223E">
        <w:rPr>
          <w:rFonts w:cstheme="minorHAnsi"/>
        </w:rPr>
        <w:t xml:space="preserve"> functional tests.</w:t>
      </w:r>
    </w:p>
    <w:p w14:paraId="2B252BE4" w14:textId="77777777" w:rsidR="00432043" w:rsidRPr="0048223E" w:rsidRDefault="00432043" w:rsidP="004956C5">
      <w:pPr>
        <w:spacing w:after="120" w:line="240" w:lineRule="auto"/>
        <w:ind w:left="357"/>
        <w:jc w:val="both"/>
        <w:rPr>
          <w:rFonts w:cstheme="minorHAnsi"/>
        </w:rPr>
      </w:pPr>
    </w:p>
    <w:p w14:paraId="488C4294" w14:textId="77777777" w:rsidR="008B63E4" w:rsidRPr="0048223E" w:rsidRDefault="008B63E4" w:rsidP="004956C5">
      <w:pPr>
        <w:spacing w:after="120" w:line="240" w:lineRule="auto"/>
        <w:rPr>
          <w:rFonts w:eastAsia="Calibri" w:cstheme="minorHAnsi"/>
          <w:b/>
          <w:bCs/>
        </w:rPr>
      </w:pPr>
      <w:r w:rsidRPr="0048223E">
        <w:rPr>
          <w:rFonts w:eastAsia="Calibri" w:cstheme="minorHAnsi"/>
          <w:b/>
          <w:bCs/>
        </w:rPr>
        <w:t xml:space="preserve">Research gaps </w:t>
      </w:r>
    </w:p>
    <w:p w14:paraId="7CC80D26" w14:textId="624365D2" w:rsidR="00A50778" w:rsidRPr="00AE4DA3" w:rsidRDefault="00FC3CBE" w:rsidP="004956C5">
      <w:pPr>
        <w:pStyle w:val="ListParagraph"/>
        <w:numPr>
          <w:ilvl w:val="0"/>
          <w:numId w:val="27"/>
        </w:numPr>
        <w:spacing w:after="0" w:line="240" w:lineRule="auto"/>
        <w:ind w:left="357" w:hanging="357"/>
        <w:contextualSpacing w:val="0"/>
        <w:jc w:val="both"/>
        <w:rPr>
          <w:rFonts w:eastAsia="Calibri" w:cstheme="minorHAnsi"/>
        </w:rPr>
      </w:pPr>
      <w:r w:rsidRPr="0048223E">
        <w:rPr>
          <w:rFonts w:eastAsia="Calibri" w:cstheme="minorHAnsi"/>
        </w:rPr>
        <w:t>Development of o</w:t>
      </w:r>
      <w:r w:rsidR="008B63E4" w:rsidRPr="0048223E">
        <w:rPr>
          <w:rFonts w:eastAsia="Calibri" w:cstheme="minorHAnsi"/>
        </w:rPr>
        <w:t>utcomes that assess the effectiveness of the education component of the PR programme</w:t>
      </w:r>
      <w:r w:rsidR="002F1696">
        <w:rPr>
          <w:rFonts w:eastAsia="Calibri" w:cstheme="minorHAnsi"/>
        </w:rPr>
        <w:t>.</w:t>
      </w:r>
    </w:p>
    <w:p w14:paraId="143425F5" w14:textId="4DC4F7BB" w:rsidR="00A50778" w:rsidRPr="00AE4DA3" w:rsidRDefault="008B63E4" w:rsidP="004956C5">
      <w:pPr>
        <w:pStyle w:val="ListParagraph"/>
        <w:numPr>
          <w:ilvl w:val="0"/>
          <w:numId w:val="27"/>
        </w:numPr>
        <w:spacing w:after="0" w:line="240" w:lineRule="auto"/>
        <w:ind w:left="357" w:hanging="357"/>
        <w:contextualSpacing w:val="0"/>
        <w:jc w:val="both"/>
        <w:rPr>
          <w:rFonts w:eastAsia="Calibri" w:cstheme="minorHAnsi"/>
        </w:rPr>
      </w:pPr>
      <w:r w:rsidRPr="0048223E">
        <w:rPr>
          <w:rFonts w:eastAsia="Calibri" w:cstheme="minorHAnsi"/>
        </w:rPr>
        <w:t>Studies to assess the safety and validity of remotely supervised exercise and functional outcomes through video-conferencing or mobile applications.</w:t>
      </w:r>
    </w:p>
    <w:p w14:paraId="67742D30" w14:textId="08F38B7F" w:rsidR="00A50778" w:rsidRPr="00AE4DA3" w:rsidRDefault="008B63E4" w:rsidP="004956C5">
      <w:pPr>
        <w:pStyle w:val="ListParagraph"/>
        <w:numPr>
          <w:ilvl w:val="0"/>
          <w:numId w:val="27"/>
        </w:numPr>
        <w:spacing w:after="0" w:line="240" w:lineRule="auto"/>
        <w:ind w:left="357" w:hanging="357"/>
        <w:contextualSpacing w:val="0"/>
        <w:jc w:val="both"/>
        <w:rPr>
          <w:rFonts w:eastAsia="Calibri" w:cstheme="minorHAnsi"/>
        </w:rPr>
      </w:pPr>
      <w:r w:rsidRPr="0048223E">
        <w:rPr>
          <w:rFonts w:eastAsia="Calibri" w:cstheme="minorHAnsi"/>
        </w:rPr>
        <w:t>Alternative strategies to prescribe exercise and deliver effective PR in the absence of a directly supervised validated exercise test.</w:t>
      </w:r>
    </w:p>
    <w:p w14:paraId="435EFC80" w14:textId="3F20C33C" w:rsidR="00A50778" w:rsidRPr="0048223E" w:rsidRDefault="00A50778" w:rsidP="004956C5">
      <w:pPr>
        <w:pStyle w:val="ListParagraph"/>
        <w:numPr>
          <w:ilvl w:val="0"/>
          <w:numId w:val="27"/>
        </w:numPr>
        <w:spacing w:after="0" w:line="240" w:lineRule="auto"/>
        <w:ind w:left="357" w:hanging="357"/>
        <w:contextualSpacing w:val="0"/>
        <w:jc w:val="both"/>
        <w:rPr>
          <w:rFonts w:eastAsia="Calibri" w:cstheme="minorHAnsi"/>
        </w:rPr>
      </w:pPr>
      <w:r w:rsidRPr="0048223E">
        <w:rPr>
          <w:rFonts w:cstheme="minorHAnsi"/>
        </w:rPr>
        <w:t>Clarify the value of measuring PA and other physiological data obtainable from wearable</w:t>
      </w:r>
      <w:r w:rsidR="0047537C" w:rsidRPr="0048223E">
        <w:rPr>
          <w:rFonts w:cstheme="minorHAnsi"/>
        </w:rPr>
        <w:t>s</w:t>
      </w:r>
      <w:r w:rsidRPr="0048223E">
        <w:rPr>
          <w:rFonts w:cstheme="minorHAnsi"/>
        </w:rPr>
        <w:t xml:space="preserve"> as part of </w:t>
      </w:r>
      <w:r w:rsidR="000E1CFB" w:rsidRPr="0048223E">
        <w:rPr>
          <w:rFonts w:cstheme="minorHAnsi"/>
        </w:rPr>
        <w:t>routine</w:t>
      </w:r>
      <w:r w:rsidRPr="0048223E">
        <w:rPr>
          <w:rFonts w:cstheme="minorHAnsi"/>
        </w:rPr>
        <w:t xml:space="preserve"> </w:t>
      </w:r>
      <w:r w:rsidR="000E1CFB" w:rsidRPr="0048223E">
        <w:rPr>
          <w:rFonts w:cstheme="minorHAnsi"/>
        </w:rPr>
        <w:t>clinical practice in PR</w:t>
      </w:r>
      <w:r w:rsidRPr="0048223E">
        <w:rPr>
          <w:rFonts w:cstheme="minorHAnsi"/>
        </w:rPr>
        <w:t>.</w:t>
      </w:r>
    </w:p>
    <w:p w14:paraId="6D3873E4" w14:textId="77777777" w:rsidR="00FC3CBE" w:rsidRPr="0048223E" w:rsidRDefault="00FC3CBE" w:rsidP="004956C5">
      <w:pPr>
        <w:pStyle w:val="ListParagraph"/>
        <w:spacing w:after="360" w:line="240" w:lineRule="auto"/>
        <w:ind w:left="357"/>
        <w:contextualSpacing w:val="0"/>
        <w:jc w:val="both"/>
        <w:rPr>
          <w:rFonts w:eastAsia="Calibri" w:cstheme="minorHAnsi"/>
        </w:rPr>
      </w:pPr>
    </w:p>
    <w:p w14:paraId="072FE171" w14:textId="77777777" w:rsidR="00AE4DA3" w:rsidRDefault="00AE4DA3" w:rsidP="004956C5">
      <w:pPr>
        <w:spacing w:after="240" w:line="240" w:lineRule="auto"/>
        <w:rPr>
          <w:rFonts w:cstheme="minorHAnsi"/>
          <w:b/>
          <w:bCs/>
        </w:rPr>
      </w:pPr>
    </w:p>
    <w:p w14:paraId="2A50517B" w14:textId="52E865E5" w:rsidR="008B63E4" w:rsidRPr="00AE4DA3" w:rsidRDefault="008B63E4" w:rsidP="004956C5">
      <w:pPr>
        <w:spacing w:after="240" w:line="240" w:lineRule="auto"/>
        <w:rPr>
          <w:rFonts w:cstheme="minorHAnsi"/>
          <w:b/>
          <w:bCs/>
          <w:sz w:val="24"/>
          <w:szCs w:val="24"/>
        </w:rPr>
      </w:pPr>
      <w:r w:rsidRPr="00AE4DA3">
        <w:rPr>
          <w:rFonts w:cstheme="minorHAnsi"/>
          <w:b/>
          <w:bCs/>
          <w:sz w:val="24"/>
          <w:szCs w:val="24"/>
        </w:rPr>
        <w:t xml:space="preserve">Section 3: </w:t>
      </w:r>
      <w:r w:rsidRPr="00AE4DA3">
        <w:rPr>
          <w:rFonts w:cstheme="minorHAnsi"/>
          <w:b/>
          <w:bCs/>
          <w:sz w:val="24"/>
          <w:szCs w:val="24"/>
        </w:rPr>
        <w:tab/>
        <w:t xml:space="preserve">Extending the Scope of Pulmonary Rehabilitation  </w:t>
      </w:r>
    </w:p>
    <w:p w14:paraId="6652A4E3" w14:textId="7F2A4BC4" w:rsidR="008B63E4" w:rsidRPr="0048223E" w:rsidRDefault="008B63E4" w:rsidP="004956C5">
      <w:pPr>
        <w:spacing w:after="120" w:line="240" w:lineRule="auto"/>
        <w:jc w:val="both"/>
        <w:rPr>
          <w:rFonts w:cstheme="minorHAnsi"/>
          <w:b/>
          <w:bCs/>
        </w:rPr>
      </w:pPr>
      <w:r w:rsidRPr="0048223E">
        <w:rPr>
          <w:rFonts w:cstheme="minorHAnsi"/>
          <w:b/>
          <w:bCs/>
        </w:rPr>
        <w:t xml:space="preserve">3.1 </w:t>
      </w:r>
      <w:r w:rsidRPr="0048223E">
        <w:rPr>
          <w:rFonts w:cstheme="minorHAnsi"/>
          <w:b/>
          <w:bCs/>
        </w:rPr>
        <w:tab/>
        <w:t>Chronic Respiratory Disease</w:t>
      </w:r>
      <w:r w:rsidR="00043C67" w:rsidRPr="0048223E">
        <w:rPr>
          <w:rFonts w:cstheme="minorHAnsi"/>
          <w:b/>
          <w:bCs/>
        </w:rPr>
        <w:t xml:space="preserve"> other than COPD</w:t>
      </w:r>
    </w:p>
    <w:p w14:paraId="0B8C8411" w14:textId="78B70D41" w:rsidR="008B63E4" w:rsidRPr="0048223E" w:rsidRDefault="00877174" w:rsidP="004956C5">
      <w:pPr>
        <w:spacing w:after="120" w:line="240" w:lineRule="auto"/>
        <w:jc w:val="both"/>
        <w:rPr>
          <w:rFonts w:cstheme="minorHAnsi"/>
        </w:rPr>
      </w:pPr>
      <w:r w:rsidRPr="0048223E">
        <w:rPr>
          <w:rFonts w:cstheme="minorHAnsi"/>
        </w:rPr>
        <w:t>T</w:t>
      </w:r>
      <w:r w:rsidR="008B63E4" w:rsidRPr="0048223E">
        <w:rPr>
          <w:rFonts w:cstheme="minorHAnsi"/>
        </w:rPr>
        <w:t xml:space="preserve">here is a growing evidence-base and real-world experience of delivering PR to people with </w:t>
      </w:r>
      <w:r w:rsidR="00455371" w:rsidRPr="0048223E">
        <w:rPr>
          <w:rFonts w:cstheme="minorHAnsi"/>
        </w:rPr>
        <w:t xml:space="preserve">asthma, </w:t>
      </w:r>
      <w:r w:rsidR="000A2FB4" w:rsidRPr="0048223E">
        <w:rPr>
          <w:rFonts w:cstheme="minorHAnsi"/>
        </w:rPr>
        <w:t xml:space="preserve">bronchiectasis and </w:t>
      </w:r>
      <w:r w:rsidR="00455371" w:rsidRPr="0048223E">
        <w:rPr>
          <w:rFonts w:cstheme="minorHAnsi"/>
        </w:rPr>
        <w:t xml:space="preserve">interstitial lung disease </w:t>
      </w:r>
      <w:r w:rsidR="000A2FB4" w:rsidRPr="0048223E">
        <w:rPr>
          <w:rFonts w:cstheme="minorHAnsi"/>
        </w:rPr>
        <w:t>(ILD)</w:t>
      </w:r>
      <w:r w:rsidR="008B63E4" w:rsidRPr="0048223E">
        <w:rPr>
          <w:rFonts w:cstheme="minorHAnsi"/>
        </w:rPr>
        <w:t xml:space="preserve">. </w:t>
      </w:r>
      <w:r w:rsidR="00341059" w:rsidRPr="0048223E">
        <w:rPr>
          <w:rFonts w:cstheme="minorHAnsi"/>
        </w:rPr>
        <w:t>S</w:t>
      </w:r>
      <w:r w:rsidR="008B63E4" w:rsidRPr="0048223E">
        <w:rPr>
          <w:rFonts w:cstheme="minorHAnsi"/>
        </w:rPr>
        <w:t xml:space="preserve">ystematic reviews have demonstrated that exercise training, compared with control interventions, significantly improves exercise capacity and </w:t>
      </w:r>
      <w:r w:rsidR="008E177A" w:rsidRPr="0048223E">
        <w:rPr>
          <w:rFonts w:cstheme="minorHAnsi"/>
        </w:rPr>
        <w:t>HRQOL</w:t>
      </w:r>
      <w:r w:rsidR="008B63E4" w:rsidRPr="0048223E">
        <w:rPr>
          <w:rFonts w:cstheme="minorHAnsi"/>
        </w:rPr>
        <w:t>.</w:t>
      </w:r>
      <w:r w:rsidR="008B63E4" w:rsidRPr="0048223E">
        <w:rPr>
          <w:rFonts w:cstheme="minorHAnsi"/>
        </w:rPr>
        <w:fldChar w:fldCharType="begin">
          <w:fldData xml:space="preserve">PEVuZE5vdGU+PENpdGU+PEF1dGhvcj5GZW5nPC9BdXRob3I+PFllYXI+MjAyMTwvWWVhcj48UmVj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GZW5nPC9BdXRob3I+PFllYXI+MjAyMTwvWWVhcj48UmVj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69-72)</w:t>
      </w:r>
      <w:r w:rsidR="008B63E4" w:rsidRPr="0048223E">
        <w:rPr>
          <w:rFonts w:cstheme="minorHAnsi"/>
        </w:rPr>
        <w:fldChar w:fldCharType="end"/>
      </w:r>
      <w:r w:rsidR="008B63E4" w:rsidRPr="0048223E">
        <w:rPr>
          <w:rFonts w:cstheme="minorHAnsi"/>
        </w:rPr>
        <w:t xml:space="preserve"> Furthermore, real-world data suggest that these improvements are of similar magnitude to those observed in matched patients with COPD.</w:t>
      </w:r>
      <w:r w:rsidR="008B63E4" w:rsidRPr="0048223E">
        <w:rPr>
          <w:rFonts w:cstheme="minorHAnsi"/>
        </w:rPr>
        <w:fldChar w:fldCharType="begin">
          <w:fldData xml:space="preserve">PEVuZE5vdGU+PENpdGU+PEF1dGhvcj5Ob2xhbjwvQXV0aG9yPjxZZWFyPjIwMjI8L1llYXI+PFJl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Ob2xhbjwvQXV0aG9yPjxZZWFyPjIwMjI8L1llYXI+PFJl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20, 73, 74)</w:t>
      </w:r>
      <w:r w:rsidR="008B63E4" w:rsidRPr="0048223E">
        <w:rPr>
          <w:rFonts w:cstheme="minorHAnsi"/>
        </w:rPr>
        <w:fldChar w:fldCharType="end"/>
      </w:r>
      <w:r w:rsidR="008B63E4" w:rsidRPr="0048223E">
        <w:rPr>
          <w:rFonts w:cstheme="minorHAnsi"/>
        </w:rPr>
        <w:t xml:space="preserve"> </w:t>
      </w:r>
    </w:p>
    <w:p w14:paraId="6DECA3CF" w14:textId="60A1A545" w:rsidR="009F5303" w:rsidRPr="0048223E" w:rsidRDefault="008B63E4" w:rsidP="004956C5">
      <w:pPr>
        <w:spacing w:after="240" w:line="240" w:lineRule="auto"/>
        <w:jc w:val="both"/>
        <w:rPr>
          <w:rFonts w:cstheme="minorHAnsi"/>
        </w:rPr>
      </w:pPr>
      <w:r w:rsidRPr="0048223E">
        <w:rPr>
          <w:rFonts w:cstheme="minorHAnsi"/>
        </w:rPr>
        <w:t xml:space="preserve">Considerations and potential adaptations needed to deliver PR to people with non-COPD chronic respiratory disease are outlined in Table </w:t>
      </w:r>
      <w:r w:rsidR="000D2C4B">
        <w:rPr>
          <w:rFonts w:cstheme="minorHAnsi"/>
        </w:rPr>
        <w:t>3</w:t>
      </w:r>
      <w:r w:rsidRPr="0048223E">
        <w:rPr>
          <w:rFonts w:cstheme="minorHAnsi"/>
        </w:rPr>
        <w:t>. For asthma, to minimise risk of adverse events, patients should be medically optimised prior to referral for PR.</w:t>
      </w:r>
      <w:r w:rsidRPr="0048223E">
        <w:rPr>
          <w:rFonts w:cstheme="minorHAnsi"/>
        </w:rPr>
        <w:fldChar w:fldCharType="begin"/>
      </w:r>
      <w:r w:rsidR="00815817">
        <w:rPr>
          <w:rFonts w:cstheme="minorHAnsi"/>
        </w:rPr>
        <w:instrText xml:space="preserve"> ADDIN EN.CITE &lt;EndNote&gt;&lt;Cite&gt;&lt;Author&gt;Eichenberger&lt;/Author&gt;&lt;Year&gt;2013&lt;/Year&gt;&lt;RecNum&gt;2820&lt;/RecNum&gt;&lt;DisplayText&gt;(75)&lt;/DisplayText&gt;&lt;record&gt;&lt;rec-number&gt;2820&lt;/rec-number&gt;&lt;foreign-keys&gt;&lt;key app="EN" db-id="wtpdvfsd22fv2yep5vextrzfa05dvazz09w5" timestamp="1654600224"&gt;2820&lt;/key&gt;&lt;/foreign-keys&gt;&lt;ref-type name="Journal Article"&gt;17&lt;/ref-type&gt;&lt;contributors&gt;&lt;authors&gt;&lt;author&gt;Eichenberger, P. A.&lt;/author&gt;&lt;author&gt;Diener, S. N.&lt;/author&gt;&lt;author&gt;Kofmehl, R.&lt;/author&gt;&lt;author&gt;Spengler, C. M.&lt;/author&gt;&lt;/authors&gt;&lt;/contributors&gt;&lt;auth-address&gt;Exercise Physiology Lab, Institute of Human Movement Sciences, ETH Zurich, Winterthurerstrasse 190, 8057, Zurich, Switzerland.&lt;/auth-address&gt;&lt;titles&gt;&lt;title&gt;Effects of exercise training on airway hyperreactivity in asthma: a systematic review and meta-analysis&lt;/title&gt;&lt;secondary-title&gt;Sports Med&lt;/secondary-title&gt;&lt;/titles&gt;&lt;periodical&gt;&lt;full-title&gt;Sports Med&lt;/full-title&gt;&lt;/periodical&gt;&lt;pages&gt;1157-70&lt;/pages&gt;&lt;volume&gt;43&lt;/volume&gt;&lt;number&gt;11&lt;/number&gt;&lt;edition&gt;2013/07/13&lt;/edition&gt;&lt;keywords&gt;&lt;keyword&gt;Asthma/*physiopathology/*therapy&lt;/keyword&gt;&lt;keyword&gt;Bronchial Hyperreactivity/*physiopathology&lt;/keyword&gt;&lt;keyword&gt;Bronchoconstriction&lt;/keyword&gt;&lt;keyword&gt;Exercise/*physiology&lt;/keyword&gt;&lt;keyword&gt;*Exercise Therapy&lt;/keyword&gt;&lt;keyword&gt;Exercise Tolerance&lt;/keyword&gt;&lt;keyword&gt;Forced Expiratory Volume&lt;/keyword&gt;&lt;keyword&gt;Humans&lt;/keyword&gt;&lt;keyword&gt;Peak Expiratory Flow Rate&lt;/keyword&gt;&lt;keyword&gt;Quality of Life&lt;/keyword&gt;&lt;/keywords&gt;&lt;dates&gt;&lt;year&gt;2013&lt;/year&gt;&lt;pub-dates&gt;&lt;date&gt;Nov&lt;/date&gt;&lt;/pub-dates&gt;&lt;/dates&gt;&lt;isbn&gt;0112-1642&lt;/isbn&gt;&lt;accession-num&gt;23846823&lt;/accession-num&gt;&lt;urls&gt;&lt;/urls&gt;&lt;electronic-resource-num&gt;10.1007/s40279-013-0077-2&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75)</w:t>
      </w:r>
      <w:r w:rsidRPr="0048223E">
        <w:rPr>
          <w:rFonts w:cstheme="minorHAnsi"/>
        </w:rPr>
        <w:fldChar w:fldCharType="end"/>
      </w:r>
      <w:r w:rsidRPr="0048223E">
        <w:rPr>
          <w:rFonts w:cstheme="minorHAnsi"/>
        </w:rPr>
        <w:t xml:space="preserve"> Similarly, as bronchiectasis is characterised by excessive sputum production, a review and optimisation of airway clearance technique </w:t>
      </w:r>
      <w:r w:rsidR="00D479DC" w:rsidRPr="0048223E">
        <w:rPr>
          <w:rFonts w:cstheme="minorHAnsi"/>
        </w:rPr>
        <w:t xml:space="preserve">should be considered </w:t>
      </w:r>
      <w:r w:rsidRPr="0048223E">
        <w:rPr>
          <w:rFonts w:cstheme="minorHAnsi"/>
        </w:rPr>
        <w:t>prior to starting PR.</w:t>
      </w:r>
      <w:r w:rsidR="000716E9" w:rsidRPr="0048223E">
        <w:rPr>
          <w:rFonts w:cstheme="minorHAnsi"/>
        </w:rPr>
        <w:fldChar w:fldCharType="begin">
          <w:fldData xml:space="preserve">PEVuZE5vdGU+PENpdGU+PEF1dGhvcj5IaWxsPC9BdXRob3I+PFllYXI+MjAxOTwvWWVhcj48UmVj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IaWxsPC9BdXRob3I+PFllYXI+MjAxOTwvWWVhcj48UmVj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0716E9" w:rsidRPr="0048223E">
        <w:rPr>
          <w:rFonts w:cstheme="minorHAnsi"/>
        </w:rPr>
      </w:r>
      <w:r w:rsidR="000716E9" w:rsidRPr="0048223E">
        <w:rPr>
          <w:rFonts w:cstheme="minorHAnsi"/>
        </w:rPr>
        <w:fldChar w:fldCharType="separate"/>
      </w:r>
      <w:r w:rsidR="00815817">
        <w:rPr>
          <w:rFonts w:cstheme="minorHAnsi"/>
          <w:noProof/>
        </w:rPr>
        <w:t>(76)</w:t>
      </w:r>
      <w:r w:rsidR="000716E9" w:rsidRPr="0048223E">
        <w:rPr>
          <w:rFonts w:cstheme="minorHAnsi"/>
        </w:rPr>
        <w:fldChar w:fldCharType="end"/>
      </w:r>
      <w:r w:rsidRPr="0048223E">
        <w:rPr>
          <w:rFonts w:cstheme="minorHAnsi"/>
        </w:rPr>
        <w:t xml:space="preserve"> There are no data </w:t>
      </w:r>
      <w:r w:rsidR="00D479DC" w:rsidRPr="0048223E">
        <w:rPr>
          <w:rFonts w:cstheme="minorHAnsi"/>
        </w:rPr>
        <w:t>to support increased</w:t>
      </w:r>
      <w:r w:rsidRPr="0048223E">
        <w:rPr>
          <w:rFonts w:cstheme="minorHAnsi"/>
        </w:rPr>
        <w:t xml:space="preserve"> risk of cross-infection of multi-resistant organisms,</w:t>
      </w:r>
      <w:r w:rsidR="00D479DC" w:rsidRPr="0048223E">
        <w:rPr>
          <w:rFonts w:cstheme="minorHAnsi"/>
        </w:rPr>
        <w:fldChar w:fldCharType="begin"/>
      </w:r>
      <w:r w:rsidR="00815817">
        <w:rPr>
          <w:rFonts w:cstheme="minorHAnsi"/>
        </w:rPr>
        <w:instrText xml:space="preserve"> ADDIN EN.CITE &lt;EndNote&gt;&lt;Cite&gt;&lt;Author&gt;Sobala&lt;/Author&gt;&lt;Year&gt;2022&lt;/Year&gt;&lt;RecNum&gt;2959&lt;/RecNum&gt;&lt;DisplayText&gt;(77)&lt;/DisplayText&gt;&lt;record&gt;&lt;rec-number&gt;2959&lt;/rec-number&gt;&lt;foreign-keys&gt;&lt;key app="EN" db-id="wtpdvfsd22fv2yep5vextrzfa05dvazz09w5" timestamp="1666564900"&gt;2959&lt;/key&gt;&lt;/foreign-keys&gt;&lt;ref-type name="Journal Article"&gt;17&lt;/ref-type&gt;&lt;contributors&gt;&lt;authors&gt;&lt;author&gt;Sobala, R.&lt;/author&gt;&lt;author&gt;Brooks, K.&lt;/author&gt;&lt;author&gt;Davison, J.&lt;/author&gt;&lt;author&gt;Lumb, J.&lt;/author&gt;&lt;author&gt;De Soyza, A.&lt;/author&gt;&lt;/authors&gt;&lt;/contributors&gt;&lt;auth-address&gt;Freeman Hospital, Newcastle Upon Tyne, UK.&amp;#xD;Population Health Science Institutes, Newcastle University, Newcastle Upon Tyne, UK.&lt;/auth-address&gt;&lt;titles&gt;&lt;title&gt;Family case studies: absence of Pseudomonas aeruginosa transmission in bronchiectasis&lt;/title&gt;&lt;secondary-title&gt;ERJ Open Res&lt;/secondary-title&gt;&lt;/titles&gt;&lt;periodical&gt;&lt;full-title&gt;ERJ Open Res&lt;/full-title&gt;&lt;/periodical&gt;&lt;volume&gt;8&lt;/volume&gt;&lt;number&gt;4&lt;/number&gt;&lt;edition&gt;2022/10/22&lt;/edition&gt;&lt;dates&gt;&lt;year&gt;2022&lt;/year&gt;&lt;pub-dates&gt;&lt;date&gt;Oct&lt;/date&gt;&lt;/pub-dates&gt;&lt;/dates&gt;&lt;isbn&gt;2312-0541 (Print)&amp;#xD;2312-0541&lt;/isbn&gt;&lt;accession-num&gt;36267893&lt;/accession-num&gt;&lt;urls&gt;&lt;/urls&gt;&lt;custom2&gt;PMC9574551 AstraZeneca, and is sponsored for academic events by Chiesi, AstraZeneca and GSK. A. De Soyza has received fees or grants from AstraZeneca, Bayer, GSK, Novartis, Grifols, Gilead and Zambon. The remaining authors have nothing to disclose.&lt;/custom2&gt;&lt;electronic-resource-num&gt;10.1183/23120541.00280-2022&lt;/electronic-resource-num&gt;&lt;remote-database-provider&gt;NLM&lt;/remote-database-provider&gt;&lt;language&gt;eng&lt;/language&gt;&lt;/record&gt;&lt;/Cite&gt;&lt;/EndNote&gt;</w:instrText>
      </w:r>
      <w:r w:rsidR="00D479DC" w:rsidRPr="0048223E">
        <w:rPr>
          <w:rFonts w:cstheme="minorHAnsi"/>
        </w:rPr>
        <w:fldChar w:fldCharType="separate"/>
      </w:r>
      <w:r w:rsidR="00815817">
        <w:rPr>
          <w:rFonts w:cstheme="minorHAnsi"/>
          <w:noProof/>
        </w:rPr>
        <w:t>(77)</w:t>
      </w:r>
      <w:r w:rsidR="00D479DC" w:rsidRPr="0048223E">
        <w:rPr>
          <w:rFonts w:cstheme="minorHAnsi"/>
        </w:rPr>
        <w:fldChar w:fldCharType="end"/>
      </w:r>
      <w:r w:rsidRPr="0048223E">
        <w:rPr>
          <w:rFonts w:cstheme="minorHAnsi"/>
        </w:rPr>
        <w:t xml:space="preserve"> but local infection control policies should be followed. Compared with COPD, profound exercise-induced oxygen desaturation is more common in IPF and some subtypes of ILD</w:t>
      </w:r>
      <w:r w:rsidR="004B78DF" w:rsidRPr="0048223E">
        <w:rPr>
          <w:rFonts w:cstheme="minorHAnsi"/>
        </w:rPr>
        <w:t>.</w:t>
      </w:r>
      <w:r w:rsidR="00FC566D">
        <w:rPr>
          <w:rFonts w:cstheme="minorHAnsi"/>
        </w:rPr>
        <w:fldChar w:fldCharType="begin">
          <w:fldData xml:space="preserve">PEVuZE5vdGU+PENpdGU+PEF1dGhvcj5LaG9yPC9BdXRob3I+PFllYXI+MjAyMTwvWWVhcj48UmVj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LaG9yPC9BdXRob3I+PFllYXI+MjAyMTwvWWVhcj48UmVj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FC566D">
        <w:rPr>
          <w:rFonts w:cstheme="minorHAnsi"/>
        </w:rPr>
      </w:r>
      <w:r w:rsidR="00FC566D">
        <w:rPr>
          <w:rFonts w:cstheme="minorHAnsi"/>
        </w:rPr>
        <w:fldChar w:fldCharType="separate"/>
      </w:r>
      <w:r w:rsidR="00815817">
        <w:rPr>
          <w:rFonts w:cstheme="minorHAnsi"/>
          <w:noProof/>
        </w:rPr>
        <w:t>(78)</w:t>
      </w:r>
      <w:r w:rsidR="00FC566D">
        <w:rPr>
          <w:rFonts w:cstheme="minorHAnsi"/>
        </w:rPr>
        <w:fldChar w:fldCharType="end"/>
      </w:r>
      <w:r w:rsidR="000E1CFB" w:rsidRPr="0048223E">
        <w:rPr>
          <w:rFonts w:cstheme="minorHAnsi"/>
        </w:rPr>
        <w:t xml:space="preserve"> Although </w:t>
      </w:r>
      <w:r w:rsidR="00646674" w:rsidRPr="0048223E">
        <w:rPr>
          <w:rFonts w:cstheme="minorHAnsi"/>
        </w:rPr>
        <w:t>most</w:t>
      </w:r>
      <w:r w:rsidR="0074622F" w:rsidRPr="0048223E">
        <w:rPr>
          <w:rFonts w:cstheme="minorHAnsi"/>
        </w:rPr>
        <w:t xml:space="preserve"> </w:t>
      </w:r>
      <w:r w:rsidR="00646674" w:rsidRPr="0048223E">
        <w:rPr>
          <w:rFonts w:cstheme="minorHAnsi"/>
        </w:rPr>
        <w:t xml:space="preserve">standard PR </w:t>
      </w:r>
      <w:r w:rsidR="0074622F" w:rsidRPr="0048223E">
        <w:rPr>
          <w:rFonts w:cstheme="minorHAnsi"/>
        </w:rPr>
        <w:t xml:space="preserve">education </w:t>
      </w:r>
      <w:r w:rsidR="00646674" w:rsidRPr="0048223E">
        <w:rPr>
          <w:rFonts w:cstheme="minorHAnsi"/>
        </w:rPr>
        <w:t xml:space="preserve">is </w:t>
      </w:r>
      <w:r w:rsidR="0074622F" w:rsidRPr="0048223E">
        <w:rPr>
          <w:rFonts w:cstheme="minorHAnsi"/>
        </w:rPr>
        <w:t>relevant to people with non-COPD respiratory disease, some adaptations are needed (</w:t>
      </w:r>
      <w:proofErr w:type="spellStart"/>
      <w:r w:rsidR="0074622F" w:rsidRPr="0048223E">
        <w:rPr>
          <w:rFonts w:cstheme="minorHAnsi"/>
        </w:rPr>
        <w:t>eg.</w:t>
      </w:r>
      <w:proofErr w:type="spellEnd"/>
      <w:r w:rsidR="004A3954" w:rsidRPr="0048223E">
        <w:rPr>
          <w:rFonts w:cstheme="minorHAnsi"/>
        </w:rPr>
        <w:t xml:space="preserve"> </w:t>
      </w:r>
      <w:r w:rsidR="0074622F" w:rsidRPr="0048223E">
        <w:rPr>
          <w:rFonts w:cstheme="minorHAnsi"/>
        </w:rPr>
        <w:t>medications</w:t>
      </w:r>
      <w:r w:rsidR="00646674" w:rsidRPr="0048223E">
        <w:rPr>
          <w:rFonts w:cstheme="minorHAnsi"/>
        </w:rPr>
        <w:t>) or particular components prioritised (</w:t>
      </w:r>
      <w:proofErr w:type="spellStart"/>
      <w:r w:rsidR="00646674" w:rsidRPr="0048223E">
        <w:rPr>
          <w:rFonts w:cstheme="minorHAnsi"/>
        </w:rPr>
        <w:t>eg.</w:t>
      </w:r>
      <w:proofErr w:type="spellEnd"/>
      <w:r w:rsidR="00646674" w:rsidRPr="0048223E">
        <w:rPr>
          <w:rFonts w:cstheme="minorHAnsi"/>
        </w:rPr>
        <w:t xml:space="preserve"> airway clearance in bronchiectasis).</w:t>
      </w:r>
    </w:p>
    <w:p w14:paraId="550CE3D5" w14:textId="77777777" w:rsidR="009F5964" w:rsidRDefault="009F5964" w:rsidP="004956C5">
      <w:pPr>
        <w:spacing w:after="160" w:line="240" w:lineRule="auto"/>
        <w:rPr>
          <w:rFonts w:eastAsia="Calibri" w:cstheme="minorHAnsi"/>
          <w:b/>
          <w:bCs/>
        </w:rPr>
      </w:pPr>
    </w:p>
    <w:p w14:paraId="313D7060" w14:textId="77777777" w:rsidR="00641299" w:rsidRPr="0048223E" w:rsidRDefault="00641299" w:rsidP="004956C5">
      <w:pPr>
        <w:spacing w:after="120" w:line="240" w:lineRule="auto"/>
        <w:jc w:val="both"/>
        <w:rPr>
          <w:rFonts w:cstheme="minorHAnsi"/>
          <w:b/>
          <w:bCs/>
        </w:rPr>
      </w:pPr>
      <w:r w:rsidRPr="0048223E">
        <w:rPr>
          <w:rFonts w:cstheme="minorHAnsi"/>
          <w:b/>
          <w:bCs/>
        </w:rPr>
        <w:t xml:space="preserve">3.2 </w:t>
      </w:r>
      <w:r w:rsidRPr="0048223E">
        <w:rPr>
          <w:rFonts w:cstheme="minorHAnsi"/>
          <w:b/>
          <w:bCs/>
        </w:rPr>
        <w:tab/>
        <w:t>Post-COVID-19</w:t>
      </w:r>
    </w:p>
    <w:p w14:paraId="1D0CCD8C" w14:textId="344E3636" w:rsidR="00641299" w:rsidRPr="0048223E" w:rsidRDefault="003E304A" w:rsidP="004956C5">
      <w:pPr>
        <w:spacing w:after="120" w:line="240" w:lineRule="auto"/>
        <w:jc w:val="both"/>
        <w:rPr>
          <w:rFonts w:cstheme="minorHAnsi"/>
        </w:rPr>
      </w:pPr>
      <w:r>
        <w:rPr>
          <w:rFonts w:cstheme="minorHAnsi"/>
        </w:rPr>
        <w:t>G</w:t>
      </w:r>
      <w:r w:rsidR="00641299" w:rsidRPr="0048223E">
        <w:rPr>
          <w:rFonts w:cstheme="minorHAnsi"/>
        </w:rPr>
        <w:t>uidance from the BTS regarding the role of adapted PR to meet the recovery needs in post-COVID-19 syndrome has been previously published.</w:t>
      </w:r>
      <w:r w:rsidR="00641299" w:rsidRPr="0048223E">
        <w:rPr>
          <w:rFonts w:cstheme="minorHAnsi"/>
        </w:rPr>
        <w:fldChar w:fldCharType="begin"/>
      </w:r>
      <w:r w:rsidR="00815817">
        <w:rPr>
          <w:rFonts w:cstheme="minorHAnsi"/>
        </w:rPr>
        <w:instrText xml:space="preserve"> ADDIN EN.CITE &lt;EndNote&gt;&lt;Cite&gt;&lt;Year&gt;2020&lt;/Year&gt;&lt;RecNum&gt;2855&lt;/RecNum&gt;&lt;DisplayText&gt;(79)&lt;/DisplayText&gt;&lt;record&gt;&lt;rec-number&gt;2855&lt;/rec-number&gt;&lt;foreign-keys&gt;&lt;key app="EN" db-id="wtpdvfsd22fv2yep5vextrzfa05dvazz09w5" timestamp="1655655024"&gt;2855&lt;/key&gt;&lt;/foreign-keys&gt;&lt;ref-type name="Web Page"&gt;12&lt;/ref-type&gt;&lt;contributors&gt;&lt;/contributors&gt;&lt;titles&gt;&lt;title&gt;Delivering rehabilitation to patients surviving COVID-19 using an adapted pulmonary rehabilitation approach – BTS guidance&lt;/title&gt;&lt;/titles&gt;&lt;dates&gt;&lt;year&gt;2020&lt;/year&gt;&lt;/dates&gt;&lt;urls&gt;&lt;related-urls&gt;&lt;url&gt;https://www.brit-thoracic.org.uk/document-library/quality-improvement/covid-19/pulmonary-rehabilitation-for-covid-19-patients/&lt;/url&gt;&lt;/related-urls&gt;&lt;/urls&gt;&lt;/record&gt;&lt;/Cite&gt;&lt;/EndNote&gt;</w:instrText>
      </w:r>
      <w:r w:rsidR="00641299" w:rsidRPr="0048223E">
        <w:rPr>
          <w:rFonts w:cstheme="minorHAnsi"/>
        </w:rPr>
        <w:fldChar w:fldCharType="separate"/>
      </w:r>
      <w:r w:rsidR="00815817">
        <w:rPr>
          <w:rFonts w:cstheme="minorHAnsi"/>
          <w:noProof/>
        </w:rPr>
        <w:t>(79)</w:t>
      </w:r>
      <w:r w:rsidR="00641299" w:rsidRPr="0048223E">
        <w:rPr>
          <w:rFonts w:cstheme="minorHAnsi"/>
        </w:rPr>
        <w:fldChar w:fldCharType="end"/>
      </w:r>
      <w:r w:rsidR="00641299" w:rsidRPr="0048223E">
        <w:rPr>
          <w:rFonts w:cstheme="minorHAnsi"/>
        </w:rPr>
        <w:t xml:space="preserve"> Several observational studies have demonstrated that PR following hospitalised COVID-19 is associated with significant improvements in exercise capacity, breathlessness, and HRQOL.</w:t>
      </w:r>
      <w:r w:rsidR="00641299" w:rsidRPr="0048223E">
        <w:rPr>
          <w:rFonts w:cstheme="minorHAnsi"/>
        </w:rPr>
        <w:fldChar w:fldCharType="begin">
          <w:fldData xml:space="preserve">PEVuZE5vdGU+PENpdGU+PEF1dGhvcj5BbCBDaGlraGFuaWU8L0F1dGhvcj48WWVhcj4yMDIxPC9Z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BbCBDaGlraGFuaWU8L0F1dGhvcj48WWVhcj4yMDIxPC9Z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41299" w:rsidRPr="0048223E">
        <w:rPr>
          <w:rFonts w:cstheme="minorHAnsi"/>
        </w:rPr>
      </w:r>
      <w:r w:rsidR="00641299" w:rsidRPr="0048223E">
        <w:rPr>
          <w:rFonts w:cstheme="minorHAnsi"/>
        </w:rPr>
        <w:fldChar w:fldCharType="separate"/>
      </w:r>
      <w:r w:rsidR="00815817">
        <w:rPr>
          <w:rFonts w:cstheme="minorHAnsi"/>
          <w:noProof/>
        </w:rPr>
        <w:t>(80-85)</w:t>
      </w:r>
      <w:r w:rsidR="00641299" w:rsidRPr="0048223E">
        <w:rPr>
          <w:rFonts w:cstheme="minorHAnsi"/>
        </w:rPr>
        <w:fldChar w:fldCharType="end"/>
      </w:r>
      <w:r w:rsidR="00641299" w:rsidRPr="0048223E">
        <w:rPr>
          <w:rFonts w:cstheme="minorHAnsi"/>
        </w:rPr>
        <w:t xml:space="preserve"> Without a control group, natural recovery cannot be dismissed as the main driver of improvements.</w:t>
      </w:r>
      <w:r w:rsidR="00641299" w:rsidRPr="0048223E">
        <w:rPr>
          <w:rFonts w:cstheme="minorHAnsi"/>
        </w:rPr>
        <w:fldChar w:fldCharType="begin"/>
      </w:r>
      <w:r w:rsidR="00D404AC">
        <w:rPr>
          <w:rFonts w:cstheme="minorHAnsi"/>
        </w:rPr>
        <w:instrText xml:space="preserve"> ADDIN EN.CITE &lt;EndNote&gt;&lt;Cite&gt;&lt;Author&gt;Finney&lt;/Author&gt;&lt;Year&gt;2021&lt;/Year&gt;&lt;RecNum&gt;2862&lt;/RecNum&gt;&lt;DisplayText&gt;(61)&lt;/DisplayText&gt;&lt;record&gt;&lt;rec-number&gt;2862&lt;/rec-number&gt;&lt;foreign-keys&gt;&lt;key app="EN" db-id="wtpdvfsd22fv2yep5vextrzfa05dvazz09w5" timestamp="1655656753"&gt;2862&lt;/key&gt;&lt;/foreign-keys&gt;&lt;ref-type name="Journal Article"&gt;17&lt;/ref-type&gt;&lt;contributors&gt;&lt;authors&gt;&lt;author&gt;Finney, L. J.&lt;/author&gt;&lt;author&gt;Doughty, R.&lt;/author&gt;&lt;author&gt;Lovage, S.&lt;/author&gt;&lt;author&gt;Spurr, L.&lt;/author&gt;&lt;author&gt;Mehta, B.&lt;/author&gt;&lt;author&gt;Kemp, S. V.&lt;/author&gt;&lt;author&gt;Chua, F.&lt;/author&gt;&lt;author&gt;Price, L. C.&lt;/author&gt;&lt;author&gt;Singh, S.&lt;/author&gt;&lt;author&gt;Man, W. D. C.&lt;/author&gt;&lt;/authors&gt;&lt;/contributors&gt;&lt;auth-address&gt;Guy&amp;apos;s and St. Thomas&amp;apos; NHS Foundation Trust London, United Kingdom.&amp;#xD;Imperial College London, United Kingdom.&lt;/auth-address&gt;&lt;titles&gt;&lt;title&gt;Lung Function Deficits and Symptom Burden in Survivors of COVID-19 Requiring Mechanical Ventilation&lt;/title&gt;&lt;secondary-title&gt;Ann Am Thorac Soc&lt;/secondary-title&gt;&lt;/titles&gt;&lt;periodical&gt;&lt;full-title&gt;Ann Am Thorac Soc&lt;/full-title&gt;&lt;/periodical&gt;&lt;pages&gt;1740-1743&lt;/pages&gt;&lt;volume&gt;18&lt;/volume&gt;&lt;number&gt;10&lt;/number&gt;&lt;edition&gt;2021/03/27&lt;/edition&gt;&lt;keywords&gt;&lt;keyword&gt;*covid-19&lt;/keyword&gt;&lt;keyword&gt;Humans&lt;/keyword&gt;&lt;keyword&gt;Lung/diagnostic imaging&lt;/keyword&gt;&lt;keyword&gt;*Respiration, Artificial&lt;/keyword&gt;&lt;keyword&gt;SARS-CoV-2&lt;/keyword&gt;&lt;keyword&gt;Survivors&lt;/keyword&gt;&lt;/keywords&gt;&lt;dates&gt;&lt;year&gt;2021&lt;/year&gt;&lt;pub-dates&gt;&lt;date&gt;Oct&lt;/date&gt;&lt;/pub-dates&gt;&lt;/dates&gt;&lt;isbn&gt;2329-6933 (Print)&amp;#xD;2325-6621&lt;/isbn&gt;&lt;accession-num&gt;33769926&lt;/accession-num&gt;&lt;urls&gt;&lt;/urls&gt;&lt;custom2&gt;PMC8522286&lt;/custom2&gt;&lt;electronic-resource-num&gt;10.1513/AnnalsATS.202102-099RL&lt;/electronic-resource-num&gt;&lt;remote-database-provider&gt;NLM&lt;/remote-database-provider&gt;&lt;language&gt;eng&lt;/language&gt;&lt;/record&gt;&lt;/Cite&gt;&lt;/EndNote&gt;</w:instrText>
      </w:r>
      <w:r w:rsidR="00641299" w:rsidRPr="0048223E">
        <w:rPr>
          <w:rFonts w:cstheme="minorHAnsi"/>
        </w:rPr>
        <w:fldChar w:fldCharType="separate"/>
      </w:r>
      <w:r w:rsidR="00D404AC">
        <w:rPr>
          <w:rFonts w:cstheme="minorHAnsi"/>
          <w:noProof/>
        </w:rPr>
        <w:t>(61)</w:t>
      </w:r>
      <w:r w:rsidR="00641299" w:rsidRPr="0048223E">
        <w:rPr>
          <w:rFonts w:cstheme="minorHAnsi"/>
        </w:rPr>
        <w:fldChar w:fldCharType="end"/>
      </w:r>
      <w:r w:rsidR="00641299" w:rsidRPr="0048223E">
        <w:rPr>
          <w:rFonts w:cstheme="minorHAnsi"/>
        </w:rPr>
        <w:t xml:space="preserve"> However, symptom burden, reduced exercise tolerance and sequelae of </w:t>
      </w:r>
      <w:r w:rsidR="00641299" w:rsidRPr="0048223E">
        <w:rPr>
          <w:rFonts w:cstheme="minorHAnsi"/>
        </w:rPr>
        <w:lastRenderedPageBreak/>
        <w:t>hospitalisation for COVID-19 remain substantial at five months post-discharge,</w:t>
      </w:r>
      <w:r w:rsidR="00641299" w:rsidRPr="0048223E">
        <w:rPr>
          <w:rFonts w:cstheme="minorHAnsi"/>
        </w:rPr>
        <w:fldChar w:fldCharType="begin">
          <w:fldData xml:space="preserve">PEVuZE5vdGU+PENpdGU+PEF1dGhvcj5FdmFuczwvQXV0aG9yPjxZZWFyPjIwMjE8L1llYXI+PFJl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FdmFuczwvQXV0aG9yPjxZZWFyPjIwMjE8L1llYXI+PFJl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41299" w:rsidRPr="0048223E">
        <w:rPr>
          <w:rFonts w:cstheme="minorHAnsi"/>
        </w:rPr>
      </w:r>
      <w:r w:rsidR="00641299" w:rsidRPr="0048223E">
        <w:rPr>
          <w:rFonts w:cstheme="minorHAnsi"/>
        </w:rPr>
        <w:fldChar w:fldCharType="separate"/>
      </w:r>
      <w:r w:rsidR="00815817">
        <w:rPr>
          <w:rFonts w:cstheme="minorHAnsi"/>
          <w:noProof/>
        </w:rPr>
        <w:t>(86)</w:t>
      </w:r>
      <w:r w:rsidR="00641299" w:rsidRPr="0048223E">
        <w:rPr>
          <w:rFonts w:cstheme="minorHAnsi"/>
        </w:rPr>
        <w:fldChar w:fldCharType="end"/>
      </w:r>
      <w:r w:rsidR="00641299" w:rsidRPr="0048223E">
        <w:rPr>
          <w:rFonts w:cstheme="minorHAnsi"/>
        </w:rPr>
        <w:t xml:space="preserve"> with negligible improvement one year after discharge.</w:t>
      </w:r>
      <w:r w:rsidR="00641299" w:rsidRPr="0048223E">
        <w:rPr>
          <w:rFonts w:cstheme="minorHAnsi"/>
        </w:rPr>
        <w:fldChar w:fldCharType="begin"/>
      </w:r>
      <w:r w:rsidR="00815817">
        <w:rPr>
          <w:rFonts w:cstheme="minorHAnsi"/>
        </w:rPr>
        <w:instrText xml:space="preserve"> ADDIN EN.CITE &lt;EndNote&gt;&lt;Cite&gt;&lt;Author&gt;Group&lt;/Author&gt;&lt;Year&gt;2022&lt;/Year&gt;&lt;RecNum&gt;2899&lt;/RecNum&gt;&lt;DisplayText&gt;(87)&lt;/DisplayText&gt;&lt;record&gt;&lt;rec-number&gt;2899&lt;/rec-number&gt;&lt;foreign-keys&gt;&lt;key app="EN" db-id="wtpdvfsd22fv2yep5vextrzfa05dvazz09w5" timestamp="1656785554"&gt;2899&lt;/key&gt;&lt;/foreign-keys&gt;&lt;ref-type name="Journal Article"&gt;17&lt;/ref-type&gt;&lt;contributors&gt;&lt;authors&gt;&lt;author&gt;Phosp-Covid Collaborative Group&lt;/author&gt;&lt;/authors&gt;&lt;/contributors&gt;&lt;titles&gt;&lt;title&gt;Clinical characteristics with inflammation profiling of long COVID and association with 1-year recovery following hospitalisation in the UK: a prospective observational study&lt;/title&gt;&lt;secondary-title&gt;Lancet Respir Med&lt;/secondary-title&gt;&lt;/titles&gt;&lt;periodical&gt;&lt;full-title&gt;Lancet Respir Med&lt;/full-title&gt;&lt;/periodical&gt;&lt;edition&gt;2022/04/27&lt;/edition&gt;&lt;dates&gt;&lt;year&gt;2022&lt;/year&gt;&lt;pub-dates&gt;&lt;date&gt;Apr 22&lt;/date&gt;&lt;/pub-dates&gt;&lt;/dates&gt;&lt;isbn&gt;2213-2619 (Electronic)&amp;#xD;2213-2600 (Linking)&lt;/isbn&gt;&lt;accession-num&gt;35472304&lt;/accession-num&gt;&lt;urls&gt;&lt;related-urls&gt;&lt;url&gt;https://www.ncbi.nlm.nih.gov/pubmed/35472304&lt;/url&gt;&lt;/related-urls&gt;&lt;/urls&gt;&lt;custom2&gt;PMC9034855&lt;/custom2&gt;&lt;electronic-resource-num&gt;10.1016/S2213-2600(22)00127-8&lt;/electronic-resource-num&gt;&lt;remote-database-provider&gt;NLM&lt;/remote-database-provider&gt;&lt;language&gt;eng&lt;/language&gt;&lt;/record&gt;&lt;/Cite&gt;&lt;/EndNote&gt;</w:instrText>
      </w:r>
      <w:r w:rsidR="00641299" w:rsidRPr="0048223E">
        <w:rPr>
          <w:rFonts w:cstheme="minorHAnsi"/>
        </w:rPr>
        <w:fldChar w:fldCharType="separate"/>
      </w:r>
      <w:r w:rsidR="00815817">
        <w:rPr>
          <w:rFonts w:cstheme="minorHAnsi"/>
          <w:noProof/>
        </w:rPr>
        <w:t>(87)</w:t>
      </w:r>
      <w:r w:rsidR="00641299" w:rsidRPr="0048223E">
        <w:rPr>
          <w:rFonts w:cstheme="minorHAnsi"/>
        </w:rPr>
        <w:fldChar w:fldCharType="end"/>
      </w:r>
      <w:r w:rsidR="00641299" w:rsidRPr="0048223E">
        <w:rPr>
          <w:rFonts w:cstheme="minorHAnsi"/>
        </w:rPr>
        <w:t xml:space="preserve"> Initial trial data suggest a role for PR in the recovery of individuals with post-COVID-19 syndrome,</w:t>
      </w:r>
      <w:r w:rsidR="00641299" w:rsidRPr="0048223E">
        <w:rPr>
          <w:rFonts w:cstheme="minorHAnsi"/>
        </w:rPr>
        <w:fldChar w:fldCharType="begin">
          <w:fldData xml:space="preserve">PEVuZE5vdGU+PENpdGU+PEF1dGhvcj5MaTwvQXV0aG9yPjxZZWFyPjIwMjI8L1llYXI+PFJlY051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MaTwvQXV0aG9yPjxZZWFyPjIwMjI8L1llYXI+PFJlY051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41299" w:rsidRPr="0048223E">
        <w:rPr>
          <w:rFonts w:cstheme="minorHAnsi"/>
        </w:rPr>
      </w:r>
      <w:r w:rsidR="00641299" w:rsidRPr="0048223E">
        <w:rPr>
          <w:rFonts w:cstheme="minorHAnsi"/>
        </w:rPr>
        <w:fldChar w:fldCharType="separate"/>
      </w:r>
      <w:r w:rsidR="00815817">
        <w:rPr>
          <w:rFonts w:cstheme="minorHAnsi"/>
          <w:noProof/>
        </w:rPr>
        <w:t>(88)</w:t>
      </w:r>
      <w:r w:rsidR="00641299" w:rsidRPr="0048223E">
        <w:rPr>
          <w:rFonts w:cstheme="minorHAnsi"/>
        </w:rPr>
        <w:fldChar w:fldCharType="end"/>
      </w:r>
      <w:r w:rsidR="00641299" w:rsidRPr="0048223E">
        <w:rPr>
          <w:rFonts w:cstheme="minorHAnsi"/>
        </w:rPr>
        <w:t xml:space="preserve"> and the results of further trials are awaited</w:t>
      </w:r>
      <w:r w:rsidR="00EA356A">
        <w:rPr>
          <w:rFonts w:cstheme="minorHAnsi"/>
        </w:rPr>
        <w:t>.</w:t>
      </w:r>
      <w:r w:rsidR="00EA356A">
        <w:rPr>
          <w:rFonts w:cstheme="minorHAnsi"/>
        </w:rPr>
        <w:fldChar w:fldCharType="begin">
          <w:fldData xml:space="preserve">PEVuZE5vdGU+PENpdGU+PEF1dGhvcj5EYXluZXM8L0F1dGhvcj48WWVhcj4yMDIzPC9ZZWFyPjxS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</w:fldData>
        </w:fldChar>
      </w:r>
      <w:r w:rsidR="00815817">
        <w:rPr>
          <w:rFonts w:cstheme="minorHAnsi"/>
        </w:rPr>
        <w:instrText xml:space="preserve"> ADDIN EN.CITE </w:instrText>
      </w:r>
      <w:r w:rsidR="00815817">
        <w:rPr>
          <w:rFonts w:cstheme="minorHAnsi"/>
        </w:rPr>
        <w:fldChar w:fldCharType="begin">
          <w:fldData xml:space="preserve">PEVuZE5vdGU+PENpdGU+PEF1dGhvcj5EYXluZXM8L0F1dGhvcj48WWVhcj4yMDIzPC9ZZWFyPjxS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EA356A">
        <w:rPr>
          <w:rFonts w:cstheme="minorHAnsi"/>
        </w:rPr>
      </w:r>
      <w:r w:rsidR="00EA356A">
        <w:rPr>
          <w:rFonts w:cstheme="minorHAnsi"/>
        </w:rPr>
        <w:fldChar w:fldCharType="separate"/>
      </w:r>
      <w:r w:rsidR="00815817">
        <w:rPr>
          <w:rFonts w:cstheme="minorHAnsi"/>
          <w:noProof/>
        </w:rPr>
        <w:t>(89, 90)</w:t>
      </w:r>
      <w:r w:rsidR="00EA356A">
        <w:rPr>
          <w:rFonts w:cstheme="minorHAnsi"/>
        </w:rPr>
        <w:fldChar w:fldCharType="end"/>
      </w:r>
    </w:p>
    <w:p w14:paraId="0F362FF5" w14:textId="3587A856" w:rsidR="00641299" w:rsidRPr="0048223E" w:rsidRDefault="00641299" w:rsidP="004956C5">
      <w:pPr>
        <w:spacing w:after="240" w:line="240" w:lineRule="auto"/>
        <w:jc w:val="both"/>
        <w:rPr>
          <w:rFonts w:cstheme="minorHAnsi"/>
        </w:rPr>
      </w:pPr>
      <w:r w:rsidRPr="0048223E">
        <w:rPr>
          <w:rFonts w:cstheme="minorHAnsi"/>
        </w:rPr>
        <w:t xml:space="preserve">Several factors need to be considered when providing PR to individuals with post-COVID-19 syndrome (Table </w:t>
      </w:r>
      <w:r w:rsidR="000D2C4B">
        <w:rPr>
          <w:rFonts w:cstheme="minorHAnsi"/>
        </w:rPr>
        <w:t>3</w:t>
      </w:r>
      <w:r w:rsidRPr="0048223E">
        <w:rPr>
          <w:rFonts w:cstheme="minorHAnsi"/>
        </w:rPr>
        <w:t xml:space="preserve">). A proportion will have post-intensive care syndrome with multi-organ impairment, and there should be a wider assessment for symptoms such as fatigue, muscle weakness, breathing pattern disorder, post-traumatic stress, swallow/speech difficulties, and peripheral neuropathy. These should be considered </w:t>
      </w:r>
      <w:r w:rsidR="00B8272B">
        <w:rPr>
          <w:rFonts w:cstheme="minorHAnsi"/>
        </w:rPr>
        <w:t>when</w:t>
      </w:r>
      <w:r w:rsidRPr="0048223E">
        <w:rPr>
          <w:rFonts w:cstheme="minorHAnsi"/>
        </w:rPr>
        <w:t xml:space="preserve"> individualising the exercise and education components of the programme. Unidentified (and therefore untreated) pulmonary thromboembolic disease </w:t>
      </w:r>
      <w:r w:rsidRPr="0048223E">
        <w:rPr>
          <w:rFonts w:cstheme="minorHAnsi"/>
        </w:rPr>
        <w:fldChar w:fldCharType="begin">
          <w:fldData xml:space="preserve">PEVuZE5vdGU+PENpdGU+PEF1dGhvcj5SZW15LUphcmRpbjwvQXV0aG9yPjxZZWFyPjIwMjE8L1ll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</w:fldData>
        </w:fldChar>
      </w:r>
      <w:r w:rsidR="00815817">
        <w:rPr>
          <w:rFonts w:cstheme="minorHAnsi"/>
        </w:rPr>
        <w:instrText xml:space="preserve"> ADDIN EN.CITE </w:instrText>
      </w:r>
      <w:r w:rsidR="00815817">
        <w:rPr>
          <w:rFonts w:cstheme="minorHAnsi"/>
        </w:rPr>
        <w:fldChar w:fldCharType="begin">
          <w:fldData xml:space="preserve">PEVuZE5vdGU+PENpdGU+PEF1dGhvcj5SZW15LUphcmRpbjwvQXV0aG9yPjxZZWFyPjIwMjE8L1ll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91)</w:t>
      </w:r>
      <w:r w:rsidRPr="0048223E">
        <w:rPr>
          <w:rFonts w:cstheme="minorHAnsi"/>
        </w:rPr>
        <w:fldChar w:fldCharType="end"/>
      </w:r>
      <w:r w:rsidRPr="0048223E">
        <w:rPr>
          <w:rFonts w:cstheme="minorHAnsi"/>
        </w:rPr>
        <w:t xml:space="preserve"> and myocarditis </w:t>
      </w:r>
      <w:r w:rsidRPr="0048223E">
        <w:rPr>
          <w:rFonts w:cstheme="minorHAnsi"/>
        </w:rPr>
        <w:fldChar w:fldCharType="begin">
          <w:fldData xml:space="preserve">PEVuZE5vdGU+PENpdGU+PEF1dGhvcj5QdW50bWFubjwvQXV0aG9yPjxZZWFyPjIwMjI8L1llYXI+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QdW50bWFubjwvQXV0aG9yPjxZZWFyPjIwMjI8L1llYXI+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92)</w:t>
      </w:r>
      <w:r w:rsidRPr="0048223E">
        <w:rPr>
          <w:rFonts w:cstheme="minorHAnsi"/>
        </w:rPr>
        <w:fldChar w:fldCharType="end"/>
      </w:r>
      <w:r w:rsidRPr="0048223E">
        <w:rPr>
          <w:rFonts w:cstheme="minorHAnsi"/>
        </w:rPr>
        <w:t xml:space="preserve"> have been reported in the post-COVID-19 syndrome, which are relative contraindications to PR. Furthermore, post-exertional symptom exacerbation (PESE) is a widely reported symptom in post-C</w:t>
      </w:r>
      <w:r w:rsidR="00AD3255">
        <w:rPr>
          <w:rFonts w:cstheme="minorHAnsi"/>
        </w:rPr>
        <w:t>OVID</w:t>
      </w:r>
      <w:r w:rsidR="005B0874">
        <w:rPr>
          <w:rFonts w:cstheme="minorHAnsi"/>
        </w:rPr>
        <w:t>-</w:t>
      </w:r>
      <w:r w:rsidRPr="0048223E">
        <w:rPr>
          <w:rFonts w:cstheme="minorHAnsi"/>
        </w:rPr>
        <w:t>19 syndrome.</w:t>
      </w:r>
      <w:r w:rsidRPr="0048223E">
        <w:rPr>
          <w:rFonts w:cstheme="minorHAnsi"/>
        </w:rPr>
        <w:fldChar w:fldCharType="begin"/>
      </w:r>
      <w:r w:rsidR="00815817">
        <w:rPr>
          <w:rFonts w:cstheme="minorHAnsi"/>
        </w:rPr>
        <w:instrText xml:space="preserve"> ADDIN EN.CITE &lt;EndNote&gt;&lt;Cite&gt;&lt;Author&gt;Wright&lt;/Author&gt;&lt;Year&gt;2022&lt;/Year&gt;&lt;RecNum&gt;2954&lt;/RecNum&gt;&lt;DisplayText&gt;(93)&lt;/DisplayText&gt;&lt;record&gt;&lt;rec-number&gt;2954&lt;/rec-number&gt;&lt;foreign-keys&gt;&lt;key app="EN" db-id="wtpdvfsd22fv2yep5vextrzfa05dvazz09w5" timestamp="1662528760"&gt;2954&lt;/key&gt;&lt;/foreign-keys&gt;&lt;ref-type name="Journal Article"&gt;17&lt;/ref-type&gt;&lt;contributors&gt;&lt;authors&gt;&lt;author&gt;Wright, J.&lt;/author&gt;&lt;author&gt;Astill, S. L.&lt;/author&gt;&lt;author&gt;Sivan, M.&lt;/author&gt;&lt;/authors&gt;&lt;/contributors&gt;&lt;auth-address&gt;School of Biomedical Sciences, Faculty of Biological Sciences, University of Leeds, Leeds LS2 9JT, UK.&amp;#xD;Academic Department of Rehabilitation Medicine, Leeds Institute of Rheumatic and Musculoskeletal Medicine, University of Leeds, Leeds LS2 9JT, UK.&amp;#xD;Leeds Teaching Hospitals NHS Trust, Leeds LS9 7TF, UK.&amp;#xD;Community Healthcare NHS Trust, Leeds LS12 5SG, UK.&lt;/auth-address&gt;&lt;titles&gt;&lt;title&gt;The Relationship between Physical Activity and Long COVID: A Cross-Sectional Study&lt;/title&gt;&lt;secondary-title&gt;Int J Environ Res Public Health&lt;/secondary-title&gt;&lt;/titles&gt;&lt;periodical&gt;&lt;full-title&gt;Int J Environ Res Public Health&lt;/full-title&gt;&lt;/periodical&gt;&lt;volume&gt;19&lt;/volume&gt;&lt;number&gt;9&lt;/number&gt;&lt;edition&gt;2022/05/15&lt;/edition&gt;&lt;keywords&gt;&lt;keyword&gt;Activities of Daily Living&lt;/keyword&gt;&lt;keyword&gt;Adult&lt;/keyword&gt;&lt;keyword&gt;*COVID-19/complications/epidemiology&lt;/keyword&gt;&lt;keyword&gt;Cross-Sectional Studies&lt;/keyword&gt;&lt;keyword&gt;Exercise&lt;/keyword&gt;&lt;keyword&gt;Female&lt;/keyword&gt;&lt;keyword&gt;Humans&lt;/keyword&gt;&lt;keyword&gt;Male&lt;/keyword&gt;&lt;keyword&gt;Middle Aged&lt;/keyword&gt;&lt;keyword&gt;Covid-19&lt;/keyword&gt;&lt;keyword&gt;pacing&lt;/keyword&gt;&lt;keyword&gt;post-COVID syndrome&lt;/keyword&gt;&lt;keyword&gt;post-exertional malaise&lt;/keyword&gt;&lt;keyword&gt;rehabilitation&lt;/keyword&gt;&lt;/keywords&gt;&lt;dates&gt;&lt;year&gt;2022&lt;/year&gt;&lt;pub-dates&gt;&lt;date&gt;Apr 22&lt;/date&gt;&lt;/pub-dates&gt;&lt;/dates&gt;&lt;isbn&gt;1661-7827 (Print)&amp;#xD;1660-4601&lt;/isbn&gt;&lt;accession-num&gt;35564488&lt;/accession-num&gt;&lt;urls&gt;&lt;/urls&gt;&lt;custom2&gt;PMC9105041&lt;/custom2&gt;&lt;electronic-resource-num&gt;10.3390/ijerph19095093&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93)</w:t>
      </w:r>
      <w:r w:rsidRPr="0048223E">
        <w:rPr>
          <w:rFonts w:cstheme="minorHAnsi"/>
        </w:rPr>
        <w:fldChar w:fldCharType="end"/>
      </w:r>
      <w:r w:rsidRPr="0048223E">
        <w:rPr>
          <w:rFonts w:cstheme="minorHAnsi"/>
        </w:rPr>
        <w:t xml:space="preserve"> Given the potential for deterioration in function following over-exertion, fatigue and PESE should be closely monitored during PR</w:t>
      </w:r>
      <w:r>
        <w:rPr>
          <w:rFonts w:cstheme="minorHAnsi"/>
        </w:rPr>
        <w:t xml:space="preserve"> through symptom, exertion and activity scores and diaries</w:t>
      </w:r>
      <w:r w:rsidRPr="0048223E">
        <w:rPr>
          <w:rFonts w:cstheme="minorHAnsi"/>
        </w:rPr>
        <w:t xml:space="preserve"> during</w:t>
      </w:r>
      <w:r>
        <w:rPr>
          <w:rFonts w:cstheme="minorHAnsi"/>
        </w:rPr>
        <w:t xml:space="preserve"> and after</w:t>
      </w:r>
      <w:r w:rsidRPr="0048223E">
        <w:rPr>
          <w:rFonts w:cstheme="minorHAnsi"/>
        </w:rPr>
        <w:t xml:space="preserve"> PR</w:t>
      </w:r>
      <w:r>
        <w:rPr>
          <w:rFonts w:cstheme="minorHAnsi"/>
        </w:rPr>
        <w:t xml:space="preserve"> sessions. </w:t>
      </w:r>
    </w:p>
    <w:p w14:paraId="4AFAD799" w14:textId="77777777" w:rsidR="009F5964" w:rsidRDefault="009F5964" w:rsidP="004956C5">
      <w:pPr>
        <w:spacing w:after="160" w:line="240" w:lineRule="auto"/>
        <w:rPr>
          <w:rFonts w:eastAsia="Calibri" w:cstheme="minorHAnsi"/>
          <w:b/>
          <w:bCs/>
        </w:rPr>
      </w:pPr>
    </w:p>
    <w:p w14:paraId="3DE9EB34" w14:textId="77777777" w:rsidR="009F5964" w:rsidRDefault="009F5964" w:rsidP="004956C5">
      <w:pPr>
        <w:spacing w:after="160" w:line="240" w:lineRule="auto"/>
        <w:rPr>
          <w:rFonts w:eastAsia="Calibri" w:cstheme="minorHAnsi"/>
          <w:b/>
          <w:bCs/>
        </w:rPr>
      </w:pPr>
    </w:p>
    <w:p w14:paraId="593E5A30" w14:textId="77777777" w:rsidR="00641299" w:rsidRDefault="00641299" w:rsidP="004956C5">
      <w:pPr>
        <w:spacing w:line="240" w:lineRule="auto"/>
        <w:rPr>
          <w:rFonts w:eastAsia="Calibri" w:cstheme="minorHAnsi"/>
          <w:b/>
          <w:bCs/>
        </w:rPr>
      </w:pPr>
      <w:r>
        <w:rPr>
          <w:rFonts w:eastAsia="Calibri" w:cstheme="minorHAnsi"/>
          <w:b/>
          <w:bCs/>
        </w:rPr>
        <w:br w:type="page"/>
      </w:r>
    </w:p>
    <w:p w14:paraId="3805DFEA" w14:textId="280C0B85" w:rsidR="008B63E4" w:rsidRPr="0048223E" w:rsidRDefault="008B63E4" w:rsidP="004956C5">
      <w:pPr>
        <w:spacing w:line="240" w:lineRule="auto"/>
        <w:rPr>
          <w:rFonts w:cstheme="minorHAnsi"/>
          <w:b/>
          <w:bCs/>
        </w:rPr>
      </w:pPr>
      <w:r w:rsidRPr="0048223E">
        <w:rPr>
          <w:rFonts w:cstheme="minorHAnsi"/>
          <w:b/>
          <w:bCs/>
        </w:rPr>
        <w:lastRenderedPageBreak/>
        <w:t xml:space="preserve">3.3 </w:t>
      </w:r>
      <w:r w:rsidRPr="0048223E">
        <w:rPr>
          <w:rFonts w:cstheme="minorHAnsi"/>
          <w:b/>
          <w:bCs/>
        </w:rPr>
        <w:tab/>
        <w:t xml:space="preserve">Lung Cancer </w:t>
      </w:r>
    </w:p>
    <w:p w14:paraId="546BE05C" w14:textId="4475B478" w:rsidR="008B63E4" w:rsidRPr="0048223E" w:rsidRDefault="008B63E4" w:rsidP="004956C5">
      <w:pPr>
        <w:spacing w:after="120" w:line="240" w:lineRule="auto"/>
        <w:jc w:val="both"/>
        <w:rPr>
          <w:rFonts w:cstheme="minorHAnsi"/>
        </w:rPr>
      </w:pPr>
      <w:proofErr w:type="spellStart"/>
      <w:r w:rsidRPr="0048223E">
        <w:rPr>
          <w:rFonts w:cstheme="minorHAnsi"/>
        </w:rPr>
        <w:t>Prehabilitation</w:t>
      </w:r>
      <w:proofErr w:type="spellEnd"/>
      <w:r w:rsidRPr="0048223E">
        <w:rPr>
          <w:rFonts w:cstheme="minorHAnsi"/>
        </w:rPr>
        <w:t xml:space="preserve"> is the focus on modifiable risk factors in individuals preparing for lung cancer treatment, typically commenc</w:t>
      </w:r>
      <w:r w:rsidR="00D16FA0" w:rsidRPr="0048223E">
        <w:rPr>
          <w:rFonts w:cstheme="minorHAnsi"/>
        </w:rPr>
        <w:t>ing</w:t>
      </w:r>
      <w:r w:rsidRPr="0048223E">
        <w:rPr>
          <w:rFonts w:cstheme="minorHAnsi"/>
        </w:rPr>
        <w:t xml:space="preserve"> at the point of diagnosis and </w:t>
      </w:r>
      <w:r w:rsidR="00D16FA0" w:rsidRPr="0048223E">
        <w:rPr>
          <w:rFonts w:cstheme="minorHAnsi"/>
        </w:rPr>
        <w:t>is</w:t>
      </w:r>
      <w:r w:rsidRPr="0048223E">
        <w:rPr>
          <w:rFonts w:cstheme="minorHAnsi"/>
        </w:rPr>
        <w:t xml:space="preserve"> multimodal in approach.</w:t>
      </w:r>
      <w:r w:rsidR="00E1130D" w:rsidRPr="0048223E">
        <w:rPr>
          <w:rFonts w:cstheme="minorHAnsi"/>
        </w:rPr>
        <w:fldChar w:fldCharType="begin">
          <w:fldData xml:space="preserve">PEVuZE5vdGU+PENpdGU+PEF1dGhvcj5EYXZpczwvQXV0aG9yPjxZZWFyPjIwMjI8L1llYXI+PFJl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EYXZpczwvQXV0aG9yPjxZZWFyPjIwMjI8L1llYXI+PFJl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E1130D" w:rsidRPr="0048223E">
        <w:rPr>
          <w:rFonts w:cstheme="minorHAnsi"/>
        </w:rPr>
      </w:r>
      <w:r w:rsidR="00E1130D" w:rsidRPr="0048223E">
        <w:rPr>
          <w:rFonts w:cstheme="minorHAnsi"/>
        </w:rPr>
        <w:fldChar w:fldCharType="separate"/>
      </w:r>
      <w:r w:rsidR="00815817">
        <w:rPr>
          <w:rFonts w:cstheme="minorHAnsi"/>
          <w:noProof/>
        </w:rPr>
        <w:t>(94)</w:t>
      </w:r>
      <w:r w:rsidR="00E1130D" w:rsidRPr="0048223E">
        <w:rPr>
          <w:rFonts w:cstheme="minorHAnsi"/>
        </w:rPr>
        <w:fldChar w:fldCharType="end"/>
      </w:r>
      <w:r w:rsidRPr="0048223E">
        <w:rPr>
          <w:rFonts w:cstheme="minorHAnsi"/>
        </w:rPr>
        <w:t xml:space="preserve"> A systematic review suggested that exercise pre-surgery improves physical and pulmonary function</w:t>
      </w:r>
      <w:r w:rsidR="00E1130D" w:rsidRPr="0048223E">
        <w:rPr>
          <w:rFonts w:cstheme="minorHAnsi"/>
        </w:rPr>
        <w:t xml:space="preserve">, although </w:t>
      </w:r>
      <w:r w:rsidRPr="0048223E">
        <w:rPr>
          <w:rFonts w:cstheme="minorHAnsi"/>
        </w:rPr>
        <w:t>the interventions were very heterogeneous in nature and duration.</w:t>
      </w:r>
      <w:r w:rsidRPr="0048223E">
        <w:rPr>
          <w:rFonts w:cstheme="minorHAnsi"/>
        </w:rPr>
        <w:fldChar w:fldCharType="begin">
          <w:fldData xml:space="preserve">PEVuZE5vdGU+PENpdGU+PEF1dGhvcj5IaW1iZXJ0PC9BdXRob3I+PFllYXI+MjAyMDwvWWVhcj48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IaW1iZXJ0PC9BdXRob3I+PFllYXI+MjAyMDwvWWVhcj48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95)</w:t>
      </w:r>
      <w:r w:rsidRPr="0048223E">
        <w:rPr>
          <w:rFonts w:cstheme="minorHAnsi"/>
        </w:rPr>
        <w:fldChar w:fldCharType="end"/>
      </w:r>
      <w:r w:rsidRPr="0048223E">
        <w:rPr>
          <w:rFonts w:cstheme="minorHAnsi"/>
        </w:rPr>
        <w:t xml:space="preserve"> </w:t>
      </w:r>
      <w:r w:rsidR="00E1130D" w:rsidRPr="0048223E">
        <w:rPr>
          <w:rFonts w:cstheme="minorHAnsi"/>
        </w:rPr>
        <w:t>Whilst</w:t>
      </w:r>
      <w:r w:rsidRPr="0048223E">
        <w:rPr>
          <w:rFonts w:cstheme="minorHAnsi"/>
        </w:rPr>
        <w:t xml:space="preserve"> PR addresses </w:t>
      </w:r>
      <w:r w:rsidR="00E1130D" w:rsidRPr="0048223E">
        <w:rPr>
          <w:rFonts w:cstheme="minorHAnsi"/>
        </w:rPr>
        <w:t>some</w:t>
      </w:r>
      <w:r w:rsidRPr="0048223E">
        <w:rPr>
          <w:rFonts w:cstheme="minorHAnsi"/>
        </w:rPr>
        <w:t xml:space="preserve"> modifiable factors, the time-sensitivity of lung cancer resection means that the </w:t>
      </w:r>
      <w:r w:rsidR="00197DBA" w:rsidRPr="0048223E">
        <w:rPr>
          <w:rFonts w:cstheme="minorHAnsi"/>
        </w:rPr>
        <w:t>traditional</w:t>
      </w:r>
      <w:r w:rsidRPr="0048223E">
        <w:rPr>
          <w:rFonts w:cstheme="minorHAnsi"/>
        </w:rPr>
        <w:t xml:space="preserve"> outpatient PR model would need significant adaptations to be suitable for </w:t>
      </w:r>
      <w:proofErr w:type="spellStart"/>
      <w:r w:rsidRPr="0048223E">
        <w:rPr>
          <w:rFonts w:cstheme="minorHAnsi"/>
        </w:rPr>
        <w:t>prehab</w:t>
      </w:r>
      <w:r w:rsidR="0081236A" w:rsidRPr="0048223E">
        <w:rPr>
          <w:rFonts w:cstheme="minorHAnsi"/>
        </w:rPr>
        <w:t>ilitation</w:t>
      </w:r>
      <w:proofErr w:type="spellEnd"/>
      <w:r w:rsidRPr="0048223E">
        <w:rPr>
          <w:rFonts w:cstheme="minorHAnsi"/>
        </w:rPr>
        <w:t xml:space="preserve"> (Table </w:t>
      </w:r>
      <w:r w:rsidR="000F5954">
        <w:rPr>
          <w:rFonts w:cstheme="minorHAnsi"/>
        </w:rPr>
        <w:t>2</w:t>
      </w:r>
      <w:r w:rsidRPr="0048223E">
        <w:rPr>
          <w:rFonts w:cstheme="minorHAnsi"/>
        </w:rPr>
        <w:t>).</w:t>
      </w:r>
    </w:p>
    <w:p w14:paraId="75900CEE" w14:textId="42E018A8" w:rsidR="008B63E4" w:rsidRDefault="008B63E4" w:rsidP="004956C5">
      <w:pPr>
        <w:spacing w:after="120" w:line="240" w:lineRule="auto"/>
        <w:jc w:val="both"/>
        <w:rPr>
          <w:rFonts w:cstheme="minorHAnsi"/>
        </w:rPr>
      </w:pPr>
      <w:r w:rsidRPr="0048223E">
        <w:rPr>
          <w:rFonts w:cstheme="minorHAnsi"/>
        </w:rPr>
        <w:t xml:space="preserve">A Cochrane review identified eight RCTs of exercise-training following surgical resection of non-small cell lung cancer </w:t>
      </w:r>
      <w:r w:rsidRPr="0048223E">
        <w:rPr>
          <w:rFonts w:cstheme="minorHAnsi"/>
        </w:rPr>
        <w:fldChar w:fldCharType="begin">
          <w:fldData xml:space="preserve">PEVuZE5vdGU+PENpdGU+PEF1dGhvcj5DYXZhbGhlcmk8L0F1dGhvcj48WWVhcj4yMDE5PC9ZZWFy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</w:fldData>
        </w:fldChar>
      </w:r>
      <w:r w:rsidR="00815817">
        <w:rPr>
          <w:rFonts w:cstheme="minorHAnsi"/>
        </w:rPr>
        <w:instrText xml:space="preserve"> ADDIN EN.CITE </w:instrText>
      </w:r>
      <w:r w:rsidR="00815817">
        <w:rPr>
          <w:rFonts w:cstheme="minorHAnsi"/>
        </w:rPr>
        <w:fldChar w:fldCharType="begin">
          <w:fldData xml:space="preserve">PEVuZE5vdGU+PENpdGU+PEF1dGhvcj5DYXZhbGhlcmk8L0F1dGhvcj48WWVhcj4yMDE5PC9ZZWFy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96)</w:t>
      </w:r>
      <w:r w:rsidRPr="0048223E">
        <w:rPr>
          <w:rFonts w:cstheme="minorHAnsi"/>
        </w:rPr>
        <w:fldChar w:fldCharType="end"/>
      </w:r>
      <w:r w:rsidR="00A70F3C" w:rsidRPr="0048223E">
        <w:rPr>
          <w:rFonts w:cstheme="minorHAnsi"/>
        </w:rPr>
        <w:t>. Compared with usual care, improvement in exercise capacity was greater in the intervention group, but trial populations were small and t</w:t>
      </w:r>
      <w:r w:rsidRPr="0048223E">
        <w:rPr>
          <w:rFonts w:cstheme="minorHAnsi"/>
        </w:rPr>
        <w:t xml:space="preserve">here was lower certainty for </w:t>
      </w:r>
      <w:r w:rsidR="00A70F3C" w:rsidRPr="0048223E">
        <w:rPr>
          <w:rFonts w:cstheme="minorHAnsi"/>
        </w:rPr>
        <w:t xml:space="preserve">other </w:t>
      </w:r>
      <w:r w:rsidRPr="0048223E">
        <w:rPr>
          <w:rFonts w:cstheme="minorHAnsi"/>
        </w:rPr>
        <w:t>outcomes. Due to the significant heterogeneity of the interventions, the optimal timing, setting, nature or duration of exercise-training for post-lung cancer surgery patients remains unclear. Few patients are currently referred for PR after lung cancer surgery.</w:t>
      </w:r>
      <w:r w:rsidRPr="0048223E">
        <w:rPr>
          <w:rFonts w:cstheme="minorHAnsi"/>
        </w:rPr>
        <w:fldChar w:fldCharType="begin"/>
      </w:r>
      <w:r w:rsidR="00815817">
        <w:rPr>
          <w:rFonts w:cstheme="minorHAnsi"/>
        </w:rPr>
        <w:instrText xml:space="preserve"> ADDIN EN.CITE &lt;EndNote&gt;&lt;Cite&gt;&lt;Author&gt;Cavalheri&lt;/Author&gt;&lt;Year&gt;2013&lt;/Year&gt;&lt;RecNum&gt;2866&lt;/RecNum&gt;&lt;DisplayText&gt;(97)&lt;/DisplayText&gt;&lt;record&gt;&lt;rec-number&gt;2866&lt;/rec-number&gt;&lt;foreign-keys&gt;&lt;key app="EN" db-id="wtpdvfsd22fv2yep5vextrzfa05dvazz09w5" timestamp="1655664040"&gt;2866&lt;/key&gt;&lt;/foreign-keys&gt;&lt;ref-type name="Journal Article"&gt;17&lt;/ref-type&gt;&lt;contributors&gt;&lt;authors&gt;&lt;author&gt;Cavalheri, V.&lt;/author&gt;&lt;author&gt;Jenkins, S.&lt;/author&gt;&lt;author&gt;Hill, K.&lt;/author&gt;&lt;/authors&gt;&lt;/contributors&gt;&lt;auth-address&gt;School of Physiotherapy and Curtin Health Innovation Research Institute, Curtin University, Perth, Australia.&lt;/auth-address&gt;&lt;titles&gt;&lt;title&gt;Physiotherapy practice patterns for patients undergoing surgery for lung cancer: a survey of hospitals in Australia and New Zealand&lt;/title&gt;&lt;secondary-title&gt;Intern Med J&lt;/secondary-title&gt;&lt;/titles&gt;&lt;periodical&gt;&lt;full-title&gt;Intern Med J&lt;/full-title&gt;&lt;/periodical&gt;&lt;pages&gt;394-401&lt;/pages&gt;&lt;volume&gt;43&lt;/volume&gt;&lt;number&gt;4&lt;/number&gt;&lt;edition&gt;2012/08/23&lt;/edition&gt;&lt;keywords&gt;&lt;keyword&gt;Australia/epidemiology&lt;/keyword&gt;&lt;keyword&gt;*Data Collection/methods&lt;/keyword&gt;&lt;keyword&gt;Humans&lt;/keyword&gt;&lt;keyword&gt;Lung Neoplasms/*epidemiology/*surgery&lt;/keyword&gt;&lt;keyword&gt;New Zealand/epidemiology&lt;/keyword&gt;&lt;keyword&gt;Physical Therapy Modalities/*trends&lt;/keyword&gt;&lt;keyword&gt;Postoperative Complications/epidemiology/etiology/*prevention &amp;amp; control&lt;/keyword&gt;&lt;keyword&gt;Preoperative Care/*methods/trends&lt;/keyword&gt;&lt;keyword&gt;Referral and Consultation/trends&lt;/keyword&gt;&lt;keyword&gt;Treatment Outcome&lt;/keyword&gt;&lt;/keywords&gt;&lt;dates&gt;&lt;year&gt;2013&lt;/year&gt;&lt;pub-dates&gt;&lt;date&gt;Apr&lt;/date&gt;&lt;/pub-dates&gt;&lt;/dates&gt;&lt;isbn&gt;1444-0903&lt;/isbn&gt;&lt;accession-num&gt;22909246&lt;/accession-num&gt;&lt;urls&gt;&lt;/urls&gt;&lt;electronic-resource-num&gt;10.1111/j.1445-5994.2012.02928.x&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97)</w:t>
      </w:r>
      <w:r w:rsidRPr="0048223E">
        <w:rPr>
          <w:rFonts w:cstheme="minorHAnsi"/>
        </w:rPr>
        <w:fldChar w:fldCharType="end"/>
      </w:r>
      <w:r w:rsidRPr="0048223E">
        <w:rPr>
          <w:rFonts w:cstheme="minorHAnsi"/>
        </w:rPr>
        <w:t xml:space="preserve"> </w:t>
      </w:r>
    </w:p>
    <w:p w14:paraId="51730AFC" w14:textId="68214D6C" w:rsidR="00FF1F98" w:rsidRPr="0048223E" w:rsidRDefault="00FF1F98" w:rsidP="004956C5">
      <w:pPr>
        <w:spacing w:after="120" w:line="240" w:lineRule="auto"/>
        <w:jc w:val="both"/>
        <w:rPr>
          <w:rFonts w:cstheme="minorHAnsi"/>
        </w:rPr>
      </w:pPr>
      <w:r>
        <w:rPr>
          <w:rFonts w:cstheme="minorHAnsi"/>
        </w:rPr>
        <w:t>A Cochrane review identified six RCTs (total 221 patients) of exercise-training for advanced lung cancer.</w:t>
      </w:r>
      <w:r>
        <w:rPr>
          <w:rFonts w:cstheme="minorHAnsi"/>
        </w:rPr>
        <w:fldChar w:fldCharType="begin">
          <w:fldData xml:space="preserve">PEVuZE5vdGU+PENpdGU+PEF1dGhvcj5QZWRkbGUtTWNJbnR5cmU8L0F1dGhvcj48WWVhcj4yMDE5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</w:fldData>
        </w:fldChar>
      </w:r>
      <w:r w:rsidR="0004034A">
        <w:rPr>
          <w:rFonts w:cstheme="minorHAnsi"/>
        </w:rPr>
        <w:instrText xml:space="preserve"> ADDIN EN.CITE </w:instrText>
      </w:r>
      <w:r w:rsidR="0004034A">
        <w:rPr>
          <w:rFonts w:cstheme="minorHAnsi"/>
        </w:rPr>
        <w:fldChar w:fldCharType="begin">
          <w:fldData xml:space="preserve">PEVuZE5vdGU+PENpdGU+PEF1dGhvcj5QZWRkbGUtTWNJbnR5cmU8L0F1dGhvcj48WWVhcj4yMDE5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</w:fldData>
        </w:fldChar>
      </w:r>
      <w:r w:rsidR="0004034A">
        <w:rPr>
          <w:rFonts w:cstheme="minorHAnsi"/>
        </w:rPr>
        <w:instrText xml:space="preserve"> ADDIN EN.CITE.DATA </w:instrText>
      </w:r>
      <w:r w:rsidR="0004034A">
        <w:rPr>
          <w:rFonts w:cstheme="minorHAnsi"/>
        </w:rPr>
      </w:r>
      <w:r w:rsidR="0004034A">
        <w:rPr>
          <w:rFonts w:cstheme="minorHAnsi"/>
        </w:rPr>
        <w:fldChar w:fldCharType="end"/>
      </w:r>
      <w:r>
        <w:rPr>
          <w:rFonts w:cstheme="minorHAnsi"/>
        </w:rPr>
      </w:r>
      <w:r>
        <w:rPr>
          <w:rFonts w:cstheme="minorHAnsi"/>
        </w:rPr>
        <w:fldChar w:fldCharType="separate"/>
      </w:r>
      <w:r w:rsidR="00815817">
        <w:rPr>
          <w:rFonts w:cstheme="minorHAnsi"/>
          <w:noProof/>
        </w:rPr>
        <w:t>(98)</w:t>
      </w:r>
      <w:r>
        <w:rPr>
          <w:rFonts w:cstheme="minorHAnsi"/>
        </w:rPr>
        <w:fldChar w:fldCharType="end"/>
      </w:r>
      <w:r w:rsidR="006E5ED2">
        <w:rPr>
          <w:rFonts w:cstheme="minorHAnsi"/>
        </w:rPr>
        <w:t xml:space="preserve"> Compared with usual care, exercise-training may improve or avoid decline in exercise capacity and HRQOL, but the small sample sizes and heterogeneity between studies limit interpretation. Advanced lung cancer is not a contraindication to PR </w:t>
      </w:r>
      <w:r w:rsidR="006E5ED2" w:rsidRPr="00DA1EA1">
        <w:rPr>
          <w:rFonts w:cstheme="minorHAnsi"/>
          <w:i/>
          <w:iCs/>
        </w:rPr>
        <w:t>per se</w:t>
      </w:r>
      <w:r w:rsidR="006E5ED2">
        <w:rPr>
          <w:rFonts w:cstheme="minorHAnsi"/>
        </w:rPr>
        <w:t xml:space="preserve"> but </w:t>
      </w:r>
      <w:r w:rsidR="001B5564">
        <w:rPr>
          <w:rFonts w:cstheme="minorHAnsi"/>
        </w:rPr>
        <w:t xml:space="preserve">adjustments and flexibility of the PR delivery may be needed for </w:t>
      </w:r>
      <w:r w:rsidR="006E5ED2">
        <w:rPr>
          <w:rFonts w:cstheme="minorHAnsi"/>
        </w:rPr>
        <w:t xml:space="preserve">pragmatic </w:t>
      </w:r>
      <w:r w:rsidR="001B5564">
        <w:rPr>
          <w:rFonts w:cstheme="minorHAnsi"/>
        </w:rPr>
        <w:t>reasons (</w:t>
      </w:r>
      <w:proofErr w:type="spellStart"/>
      <w:r w:rsidR="001B5564">
        <w:rPr>
          <w:rFonts w:cstheme="minorHAnsi"/>
        </w:rPr>
        <w:t>eg.</w:t>
      </w:r>
      <w:proofErr w:type="spellEnd"/>
      <w:r w:rsidR="001B5564">
        <w:rPr>
          <w:rFonts w:cstheme="minorHAnsi"/>
        </w:rPr>
        <w:t xml:space="preserve"> timing of chemotherapy sessions).</w:t>
      </w:r>
    </w:p>
    <w:p w14:paraId="03057487" w14:textId="77777777" w:rsidR="00E65822" w:rsidRPr="0048223E" w:rsidRDefault="00E65822" w:rsidP="004956C5">
      <w:pPr>
        <w:spacing w:after="120" w:line="240" w:lineRule="auto"/>
        <w:jc w:val="both"/>
        <w:rPr>
          <w:rFonts w:cstheme="minorHAnsi"/>
        </w:rPr>
      </w:pPr>
    </w:p>
    <w:p w14:paraId="324D0457" w14:textId="77777777" w:rsidR="008B63E4" w:rsidRPr="0048223E" w:rsidRDefault="008B63E4" w:rsidP="004956C5">
      <w:pPr>
        <w:keepNext/>
        <w:keepLines/>
        <w:spacing w:after="120" w:line="240" w:lineRule="auto"/>
        <w:jc w:val="both"/>
        <w:outlineLvl w:val="1"/>
        <w:rPr>
          <w:rFonts w:eastAsiaTheme="majorEastAsia" w:cstheme="minorHAnsi"/>
          <w:b/>
          <w:bCs/>
        </w:rPr>
      </w:pPr>
      <w:r w:rsidRPr="0048223E">
        <w:rPr>
          <w:rFonts w:eastAsiaTheme="majorEastAsia" w:cstheme="minorHAnsi"/>
          <w:b/>
          <w:bCs/>
        </w:rPr>
        <w:t xml:space="preserve">3.4 </w:t>
      </w:r>
      <w:r w:rsidRPr="0048223E">
        <w:rPr>
          <w:rFonts w:eastAsiaTheme="majorEastAsia" w:cstheme="minorHAnsi"/>
          <w:b/>
          <w:bCs/>
        </w:rPr>
        <w:tab/>
        <w:t>Lung Volume Reduction Surgery</w:t>
      </w:r>
    </w:p>
    <w:p w14:paraId="4FAC5D70" w14:textId="4E906907" w:rsidR="008B63E4" w:rsidRPr="0048223E" w:rsidRDefault="008B63E4" w:rsidP="004956C5">
      <w:pPr>
        <w:spacing w:after="120" w:line="240" w:lineRule="auto"/>
        <w:jc w:val="both"/>
        <w:rPr>
          <w:rFonts w:cstheme="minorHAnsi"/>
        </w:rPr>
      </w:pPr>
      <w:r w:rsidRPr="0048223E">
        <w:rPr>
          <w:rFonts w:cstheme="minorHAnsi"/>
        </w:rPr>
        <w:t xml:space="preserve">Lung volume reduction surgery (LVRS) is recommended by the National Institute for Health and </w:t>
      </w:r>
      <w:r w:rsidR="00E65822" w:rsidRPr="0048223E">
        <w:rPr>
          <w:rFonts w:cstheme="minorHAnsi"/>
        </w:rPr>
        <w:t>Care</w:t>
      </w:r>
      <w:r w:rsidRPr="0048223E">
        <w:rPr>
          <w:rFonts w:cstheme="minorHAnsi"/>
        </w:rPr>
        <w:t xml:space="preserve"> Excellence (NICE) for the treatment of selected </w:t>
      </w:r>
      <w:r w:rsidR="00AE5BA5" w:rsidRPr="0048223E">
        <w:rPr>
          <w:rFonts w:cstheme="minorHAnsi"/>
        </w:rPr>
        <w:t xml:space="preserve">individuals </w:t>
      </w:r>
      <w:r w:rsidRPr="0048223E">
        <w:rPr>
          <w:rFonts w:cstheme="minorHAnsi"/>
        </w:rPr>
        <w:t>with emphysema and hyperinflation.</w:t>
      </w:r>
      <w:r w:rsidRPr="0048223E">
        <w:rPr>
          <w:rFonts w:cstheme="minorHAnsi"/>
        </w:rPr>
        <w:fldChar w:fldCharType="begin"/>
      </w:r>
      <w:r w:rsidR="00815817">
        <w:rPr>
          <w:rFonts w:cstheme="minorHAnsi"/>
        </w:rPr>
        <w:instrText xml:space="preserve"> ADDIN EN.CITE &lt;EndNote&gt;&lt;Cite&gt;&lt;Year&gt;2018&lt;/Year&gt;&lt;RecNum&gt;2867&lt;/RecNum&gt;&lt;DisplayText&gt;(99)&lt;/DisplayText&gt;&lt;record&gt;&lt;rec-number&gt;2867&lt;/rec-number&gt;&lt;foreign-keys&gt;&lt;key app="EN" db-id="wtpdvfsd22fv2yep5vextrzfa05dvazz09w5" timestamp="1655664650"&gt;2867&lt;/key&gt;&lt;/foreign-keys&gt;&lt;ref-type name="Book Section"&gt;5&lt;/ref-type&gt;&lt;contributors&gt;&lt;/contributors&gt;&lt;titles&gt;&lt;title&gt;NICE Evidence Reviews Collection&lt;/title&gt;&lt;secondary-title&gt;Referral criteria for lung volume reduction procedures, bullectomy or lung transplantation: Chronic obstructive pulmonary disease in over 16s: diagnosis and management: Evidence review G&lt;/secondary-title&gt;&lt;/titles&gt;&lt;dates&gt;&lt;year&gt;2018&lt;/year&gt;&lt;/dates&gt;&lt;pub-location&gt;London&lt;/pub-location&gt;&lt;publisher&gt;National Institute for Health and Care Excellence (NICE)&amp;#xD;Copyright © NICE 2018.&lt;/publisher&gt;&lt;accession-num&gt;32755132&lt;/accession-num&gt;&lt;urls&gt;&lt;/urls&gt;&lt;language&gt;eng&lt;/language&gt;&lt;/record&gt;&lt;/Cite&gt;&lt;/EndNote&gt;</w:instrText>
      </w:r>
      <w:r w:rsidRPr="0048223E">
        <w:rPr>
          <w:rFonts w:cstheme="minorHAnsi"/>
        </w:rPr>
        <w:fldChar w:fldCharType="separate"/>
      </w:r>
      <w:r w:rsidR="00815817">
        <w:rPr>
          <w:rFonts w:cstheme="minorHAnsi"/>
          <w:noProof/>
        </w:rPr>
        <w:t>(99)</w:t>
      </w:r>
      <w:r w:rsidRPr="0048223E">
        <w:rPr>
          <w:rFonts w:cstheme="minorHAnsi"/>
        </w:rPr>
        <w:fldChar w:fldCharType="end"/>
      </w:r>
      <w:r w:rsidRPr="0048223E">
        <w:rPr>
          <w:rFonts w:cstheme="minorHAnsi"/>
        </w:rPr>
        <w:t xml:space="preserve"> As part of the work-up for LVRS, all </w:t>
      </w:r>
      <w:r w:rsidR="00AE5BA5" w:rsidRPr="0048223E">
        <w:rPr>
          <w:rFonts w:cstheme="minorHAnsi"/>
        </w:rPr>
        <w:t xml:space="preserve">individuals </w:t>
      </w:r>
      <w:r w:rsidRPr="0048223E">
        <w:rPr>
          <w:rFonts w:cstheme="minorHAnsi"/>
        </w:rPr>
        <w:t>should receive PR, a prerequisite to randomisation in landmark trials of LVRS.</w:t>
      </w:r>
      <w:r w:rsidRPr="0048223E">
        <w:rPr>
          <w:rFonts w:cstheme="minorHAnsi"/>
        </w:rPr>
        <w:fldChar w:fldCharType="begin"/>
      </w:r>
      <w:r w:rsidR="00815817">
        <w:rPr>
          <w:rFonts w:cstheme="minorHAnsi"/>
        </w:rPr>
        <w:instrText xml:space="preserve"> ADDIN EN.CITE &lt;EndNote&gt;&lt;Cite&gt;&lt;Author&gt;Fishman&lt;/Author&gt;&lt;Year&gt;2003&lt;/Year&gt;&lt;RecNum&gt;655&lt;/RecNum&gt;&lt;DisplayText&gt;(100)&lt;/DisplayText&gt;&lt;record&gt;&lt;rec-number&gt;655&lt;/rec-number&gt;&lt;foreign-keys&gt;&lt;key app="EN" db-id="wtpdvfsd22fv2yep5vextrzfa05dvazz09w5" timestamp="0"&gt;655&lt;/key&gt;&lt;/foreign-keys&gt;&lt;ref-type name="Journal Article"&gt;17&lt;/ref-type&gt;&lt;contributors&gt;&lt;authors&gt;&lt;author&gt;Fishman, A.&lt;/author&gt;&lt;author&gt;Martinez, F.&lt;/author&gt;&lt;author&gt;Naunheim, K.&lt;/author&gt;&lt;author&gt;Piantadosi, S.&lt;/author&gt;&lt;author&gt;Wise, R.&lt;/author&gt;&lt;author&gt;Ries, A.&lt;/author&gt;&lt;author&gt;Weinmann, G.&lt;/author&gt;&lt;author&gt;Wood, D. E.&lt;/author&gt;&lt;author&gt;National Emphysema Treatment Trial Research, Group&lt;/author&gt;&lt;/authors&gt;&lt;/contributors&gt;&lt;auth-address&gt;University of Pennsylvania, Philadelphia, USA.&lt;/auth-address&gt;&lt;titles&gt;&lt;title&gt;A randomized trial comparing lung-volume-reduction surgery with medical therapy for severe emphysema&lt;/title&gt;&lt;secondary-title&gt;N Engl J Med&lt;/secondary-title&gt;&lt;/titles&gt;&lt;periodical&gt;&lt;full-title&gt;N Engl J Med&lt;/full-title&gt;&lt;/periodical&gt;&lt;pages&gt;2059-73&lt;/pages&gt;&lt;volume&gt;348&lt;/volume&gt;&lt;number&gt;21&lt;/number&gt;&lt;edition&gt;2003/05/22&lt;/edition&gt;&lt;keywords&gt;&lt;keyword&gt;Aged&lt;/keyword&gt;&lt;keyword&gt;Exercise Tolerance&lt;/keyword&gt;&lt;keyword&gt;Female&lt;/keyword&gt;&lt;keyword&gt;Humans&lt;/keyword&gt;&lt;keyword&gt;Logistic Models&lt;/keyword&gt;&lt;keyword&gt;Male&lt;/keyword&gt;&lt;keyword&gt;Middle Aged&lt;/keyword&gt;&lt;keyword&gt;*Pneumonectomy&lt;/keyword&gt;&lt;keyword&gt;Probability&lt;/keyword&gt;&lt;keyword&gt;Pulmonary Emphysema/drug therapy/mortality/physiopathology/*surgery&lt;/keyword&gt;&lt;keyword&gt;Risk Factors&lt;/keyword&gt;&lt;keyword&gt;Treatment Outcome&lt;/keyword&gt;&lt;/keywords&gt;&lt;dates&gt;&lt;year&gt;2003&lt;/year&gt;&lt;pub-dates&gt;&lt;date&gt;May 22&lt;/date&gt;&lt;/pub-dates&gt;&lt;/dates&gt;&lt;isbn&gt;1533-4406 (Electronic)&amp;#xD;0028-4793 (Linking)&lt;/isbn&gt;&lt;accession-num&gt;12759479&lt;/accession-num&gt;&lt;urls&gt;&lt;related-urls&gt;&lt;url&gt;https://www.ncbi.nlm.nih.gov/pubmed/12759479&lt;/url&gt;&lt;/related-urls&gt;&lt;/urls&gt;&lt;electronic-resource-num&gt;10.1056/NEJMoa030287&lt;/electronic-resource-num&gt;&lt;/record&gt;&lt;/Cite&gt;&lt;/EndNote&gt;</w:instrText>
      </w:r>
      <w:r w:rsidRPr="0048223E">
        <w:rPr>
          <w:rFonts w:cstheme="minorHAnsi"/>
        </w:rPr>
        <w:fldChar w:fldCharType="separate"/>
      </w:r>
      <w:r w:rsidR="00815817">
        <w:rPr>
          <w:rFonts w:cstheme="minorHAnsi"/>
          <w:noProof/>
        </w:rPr>
        <w:t>(100)</w:t>
      </w:r>
      <w:r w:rsidRPr="0048223E">
        <w:rPr>
          <w:rFonts w:cstheme="minorHAnsi"/>
        </w:rPr>
        <w:fldChar w:fldCharType="end"/>
      </w:r>
      <w:r w:rsidRPr="0048223E">
        <w:rPr>
          <w:rFonts w:cstheme="minorHAnsi"/>
        </w:rPr>
        <w:t xml:space="preserve"> Furthermore, it plays an important role in selecting </w:t>
      </w:r>
      <w:r w:rsidR="00AE5BA5" w:rsidRPr="0048223E">
        <w:rPr>
          <w:rFonts w:cstheme="minorHAnsi"/>
        </w:rPr>
        <w:t xml:space="preserve">individuals </w:t>
      </w:r>
      <w:r w:rsidRPr="0048223E">
        <w:rPr>
          <w:rFonts w:cstheme="minorHAnsi"/>
        </w:rPr>
        <w:t>for LVRS with up to 20% improving their exercise tolerance to such an extent that they change LVRS risk stratification groups.</w:t>
      </w:r>
      <w:r w:rsidRPr="0048223E">
        <w:rPr>
          <w:rFonts w:cstheme="minorHAnsi"/>
        </w:rPr>
        <w:fldChar w:fldCharType="begin">
          <w:fldData xml:space="preserve">PEVuZE5vdGU+PENpdGU+PEF1dGhvcj5SaWVzPC9BdXRob3I+PFllYXI+MjAwNTwvWWVhcj48UmVj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SaWVzPC9BdXRob3I+PFllYXI+MjAwNTwvWWVhcj48UmVj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1)</w:t>
      </w:r>
      <w:r w:rsidRPr="0048223E">
        <w:rPr>
          <w:rFonts w:cstheme="minorHAnsi"/>
        </w:rPr>
        <w:fldChar w:fldCharType="end"/>
      </w:r>
      <w:r w:rsidR="00E65822" w:rsidRPr="0048223E">
        <w:rPr>
          <w:rFonts w:cstheme="minorHAnsi"/>
        </w:rPr>
        <w:t xml:space="preserve"> </w:t>
      </w:r>
    </w:p>
    <w:p w14:paraId="228977BE" w14:textId="0DB7A0D0" w:rsidR="008B63E4" w:rsidRPr="0048223E" w:rsidRDefault="008B63E4" w:rsidP="004956C5">
      <w:pPr>
        <w:spacing w:after="240" w:line="240" w:lineRule="auto"/>
        <w:jc w:val="both"/>
        <w:rPr>
          <w:rFonts w:cstheme="minorHAnsi"/>
        </w:rPr>
      </w:pPr>
      <w:r w:rsidRPr="0048223E">
        <w:rPr>
          <w:rFonts w:cstheme="minorHAnsi"/>
        </w:rPr>
        <w:t xml:space="preserve">In the UK, only a small minority of eligible patients undergo </w:t>
      </w:r>
      <w:r w:rsidR="00E65822" w:rsidRPr="0048223E">
        <w:rPr>
          <w:rFonts w:cstheme="minorHAnsi"/>
        </w:rPr>
        <w:t>LVRS</w:t>
      </w:r>
      <w:r w:rsidRPr="0048223E">
        <w:rPr>
          <w:rFonts w:cstheme="minorHAnsi"/>
        </w:rPr>
        <w:t xml:space="preserve"> due to the absence of standardised referral pathways.</w:t>
      </w:r>
      <w:r w:rsidRPr="0048223E">
        <w:rPr>
          <w:rFonts w:cstheme="minorHAnsi"/>
        </w:rPr>
        <w:fldChar w:fldCharType="begin"/>
      </w:r>
      <w:r w:rsidR="00815817">
        <w:rPr>
          <w:rFonts w:cstheme="minorHAnsi"/>
        </w:rPr>
        <w:instrText xml:space="preserve"> ADDIN EN.CITE &lt;EndNote&gt;&lt;Cite&gt;&lt;Author&gt;McNulty&lt;/Author&gt;&lt;Year&gt;2014&lt;/Year&gt;&lt;RecNum&gt;2869&lt;/RecNum&gt;&lt;DisplayText&gt;(102)&lt;/DisplayText&gt;&lt;record&gt;&lt;rec-number&gt;2869&lt;/rec-number&gt;&lt;foreign-keys&gt;&lt;key app="EN" db-id="wtpdvfsd22fv2yep5vextrzfa05dvazz09w5" timestamp="1655825314"&gt;2869&lt;/key&gt;&lt;/foreign-keys&gt;&lt;ref-type name="Journal Article"&gt;17&lt;/ref-type&gt;&lt;contributors&gt;&lt;authors&gt;&lt;author&gt;McNulty, W.&lt;/author&gt;&lt;author&gt;Jordan, S.&lt;/author&gt;&lt;author&gt;Hopkinson, N. S.&lt;/author&gt;&lt;/authors&gt;&lt;/contributors&gt;&lt;auth-address&gt;NIHR Respiratory Disease, Biomedical Research Unit at the Royal Brompton and Harefield NHS Foundation Trust and Imperial College London , London , UK.&lt;/auth-address&gt;&lt;titles&gt;&lt;title&gt;Attitudes and access to lung volume reduction surgery for COPD: a survey by the British Thoracic Society&lt;/title&gt;&lt;secondary-title&gt;BMJ Open Respir Res&lt;/secondary-title&gt;&lt;/titles&gt;&lt;periodical&gt;&lt;full-title&gt;BMJ Open Respir Res&lt;/full-title&gt;&lt;/periodical&gt;&lt;pages&gt;e000023&lt;/pages&gt;&lt;volume&gt;1&lt;/volume&gt;&lt;number&gt;1&lt;/number&gt;&lt;edition&gt;2014/12/06&lt;/edition&gt;&lt;keywords&gt;&lt;keyword&gt;Emphysema&lt;/keyword&gt;&lt;keyword&gt;Lung Volume Reduction Surgery&lt;/keyword&gt;&lt;/keywords&gt;&lt;dates&gt;&lt;year&gt;2014&lt;/year&gt;&lt;/dates&gt;&lt;isbn&gt;2052-4439 (Print)&amp;#xD;2052-4439&lt;/isbn&gt;&lt;accession-num&gt;25478175&lt;/accession-num&gt;&lt;urls&gt;&lt;/urls&gt;&lt;custom2&gt;PMC4212717&lt;/custom2&gt;&lt;electronic-resource-num&gt;10.1136/bmjresp-2014-000023&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02)</w:t>
      </w:r>
      <w:r w:rsidRPr="0048223E">
        <w:rPr>
          <w:rFonts w:cstheme="minorHAnsi"/>
        </w:rPr>
        <w:fldChar w:fldCharType="end"/>
      </w:r>
      <w:r w:rsidRPr="0048223E">
        <w:rPr>
          <w:rFonts w:cstheme="minorHAnsi"/>
        </w:rPr>
        <w:t xml:space="preserve"> However, PR practitioners may have a role in identifying potential candidates as the post-PR assessment represents the point at which the patient’s functional capacity and management of breathlessness should be optimised. Recent analysis of data from the National Asthma and COPD Audit suggested that up to 18.1% of PR completers met the NICE criteria for a LVRS-focused respiratory review</w:t>
      </w:r>
      <w:r w:rsidR="00091442" w:rsidRPr="0048223E">
        <w:rPr>
          <w:rFonts w:cstheme="minorHAnsi"/>
        </w:rPr>
        <w:t xml:space="preserve"> (Non-smok</w:t>
      </w:r>
      <w:r w:rsidR="00E528BE" w:rsidRPr="0048223E">
        <w:rPr>
          <w:rFonts w:cstheme="minorHAnsi"/>
        </w:rPr>
        <w:t>er</w:t>
      </w:r>
      <w:r w:rsidR="00091442" w:rsidRPr="0048223E">
        <w:rPr>
          <w:rFonts w:cstheme="minorHAnsi"/>
        </w:rPr>
        <w:t>, MRC≥3, 6MWT &gt; 140m or ISW</w:t>
      </w:r>
      <w:r w:rsidR="00162864" w:rsidRPr="0048223E">
        <w:rPr>
          <w:rFonts w:cstheme="minorHAnsi"/>
        </w:rPr>
        <w:t>T</w:t>
      </w:r>
      <w:r w:rsidR="00091442" w:rsidRPr="0048223E">
        <w:rPr>
          <w:rFonts w:cstheme="minorHAnsi"/>
        </w:rPr>
        <w:t xml:space="preserve"> &gt;80m)</w:t>
      </w:r>
      <w:r w:rsidRPr="0048223E">
        <w:rPr>
          <w:rFonts w:cstheme="minorHAnsi"/>
        </w:rPr>
        <w:t>.</w:t>
      </w:r>
      <w:r w:rsidRPr="0048223E">
        <w:rPr>
          <w:rFonts w:cstheme="minorHAnsi"/>
        </w:rPr>
        <w:fldChar w:fldCharType="begin">
          <w:fldData xml:space="preserve">PEVuZE5vdGU+PENpdGU+PEF1dGhvcj5CdXR0ZXJ5PC9BdXRob3I+PFllYXI+MjAyMDwvWWVhcj48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CdXR0ZXJ5PC9BdXRob3I+PFllYXI+MjAyMDwvWWVhcj48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3)</w:t>
      </w:r>
      <w:r w:rsidRPr="0048223E">
        <w:rPr>
          <w:rFonts w:cstheme="minorHAnsi"/>
        </w:rPr>
        <w:fldChar w:fldCharType="end"/>
      </w:r>
    </w:p>
    <w:p w14:paraId="46931352" w14:textId="77777777" w:rsidR="00E528BE" w:rsidRPr="0048223E" w:rsidRDefault="00E528BE" w:rsidP="004956C5">
      <w:pPr>
        <w:spacing w:after="240" w:line="240" w:lineRule="auto"/>
        <w:jc w:val="both"/>
        <w:rPr>
          <w:rFonts w:cstheme="minorHAnsi"/>
        </w:rPr>
      </w:pPr>
    </w:p>
    <w:p w14:paraId="0EC376A3" w14:textId="77777777" w:rsidR="008B63E4" w:rsidRPr="0048223E" w:rsidRDefault="008B63E4" w:rsidP="004956C5">
      <w:pPr>
        <w:keepNext/>
        <w:keepLines/>
        <w:spacing w:after="120" w:line="240" w:lineRule="auto"/>
        <w:outlineLvl w:val="1"/>
        <w:rPr>
          <w:rFonts w:eastAsiaTheme="majorEastAsia" w:cstheme="minorHAnsi"/>
          <w:b/>
          <w:bCs/>
        </w:rPr>
      </w:pPr>
      <w:r w:rsidRPr="0048223E">
        <w:rPr>
          <w:rFonts w:eastAsiaTheme="majorEastAsia" w:cstheme="minorHAnsi"/>
          <w:b/>
          <w:bCs/>
        </w:rPr>
        <w:t xml:space="preserve">3.5 </w:t>
      </w:r>
      <w:r w:rsidRPr="0048223E">
        <w:rPr>
          <w:rFonts w:eastAsiaTheme="majorEastAsia" w:cstheme="minorHAnsi"/>
          <w:b/>
          <w:bCs/>
        </w:rPr>
        <w:tab/>
        <w:t>Lung Transplantation</w:t>
      </w:r>
    </w:p>
    <w:p w14:paraId="7BAB110B" w14:textId="4D03B661" w:rsidR="008B63E4" w:rsidRPr="0048223E" w:rsidRDefault="008B63E4" w:rsidP="004956C5">
      <w:pPr>
        <w:spacing w:after="120" w:line="240" w:lineRule="auto"/>
        <w:jc w:val="both"/>
        <w:rPr>
          <w:rFonts w:cstheme="minorHAnsi"/>
        </w:rPr>
      </w:pPr>
      <w:r w:rsidRPr="0048223E">
        <w:rPr>
          <w:rFonts w:cstheme="minorHAnsi"/>
        </w:rPr>
        <w:t>Before referral for lung transplantation, individuals with advanced lung disease should have been optimised, includ</w:t>
      </w:r>
      <w:r w:rsidR="00F0576A" w:rsidRPr="0048223E">
        <w:rPr>
          <w:rFonts w:cstheme="minorHAnsi"/>
        </w:rPr>
        <w:t>ing</w:t>
      </w:r>
      <w:r w:rsidRPr="0048223E">
        <w:rPr>
          <w:rFonts w:cstheme="minorHAnsi"/>
        </w:rPr>
        <w:t xml:space="preserve"> </w:t>
      </w:r>
      <w:r w:rsidR="0032170F" w:rsidRPr="0048223E">
        <w:rPr>
          <w:rFonts w:cstheme="minorHAnsi"/>
        </w:rPr>
        <w:t xml:space="preserve">completion of </w:t>
      </w:r>
      <w:r w:rsidRPr="0048223E">
        <w:rPr>
          <w:rFonts w:cstheme="minorHAnsi"/>
        </w:rPr>
        <w:t xml:space="preserve">PR. Unlike for lung cancer, waiting time for lung transplantation is unpredictable, and there is little guidance on the ideal content or duration of a </w:t>
      </w:r>
      <w:proofErr w:type="spellStart"/>
      <w:r w:rsidRPr="0048223E">
        <w:rPr>
          <w:rFonts w:cstheme="minorHAnsi"/>
        </w:rPr>
        <w:t>prehabilitation</w:t>
      </w:r>
      <w:proofErr w:type="spellEnd"/>
      <w:r w:rsidRPr="0048223E">
        <w:rPr>
          <w:rFonts w:cstheme="minorHAnsi"/>
        </w:rPr>
        <w:t xml:space="preserve"> programme for lung transplantation, and consequently few published data. </w:t>
      </w:r>
    </w:p>
    <w:p w14:paraId="6CB9DE49" w14:textId="3F2BDD2C" w:rsidR="008B63E4" w:rsidRPr="0048223E" w:rsidRDefault="008B63E4" w:rsidP="004956C5">
      <w:pPr>
        <w:spacing w:after="240" w:line="240" w:lineRule="auto"/>
        <w:jc w:val="both"/>
        <w:rPr>
          <w:rFonts w:cstheme="minorHAnsi"/>
        </w:rPr>
      </w:pPr>
      <w:r w:rsidRPr="0048223E">
        <w:rPr>
          <w:rFonts w:cstheme="minorHAnsi"/>
        </w:rPr>
        <w:t>Exercise-training following lung transplantation has been studied in more detail. A Cochrane review to determine the benefits and safety of exercise training in adult lung transplant recipients included eight RCTs involving 438 participants.</w:t>
      </w:r>
      <w:r w:rsidRPr="0048223E">
        <w:rPr>
          <w:rFonts w:cstheme="minorHAnsi"/>
        </w:rPr>
        <w:fldChar w:fldCharType="begin">
          <w:fldData xml:space="preserve">PEVuZE5vdGU+PENpdGU+PEF1dGhvcj5HdXRpZXJyZXotQXJpYXM8L0F1dGhvcj48WWVhcj4yMDIx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HdXRpZXJyZXotQXJpYXM8L0F1dGhvcj48WWVhcj4yMDIx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4)</w:t>
      </w:r>
      <w:r w:rsidRPr="0048223E">
        <w:rPr>
          <w:rFonts w:cstheme="minorHAnsi"/>
        </w:rPr>
        <w:fldChar w:fldCharType="end"/>
      </w:r>
      <w:r w:rsidRPr="0048223E">
        <w:rPr>
          <w:rFonts w:cstheme="minorHAnsi"/>
        </w:rPr>
        <w:t xml:space="preserve"> However, results could not be aggregated due to the small number of underpowered trials and the heterogeneity of the interventions. The authors concluded that the effects of exercise-based rehabilitation following lung transplantation were uncertain due to imprecise estimates of effects and high risk of bias.</w:t>
      </w:r>
      <w:r w:rsidRPr="0048223E">
        <w:rPr>
          <w:rFonts w:cstheme="minorHAnsi"/>
        </w:rPr>
        <w:fldChar w:fldCharType="begin">
          <w:fldData xml:space="preserve">PEVuZE5vdGU+PENpdGU+PEF1dGhvcj5HdXRpZXJyZXotQXJpYXM8L0F1dGhvcj48WWVhcj4yMDIx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HdXRpZXJyZXotQXJpYXM8L0F1dGhvcj48WWVhcj4yMDIx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4)</w:t>
      </w:r>
      <w:r w:rsidRPr="0048223E">
        <w:rPr>
          <w:rFonts w:cstheme="minorHAnsi"/>
        </w:rPr>
        <w:fldChar w:fldCharType="end"/>
      </w:r>
    </w:p>
    <w:p w14:paraId="57A96ECD" w14:textId="77777777" w:rsidR="00E528BE" w:rsidRPr="0048223E" w:rsidRDefault="00E528BE" w:rsidP="004956C5">
      <w:pPr>
        <w:spacing w:after="240" w:line="240" w:lineRule="auto"/>
        <w:jc w:val="both"/>
        <w:rPr>
          <w:rFonts w:cstheme="minorHAnsi"/>
        </w:rPr>
      </w:pPr>
    </w:p>
    <w:p w14:paraId="31918A23" w14:textId="54C77FA6" w:rsidR="008B63E4" w:rsidRPr="0048223E" w:rsidRDefault="008B63E4" w:rsidP="004956C5">
      <w:pPr>
        <w:spacing w:after="120" w:line="240" w:lineRule="auto"/>
        <w:jc w:val="both"/>
        <w:rPr>
          <w:rFonts w:cstheme="minorHAnsi"/>
          <w:b/>
          <w:bCs/>
        </w:rPr>
      </w:pPr>
      <w:r w:rsidRPr="0048223E">
        <w:rPr>
          <w:rFonts w:cstheme="minorHAnsi"/>
          <w:b/>
          <w:bCs/>
        </w:rPr>
        <w:t xml:space="preserve">3.6 </w:t>
      </w:r>
      <w:r w:rsidRPr="0048223E">
        <w:rPr>
          <w:rFonts w:cstheme="minorHAnsi"/>
          <w:b/>
          <w:bCs/>
        </w:rPr>
        <w:tab/>
        <w:t xml:space="preserve">Cardiac </w:t>
      </w:r>
      <w:r w:rsidR="00622276" w:rsidRPr="0048223E">
        <w:rPr>
          <w:rFonts w:cstheme="minorHAnsi"/>
          <w:b/>
          <w:bCs/>
        </w:rPr>
        <w:t xml:space="preserve">Disease </w:t>
      </w:r>
      <w:r w:rsidRPr="0048223E">
        <w:rPr>
          <w:rFonts w:cstheme="minorHAnsi"/>
          <w:b/>
          <w:bCs/>
        </w:rPr>
        <w:t xml:space="preserve">and Pulmonary </w:t>
      </w:r>
      <w:r w:rsidR="00622276" w:rsidRPr="0048223E">
        <w:rPr>
          <w:rFonts w:cstheme="minorHAnsi"/>
          <w:b/>
          <w:bCs/>
        </w:rPr>
        <w:t>Hypertension</w:t>
      </w:r>
    </w:p>
    <w:p w14:paraId="376D1EAE" w14:textId="2A1EC1F2" w:rsidR="008B63E4" w:rsidRPr="0048223E" w:rsidRDefault="008B63E4" w:rsidP="004956C5">
      <w:pPr>
        <w:spacing w:after="120" w:line="240" w:lineRule="auto"/>
        <w:jc w:val="both"/>
        <w:rPr>
          <w:rFonts w:cstheme="minorHAnsi"/>
        </w:rPr>
      </w:pPr>
      <w:r w:rsidRPr="0048223E">
        <w:rPr>
          <w:rFonts w:cstheme="minorHAnsi"/>
        </w:rPr>
        <w:lastRenderedPageBreak/>
        <w:t>Cardiac comorbidity is highly prevalent in patients attending PR.</w:t>
      </w:r>
      <w:r w:rsidRPr="0048223E">
        <w:rPr>
          <w:rFonts w:cstheme="minorHAnsi"/>
        </w:rPr>
        <w:fldChar w:fldCharType="begin"/>
      </w:r>
      <w:r w:rsidR="00BD6F5C">
        <w:rPr>
          <w:rFonts w:cstheme="minorHAnsi"/>
        </w:rPr>
        <w:instrText xml:space="preserve"> ADDIN EN.CITE &lt;EndNote&gt;&lt;Cite&gt;&lt;Year&gt;2020&lt;/Year&gt;&lt;RecNum&gt;2837&lt;/RecNum&gt;&lt;DisplayText&gt;(23)&lt;/DisplayText&gt;&lt;record&gt;&lt;rec-number&gt;2837&lt;/rec-number&gt;&lt;foreign-keys&gt;&lt;key app="EN" db-id="wtpdvfsd22fv2yep5vextrzfa05dvazz09w5" timestamp="1655014794"&gt;2837&lt;/key&gt;&lt;/foreign-keys&gt;&lt;ref-type name="Web Page"&gt;12&lt;/ref-type&gt;&lt;contributors&gt;&lt;/contributors&gt;&lt;titles&gt;&lt;title&gt;National Asthma and COPD Audit Programme. Pulmonary rehabilitation clinical and organisational audits 2019.&lt;/title&gt;&lt;/titles&gt;&lt;dates&gt;&lt;year&gt;2020&lt;/year&gt;&lt;/dates&gt;&lt;urls&gt;&lt;related-urls&gt;&lt;url&gt;https://www.nacap.org.uk/nacap/welcome.nsf/reportsPR.html&lt;/url&gt;&lt;/related-urls&gt;&lt;/urls&gt;&lt;/record&gt;&lt;/Cite&gt;&lt;/EndNote&gt;</w:instrText>
      </w:r>
      <w:r w:rsidRPr="0048223E">
        <w:rPr>
          <w:rFonts w:cstheme="minorHAnsi"/>
        </w:rPr>
        <w:fldChar w:fldCharType="separate"/>
      </w:r>
      <w:r w:rsidR="00BD6F5C">
        <w:rPr>
          <w:rFonts w:cstheme="minorHAnsi"/>
          <w:noProof/>
        </w:rPr>
        <w:t>(23)</w:t>
      </w:r>
      <w:r w:rsidRPr="0048223E">
        <w:rPr>
          <w:rFonts w:cstheme="minorHAnsi"/>
        </w:rPr>
        <w:fldChar w:fldCharType="end"/>
      </w:r>
      <w:r w:rsidRPr="0048223E">
        <w:rPr>
          <w:rFonts w:cstheme="minorHAnsi"/>
        </w:rPr>
        <w:t xml:space="preserve"> There is no convincing data to suggest that stable cardiac comorbidity is associated with </w:t>
      </w:r>
      <w:r w:rsidR="006A047C" w:rsidRPr="0048223E">
        <w:rPr>
          <w:rFonts w:cstheme="minorHAnsi"/>
        </w:rPr>
        <w:t>worse</w:t>
      </w:r>
      <w:r w:rsidR="00097EC8" w:rsidRPr="0048223E">
        <w:rPr>
          <w:rFonts w:cstheme="minorHAnsi"/>
        </w:rPr>
        <w:t xml:space="preserve"> </w:t>
      </w:r>
      <w:r w:rsidRPr="0048223E">
        <w:rPr>
          <w:rFonts w:cstheme="minorHAnsi"/>
        </w:rPr>
        <w:t>outcomes to PR.</w:t>
      </w:r>
      <w:r w:rsidRPr="0048223E">
        <w:rPr>
          <w:rFonts w:cstheme="minorHAnsi"/>
        </w:rPr>
        <w:fldChar w:fldCharType="begin">
          <w:fldData xml:space="preserve">PEVuZE5vdGU+PENpdGU+PEF1dGhvcj5NZXNxdWl0YTwvQXV0aG9yPjxZZWFyPjIwMTU8L1llYXI+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NZXNxdWl0YTwvQXV0aG9yPjxZZWFyPjIwMTU8L1llYXI+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5)</w:t>
      </w:r>
      <w:r w:rsidRPr="0048223E">
        <w:rPr>
          <w:rFonts w:cstheme="minorHAnsi"/>
        </w:rPr>
        <w:fldChar w:fldCharType="end"/>
      </w:r>
      <w:r w:rsidRPr="0048223E">
        <w:rPr>
          <w:rFonts w:cstheme="minorHAnsi"/>
        </w:rPr>
        <w:t xml:space="preserve"> Exercise-based cardiac rehabilitation is safe in </w:t>
      </w:r>
      <w:r w:rsidR="00162864" w:rsidRPr="0048223E">
        <w:rPr>
          <w:rFonts w:cstheme="minorHAnsi"/>
        </w:rPr>
        <w:t>individuals</w:t>
      </w:r>
      <w:r w:rsidRPr="0048223E">
        <w:rPr>
          <w:rFonts w:cstheme="minorHAnsi"/>
        </w:rPr>
        <w:t xml:space="preserve"> with chronic heart failure (CHF) and </w:t>
      </w:r>
      <w:r w:rsidR="00622276" w:rsidRPr="0048223E">
        <w:rPr>
          <w:rFonts w:cstheme="minorHAnsi"/>
        </w:rPr>
        <w:t>improves</w:t>
      </w:r>
      <w:r w:rsidRPr="0048223E">
        <w:rPr>
          <w:rFonts w:cstheme="minorHAnsi"/>
        </w:rPr>
        <w:t xml:space="preserve"> exercise capacity and </w:t>
      </w:r>
      <w:r w:rsidR="008E177A" w:rsidRPr="0048223E">
        <w:rPr>
          <w:rFonts w:cstheme="minorHAnsi"/>
        </w:rPr>
        <w:t>HRQOL</w:t>
      </w:r>
      <w:r w:rsidRPr="0048223E">
        <w:rPr>
          <w:rFonts w:cstheme="minorHAnsi"/>
        </w:rPr>
        <w:t>.</w:t>
      </w:r>
      <w:r w:rsidRPr="0048223E">
        <w:rPr>
          <w:rFonts w:cstheme="minorHAnsi"/>
        </w:rPr>
        <w:fldChar w:fldCharType="begin">
          <w:fldData xml:space="preserve">PEVuZE5vdGU+PENpdGU+PEF1dGhvcj5UYXlsb3I8L0F1dGhvcj48WWVhcj4yMDE5PC9ZZWFyPjxS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UYXlsb3I8L0F1dGhvcj48WWVhcj4yMDE5PC9ZZWFyPjxS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6)</w:t>
      </w:r>
      <w:r w:rsidRPr="0048223E">
        <w:rPr>
          <w:rFonts w:cstheme="minorHAnsi"/>
        </w:rPr>
        <w:fldChar w:fldCharType="end"/>
      </w:r>
      <w:r w:rsidRPr="0048223E">
        <w:rPr>
          <w:rFonts w:cstheme="minorHAnsi"/>
        </w:rPr>
        <w:t xml:space="preserve"> </w:t>
      </w:r>
      <w:r w:rsidR="00162864" w:rsidRPr="0048223E">
        <w:rPr>
          <w:rFonts w:cstheme="minorHAnsi"/>
        </w:rPr>
        <w:t xml:space="preserve">Integrating individuals with CHF </w:t>
      </w:r>
      <w:r w:rsidR="00A87866" w:rsidRPr="0048223E">
        <w:rPr>
          <w:rFonts w:cstheme="minorHAnsi"/>
        </w:rPr>
        <w:t>and</w:t>
      </w:r>
      <w:r w:rsidR="00162864" w:rsidRPr="0048223E">
        <w:rPr>
          <w:rFonts w:cstheme="minorHAnsi"/>
        </w:rPr>
        <w:t xml:space="preserve"> those with chronic respiratory disease </w:t>
      </w:r>
      <w:r w:rsidR="00A87866" w:rsidRPr="0048223E">
        <w:rPr>
          <w:rFonts w:cstheme="minorHAnsi"/>
        </w:rPr>
        <w:t xml:space="preserve">into breathlessness rehabilitation programmes </w:t>
      </w:r>
      <w:r w:rsidR="00162864" w:rsidRPr="0048223E">
        <w:rPr>
          <w:rFonts w:cstheme="minorHAnsi"/>
        </w:rPr>
        <w:t>is feasible</w:t>
      </w:r>
      <w:r w:rsidR="005470FC" w:rsidRPr="0048223E">
        <w:rPr>
          <w:rFonts w:cstheme="minorHAnsi"/>
        </w:rPr>
        <w:t xml:space="preserve"> with minor adaptations (Table </w:t>
      </w:r>
      <w:r w:rsidR="0041505D">
        <w:rPr>
          <w:rFonts w:cstheme="minorHAnsi"/>
        </w:rPr>
        <w:t>3</w:t>
      </w:r>
      <w:r w:rsidR="005470FC" w:rsidRPr="0048223E">
        <w:rPr>
          <w:rFonts w:cstheme="minorHAnsi"/>
        </w:rPr>
        <w:t>)</w:t>
      </w:r>
      <w:r w:rsidR="002B3140" w:rsidRPr="0048223E">
        <w:rPr>
          <w:rFonts w:cstheme="minorHAnsi"/>
        </w:rPr>
        <w:t>.</w:t>
      </w:r>
      <w:r w:rsidR="00A87866" w:rsidRPr="0048223E">
        <w:rPr>
          <w:rFonts w:cstheme="minorHAnsi"/>
        </w:rPr>
        <w:fldChar w:fldCharType="begin">
          <w:fldData xml:space="preserve">PEVuZE5vdGU+PENpdGU+PEF1dGhvcj5DaGFwbGluPC9BdXRob3I+PFllYXI+MjAyMTwvWWVhcj48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DaGFwbGluPC9BdXRob3I+PFllYXI+MjAyMTwvWWVhcj48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A87866" w:rsidRPr="0048223E">
        <w:rPr>
          <w:rFonts w:cstheme="minorHAnsi"/>
        </w:rPr>
      </w:r>
      <w:r w:rsidR="00A87866" w:rsidRPr="0048223E">
        <w:rPr>
          <w:rFonts w:cstheme="minorHAnsi"/>
        </w:rPr>
        <w:fldChar w:fldCharType="separate"/>
      </w:r>
      <w:r w:rsidR="00815817">
        <w:rPr>
          <w:rFonts w:cstheme="minorHAnsi"/>
          <w:noProof/>
        </w:rPr>
        <w:t>(107)</w:t>
      </w:r>
      <w:r w:rsidR="00A87866" w:rsidRPr="0048223E">
        <w:rPr>
          <w:rFonts w:cstheme="minorHAnsi"/>
        </w:rPr>
        <w:fldChar w:fldCharType="end"/>
      </w:r>
      <w:r w:rsidR="005470FC" w:rsidRPr="0048223E">
        <w:rPr>
          <w:rFonts w:cstheme="minorHAnsi"/>
        </w:rPr>
        <w:t xml:space="preserve"> </w:t>
      </w:r>
      <w:r w:rsidR="002B3140" w:rsidRPr="0048223E">
        <w:rPr>
          <w:rFonts w:cstheme="minorHAnsi"/>
        </w:rPr>
        <w:t xml:space="preserve">These </w:t>
      </w:r>
      <w:r w:rsidRPr="0048223E">
        <w:rPr>
          <w:rFonts w:cstheme="minorHAnsi"/>
        </w:rPr>
        <w:t xml:space="preserve">improve exercise capacity in CHF, </w:t>
      </w:r>
      <w:r w:rsidR="002B3140" w:rsidRPr="0048223E">
        <w:rPr>
          <w:rFonts w:cstheme="minorHAnsi"/>
        </w:rPr>
        <w:t>with a magnitude</w:t>
      </w:r>
      <w:r w:rsidRPr="0048223E">
        <w:rPr>
          <w:rFonts w:cstheme="minorHAnsi"/>
        </w:rPr>
        <w:t xml:space="preserve"> similar to that observed in COPD.</w:t>
      </w:r>
      <w:r w:rsidRPr="0048223E">
        <w:rPr>
          <w:rFonts w:cstheme="minorHAnsi"/>
        </w:rPr>
        <w:fldChar w:fldCharType="begin"/>
      </w:r>
      <w:r w:rsidR="00815817">
        <w:rPr>
          <w:rFonts w:cstheme="minorHAnsi"/>
        </w:rPr>
        <w:instrText xml:space="preserve"> ADDIN EN.CITE &lt;EndNote&gt;&lt;Cite&gt;&lt;Author&gt;Evans&lt;/Author&gt;&lt;Year&gt;2010&lt;/Year&gt;&lt;RecNum&gt;2094&lt;/RecNum&gt;&lt;DisplayText&gt;(108)&lt;/DisplayText&gt;&lt;record&gt;&lt;rec-number&gt;2094&lt;/rec-number&gt;&lt;foreign-keys&gt;&lt;key app="EN" db-id="wtpdvfsd22fv2yep5vextrzfa05dvazz09w5" timestamp="1418688163"&gt;2094&lt;/key&gt;&lt;/foreign-keys&gt;&lt;ref-type name="Journal Article"&gt;17&lt;/ref-type&gt;&lt;contributors&gt;&lt;authors&gt;&lt;author&gt;Evans, R. A.&lt;/author&gt;&lt;author&gt;Singh, S. J.&lt;/author&gt;&lt;author&gt;Collier, R.&lt;/author&gt;&lt;author&gt;Loke, I.&lt;/author&gt;&lt;author&gt;Steiner, M. C.&lt;/author&gt;&lt;author&gt;Morgan, M. D.&lt;/author&gt;&lt;/authors&gt;&lt;/contributors&gt;&lt;auth-address&gt;Dept. of Respiratory Medicine, Allergy and Thoracic Surgery, University Hospitals of Leicester NHS trust, Glenfield Hospital, Leicester, United Kingdom. rach27evans@hotmail.com&lt;/auth-address&gt;&lt;titles&gt;&lt;title&gt;Generic, symptom based, exercise rehabilitation; integrating patients with COPD and heart failure&lt;/title&gt;&lt;secondary-title&gt;Respir Med&lt;/secondary-title&gt;&lt;alt-title&gt;Respiratory medicine&lt;/alt-title&gt;&lt;/titles&gt;&lt;periodical&gt;&lt;full-title&gt;Respir Med&lt;/full-title&gt;&lt;/periodical&gt;&lt;pages&gt;1473-81&lt;/pages&gt;&lt;volume&gt;104&lt;/volume&gt;&lt;number&gt;10&lt;/number&gt;&lt;keywords&gt;&lt;keyword&gt;Aged&lt;/keyword&gt;&lt;keyword&gt;Dyspnea/metabolism/physiopathology/*rehabilitation&lt;/keyword&gt;&lt;keyword&gt;Exercise Therapy/*methods&lt;/keyword&gt;&lt;keyword&gt;Female&lt;/keyword&gt;&lt;keyword&gt;Forced Expiratory Volume/physiology&lt;/keyword&gt;&lt;keyword&gt;Heart Failure/metabolism/physiopathology/*rehabilitation&lt;/keyword&gt;&lt;keyword&gt;Humans&lt;/keyword&gt;&lt;keyword&gt;Male&lt;/keyword&gt;&lt;keyword&gt;Oxygen Consumption/*physiology&lt;/keyword&gt;&lt;keyword&gt;Pulmonary Disease, Chronic Obstructive/metabolism/physiopathology/*rehabilitation&lt;/keyword&gt;&lt;keyword&gt;Treatment Outcome&lt;/keyword&gt;&lt;keyword&gt;Walking/physiology&lt;/keyword&gt;&lt;/keywords&gt;&lt;dates&gt;&lt;year&gt;2010&lt;/year&gt;&lt;pub-dates&gt;&lt;date&gt;Oct&lt;/date&gt;&lt;/pub-dates&gt;&lt;/dates&gt;&lt;isbn&gt;1532-3064 (Electronic)&amp;#xD;0954-6111 (Linking)&lt;/isbn&gt;&lt;accession-num&gt;20650624&lt;/accession-num&gt;&lt;urls&gt;&lt;related-urls&gt;&lt;url&gt;http://www.ncbi.nlm.nih.gov/pubmed/20650624&lt;/url&gt;&lt;/related-urls&gt;&lt;/urls&gt;&lt;electronic-resource-num&gt;10.1016/j.rmed.2010.04.024&lt;/electronic-resource-num&gt;&lt;/record&gt;&lt;/Cite&gt;&lt;/EndNote&gt;</w:instrText>
      </w:r>
      <w:r w:rsidRPr="0048223E">
        <w:rPr>
          <w:rFonts w:cstheme="minorHAnsi"/>
        </w:rPr>
        <w:fldChar w:fldCharType="separate"/>
      </w:r>
      <w:r w:rsidR="00815817">
        <w:rPr>
          <w:rFonts w:cstheme="minorHAnsi"/>
          <w:noProof/>
        </w:rPr>
        <w:t>(108)</w:t>
      </w:r>
      <w:r w:rsidRPr="0048223E">
        <w:rPr>
          <w:rFonts w:cstheme="minorHAnsi"/>
        </w:rPr>
        <w:fldChar w:fldCharType="end"/>
      </w:r>
      <w:r w:rsidRPr="0048223E">
        <w:rPr>
          <w:rFonts w:cstheme="minorHAnsi"/>
        </w:rPr>
        <w:t xml:space="preserve"> </w:t>
      </w:r>
      <w:r w:rsidR="005470FC" w:rsidRPr="0048223E">
        <w:rPr>
          <w:rFonts w:cstheme="minorHAnsi"/>
        </w:rPr>
        <w:t>Only</w:t>
      </w:r>
      <w:r w:rsidRPr="0048223E">
        <w:rPr>
          <w:rFonts w:cstheme="minorHAnsi"/>
        </w:rPr>
        <w:t xml:space="preserve"> 18% of PR services in the UK currently accept patients with CH</w:t>
      </w:r>
      <w:r w:rsidR="00827693" w:rsidRPr="0048223E">
        <w:rPr>
          <w:rFonts w:cstheme="minorHAnsi"/>
        </w:rPr>
        <w:t>F</w:t>
      </w:r>
      <w:r w:rsidR="005470FC" w:rsidRPr="0048223E">
        <w:rPr>
          <w:rFonts w:cstheme="minorHAnsi"/>
        </w:rPr>
        <w:t>.</w:t>
      </w:r>
      <w:r w:rsidRPr="0048223E">
        <w:rPr>
          <w:rFonts w:cstheme="minorHAnsi"/>
        </w:rPr>
        <w:fldChar w:fldCharType="begin"/>
      </w:r>
      <w:r w:rsidR="00BD6F5C">
        <w:rPr>
          <w:rFonts w:cstheme="minorHAnsi"/>
        </w:rPr>
        <w:instrText xml:space="preserve"> ADDIN EN.CITE &lt;EndNote&gt;&lt;Cite&gt;&lt;Year&gt;2020&lt;/Year&gt;&lt;RecNum&gt;2837&lt;/RecNum&gt;&lt;DisplayText&gt;(23)&lt;/DisplayText&gt;&lt;record&gt;&lt;rec-number&gt;2837&lt;/rec-number&gt;&lt;foreign-keys&gt;&lt;key app="EN" db-id="wtpdvfsd22fv2yep5vextrzfa05dvazz09w5" timestamp="1655014794"&gt;2837&lt;/key&gt;&lt;/foreign-keys&gt;&lt;ref-type name="Web Page"&gt;12&lt;/ref-type&gt;&lt;contributors&gt;&lt;/contributors&gt;&lt;titles&gt;&lt;title&gt;National Asthma and COPD Audit Programme. Pulmonary rehabilitation clinical and organisational audits 2019.&lt;/title&gt;&lt;/titles&gt;&lt;dates&gt;&lt;year&gt;2020&lt;/year&gt;&lt;/dates&gt;&lt;urls&gt;&lt;related-urls&gt;&lt;url&gt;https://www.nacap.org.uk/nacap/welcome.nsf/reportsPR.html&lt;/url&gt;&lt;/related-urls&gt;&lt;/urls&gt;&lt;/record&gt;&lt;/Cite&gt;&lt;/EndNote&gt;</w:instrText>
      </w:r>
      <w:r w:rsidRPr="0048223E">
        <w:rPr>
          <w:rFonts w:cstheme="minorHAnsi"/>
        </w:rPr>
        <w:fldChar w:fldCharType="separate"/>
      </w:r>
      <w:r w:rsidR="00BD6F5C">
        <w:rPr>
          <w:rFonts w:cstheme="minorHAnsi"/>
          <w:noProof/>
        </w:rPr>
        <w:t>(23)</w:t>
      </w:r>
      <w:r w:rsidRPr="0048223E">
        <w:rPr>
          <w:rFonts w:cstheme="minorHAnsi"/>
        </w:rPr>
        <w:fldChar w:fldCharType="end"/>
      </w:r>
    </w:p>
    <w:p w14:paraId="703EDB5D" w14:textId="4B274595" w:rsidR="008B63E4" w:rsidRPr="0048223E" w:rsidRDefault="008B63E4" w:rsidP="004956C5">
      <w:pPr>
        <w:spacing w:after="240" w:line="240" w:lineRule="auto"/>
        <w:jc w:val="both"/>
        <w:rPr>
          <w:rFonts w:cstheme="minorHAnsi"/>
        </w:rPr>
      </w:pPr>
      <w:r w:rsidRPr="0048223E">
        <w:rPr>
          <w:rFonts w:cstheme="minorHAnsi"/>
        </w:rPr>
        <w:t xml:space="preserve">In a systematic review of seven trials in patients with </w:t>
      </w:r>
      <w:r w:rsidR="009E5C9D" w:rsidRPr="0048223E">
        <w:rPr>
          <w:rFonts w:cstheme="minorHAnsi"/>
        </w:rPr>
        <w:t xml:space="preserve">primarily </w:t>
      </w:r>
      <w:r w:rsidRPr="0048223E">
        <w:rPr>
          <w:rFonts w:cstheme="minorHAnsi"/>
        </w:rPr>
        <w:t>pulmonary</w:t>
      </w:r>
      <w:r w:rsidR="001F1070" w:rsidRPr="0048223E">
        <w:rPr>
          <w:rFonts w:cstheme="minorHAnsi"/>
        </w:rPr>
        <w:t xml:space="preserve"> arterial</w:t>
      </w:r>
      <w:r w:rsidRPr="0048223E">
        <w:rPr>
          <w:rFonts w:cstheme="minorHAnsi"/>
        </w:rPr>
        <w:t xml:space="preserve"> hypertension</w:t>
      </w:r>
      <w:r w:rsidR="001F1070" w:rsidRPr="0048223E">
        <w:rPr>
          <w:rFonts w:cstheme="minorHAnsi"/>
        </w:rPr>
        <w:t xml:space="preserve"> (PAH)</w:t>
      </w:r>
      <w:r w:rsidR="009E5C9D" w:rsidRPr="0048223E">
        <w:rPr>
          <w:rFonts w:cstheme="minorHAnsi"/>
        </w:rPr>
        <w:t xml:space="preserve"> (including some with chronic thromboembolic pulmonary hypertension</w:t>
      </w:r>
      <w:r w:rsidR="00425C2A" w:rsidRPr="0048223E">
        <w:rPr>
          <w:rFonts w:cstheme="minorHAnsi"/>
        </w:rPr>
        <w:t>: CTEPH</w:t>
      </w:r>
      <w:r w:rsidR="009E5C9D" w:rsidRPr="0048223E">
        <w:rPr>
          <w:rFonts w:cstheme="minorHAnsi"/>
        </w:rPr>
        <w:t>)</w:t>
      </w:r>
      <w:r w:rsidRPr="0048223E">
        <w:rPr>
          <w:rFonts w:cstheme="minorHAnsi"/>
        </w:rPr>
        <w:t>, exercise-based rehabilitation improve</w:t>
      </w:r>
      <w:r w:rsidR="00827693" w:rsidRPr="0048223E">
        <w:rPr>
          <w:rFonts w:cstheme="minorHAnsi"/>
        </w:rPr>
        <w:t>d</w:t>
      </w:r>
      <w:r w:rsidRPr="0048223E">
        <w:rPr>
          <w:rFonts w:cstheme="minorHAnsi"/>
        </w:rPr>
        <w:t xml:space="preserve"> </w:t>
      </w:r>
      <w:r w:rsidR="005470FC" w:rsidRPr="0048223E">
        <w:rPr>
          <w:rFonts w:cstheme="minorHAnsi"/>
        </w:rPr>
        <w:t>6MWT distance</w:t>
      </w:r>
      <w:r w:rsidRPr="0048223E">
        <w:rPr>
          <w:rFonts w:cstheme="minorHAnsi"/>
        </w:rPr>
        <w:t xml:space="preserve"> and peak oxygen consumption compared with usual care</w:t>
      </w:r>
      <w:r w:rsidR="005470FC" w:rsidRPr="0048223E">
        <w:rPr>
          <w:rFonts w:cstheme="minorHAnsi"/>
        </w:rPr>
        <w:t>.</w:t>
      </w:r>
      <w:r w:rsidRPr="0048223E">
        <w:rPr>
          <w:rFonts w:cstheme="minorHAnsi"/>
        </w:rPr>
        <w:fldChar w:fldCharType="begin"/>
      </w:r>
      <w:r w:rsidR="00815817">
        <w:rPr>
          <w:rFonts w:cstheme="minorHAnsi"/>
        </w:rPr>
        <w:instrText xml:space="preserve"> ADDIN EN.CITE &lt;EndNote&gt;&lt;Cite&gt;&lt;Author&gt;Yan&lt;/Author&gt;&lt;Year&gt;2021&lt;/Year&gt;&lt;RecNum&gt;2853&lt;/RecNum&gt;&lt;DisplayText&gt;(109)&lt;/DisplayText&gt;&lt;record&gt;&lt;rec-number&gt;2853&lt;/rec-number&gt;&lt;foreign-keys&gt;&lt;key app="EN" db-id="wtpdvfsd22fv2yep5vextrzfa05dvazz09w5" timestamp="1655654108"&gt;2853&lt;/key&gt;&lt;/foreign-keys&gt;&lt;ref-type name="Journal Article"&gt;17&lt;/ref-type&gt;&lt;contributors&gt;&lt;authors&gt;&lt;author&gt;Yan, L.&lt;/author&gt;&lt;author&gt;Shi, W.&lt;/author&gt;&lt;author&gt;Liu, Z.&lt;/author&gt;&lt;author&gt;Zhao, Z.&lt;/author&gt;&lt;author&gt;Luo, Q.&lt;/author&gt;&lt;author&gt;Zhao, Q.&lt;/author&gt;&lt;author&gt;Jin, Q.&lt;/author&gt;&lt;author&gt;Zhang, Y.&lt;/author&gt;&lt;author&gt;Li, X.&lt;/author&gt;&lt;author&gt;Duan, A.&lt;/author&gt;&lt;/authors&gt;&lt;/contributors&gt;&lt;auth-address&gt;Fuwai Hospital, National Center for Cardiovascular Diseases, Chinese Academy of Medical Sciences and Peking Union Medical College, Beijing, China.&lt;/auth-address&gt;&lt;titles&gt;&lt;title&gt;The benefit of exercise-based rehabilitation programs in patients with pulmonary hypertension: a systematic review and meta-analysis of randomized controlled trials&lt;/title&gt;&lt;secondary-title&gt;Pulm Circ&lt;/secondary-title&gt;&lt;/titles&gt;&lt;periodical&gt;&lt;full-title&gt;Pulm Circ&lt;/full-title&gt;&lt;/periodical&gt;&lt;pages&gt;20458940211007810&lt;/pages&gt;&lt;volume&gt;11&lt;/volume&gt;&lt;number&gt;2&lt;/number&gt;&lt;edition&gt;2021/06/10&lt;/edition&gt;&lt;keywords&gt;&lt;keyword&gt;exercise training&lt;/keyword&gt;&lt;keyword&gt;pulmonary hypertension&lt;/keyword&gt;&lt;keyword&gt;rehabilitation&lt;/keyword&gt;&lt;/keywords&gt;&lt;dates&gt;&lt;year&gt;2021&lt;/year&gt;&lt;pub-dates&gt;&lt;date&gt;Apr-Jun&lt;/date&gt;&lt;/pub-dates&gt;&lt;/dates&gt;&lt;isbn&gt;2045-8932 (Print)&amp;#xD;2045-8932&lt;/isbn&gt;&lt;accession-num&gt;34104422&lt;/accession-num&gt;&lt;urls&gt;&lt;related-urls&gt;&lt;url&gt;https://www.ncbi.nlm.nih.gov/pmc/articles/PMC8165522/pdf/10.1177_20458940211007810.pdf&lt;/url&gt;&lt;/related-urls&gt;&lt;/urls&gt;&lt;custom2&gt;PMC8165522&lt;/custom2&gt;&lt;electronic-resource-num&gt;10.1177/20458940211007810&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09)</w:t>
      </w:r>
      <w:r w:rsidRPr="0048223E">
        <w:rPr>
          <w:rFonts w:cstheme="minorHAnsi"/>
        </w:rPr>
        <w:fldChar w:fldCharType="end"/>
      </w:r>
      <w:r w:rsidRPr="0048223E">
        <w:rPr>
          <w:rFonts w:cstheme="minorHAnsi"/>
        </w:rPr>
        <w:t xml:space="preserve"> </w:t>
      </w:r>
      <w:r w:rsidR="002E3AF4">
        <w:rPr>
          <w:rFonts w:cstheme="minorHAnsi"/>
        </w:rPr>
        <w:t xml:space="preserve">A multi-centre trial of exercise-training </w:t>
      </w:r>
      <w:r w:rsidR="000B0F70">
        <w:rPr>
          <w:rFonts w:cstheme="minorHAnsi"/>
        </w:rPr>
        <w:t>i</w:t>
      </w:r>
      <w:r w:rsidR="002E3AF4">
        <w:rPr>
          <w:rFonts w:cstheme="minorHAnsi"/>
        </w:rPr>
        <w:t>n PAH and CTEPH</w:t>
      </w:r>
      <w:r w:rsidR="000B0F70">
        <w:rPr>
          <w:rFonts w:cstheme="minorHAnsi"/>
        </w:rPr>
        <w:t xml:space="preserve">, </w:t>
      </w:r>
      <w:r w:rsidR="002E3AF4">
        <w:rPr>
          <w:rFonts w:cstheme="minorHAnsi"/>
        </w:rPr>
        <w:t>conducted after the systematic review</w:t>
      </w:r>
      <w:r w:rsidR="000B0F70">
        <w:rPr>
          <w:rFonts w:cstheme="minorHAnsi"/>
        </w:rPr>
        <w:t>,</w:t>
      </w:r>
      <w:r w:rsidR="002E3AF4">
        <w:rPr>
          <w:rFonts w:cstheme="minorHAnsi"/>
        </w:rPr>
        <w:t xml:space="preserve"> </w:t>
      </w:r>
      <w:r w:rsidR="000B0F70">
        <w:rPr>
          <w:rFonts w:cstheme="minorHAnsi"/>
        </w:rPr>
        <w:t>showed that</w:t>
      </w:r>
      <w:r w:rsidR="002E3AF4" w:rsidRPr="00DA1EA1">
        <w:rPr>
          <w:rFonts w:cstheme="minorHAnsi"/>
        </w:rPr>
        <w:t xml:space="preserve"> </w:t>
      </w:r>
      <w:r w:rsidR="000B0F70">
        <w:rPr>
          <w:rFonts w:cstheme="minorHAnsi"/>
        </w:rPr>
        <w:t xml:space="preserve">exercise-training is </w:t>
      </w:r>
      <w:r w:rsidR="002E3AF4" w:rsidRPr="00DA1EA1">
        <w:rPr>
          <w:rFonts w:cstheme="minorHAnsi"/>
        </w:rPr>
        <w:t>feasible, safe, and well-tolerated</w:t>
      </w:r>
      <w:r w:rsidR="000B0F70">
        <w:rPr>
          <w:rFonts w:cstheme="minorHAnsi"/>
        </w:rPr>
        <w:t>, and may improve quality of life and peak oxygen consumption</w:t>
      </w:r>
      <w:r w:rsidR="002E3AF4" w:rsidRPr="00DA1EA1">
        <w:rPr>
          <w:rFonts w:cstheme="minorHAnsi"/>
        </w:rPr>
        <w:t>.</w:t>
      </w:r>
      <w:r w:rsidR="000B0F70">
        <w:rPr>
          <w:rFonts w:cstheme="minorHAnsi"/>
        </w:rPr>
        <w:fldChar w:fldCharType="begin">
          <w:fldData xml:space="preserve">PEVuZE5vdGU+PENpdGU+PEF1dGhvcj5HcsO8bmlnPC9BdXRob3I+PFllYXI+MjAyMTwvWWVhcj48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HcsO8bmlnPC9BdXRob3I+PFllYXI+MjAyMTwvWWVhcj48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0B0F70">
        <w:rPr>
          <w:rFonts w:cstheme="minorHAnsi"/>
        </w:rPr>
      </w:r>
      <w:r w:rsidR="000B0F70">
        <w:rPr>
          <w:rFonts w:cstheme="minorHAnsi"/>
        </w:rPr>
        <w:fldChar w:fldCharType="separate"/>
      </w:r>
      <w:r w:rsidR="00815817">
        <w:rPr>
          <w:rFonts w:cstheme="minorHAnsi"/>
          <w:noProof/>
        </w:rPr>
        <w:t>(110)</w:t>
      </w:r>
      <w:r w:rsidR="000B0F70">
        <w:rPr>
          <w:rFonts w:cstheme="minorHAnsi"/>
        </w:rPr>
        <w:fldChar w:fldCharType="end"/>
      </w:r>
      <w:r w:rsidR="002E3AF4">
        <w:rPr>
          <w:rFonts w:cstheme="minorHAnsi"/>
        </w:rPr>
        <w:t xml:space="preserve"> </w:t>
      </w:r>
      <w:r w:rsidR="002E3AF4" w:rsidRPr="0048223E">
        <w:rPr>
          <w:rFonts w:cstheme="minorHAnsi"/>
        </w:rPr>
        <w:t xml:space="preserve">However, the </w:t>
      </w:r>
      <w:r w:rsidR="000B0F70">
        <w:rPr>
          <w:rFonts w:cstheme="minorHAnsi"/>
        </w:rPr>
        <w:t>exercise-training</w:t>
      </w:r>
      <w:r w:rsidR="002E3AF4" w:rsidRPr="0048223E">
        <w:rPr>
          <w:rFonts w:cstheme="minorHAnsi"/>
        </w:rPr>
        <w:t xml:space="preserve"> were inpatient-based</w:t>
      </w:r>
      <w:r w:rsidR="000B0F70">
        <w:rPr>
          <w:rFonts w:cstheme="minorHAnsi"/>
        </w:rPr>
        <w:t xml:space="preserve">, individually-supervised </w:t>
      </w:r>
      <w:r w:rsidR="002E3AF4" w:rsidRPr="0048223E">
        <w:rPr>
          <w:rFonts w:cstheme="minorHAnsi"/>
        </w:rPr>
        <w:t xml:space="preserve">and atypical of PR practice in the NHS. </w:t>
      </w:r>
      <w:r w:rsidRPr="0048223E">
        <w:rPr>
          <w:rFonts w:cstheme="minorHAnsi"/>
        </w:rPr>
        <w:t xml:space="preserve">Collective experience is that </w:t>
      </w:r>
      <w:r w:rsidR="000B0F70">
        <w:rPr>
          <w:rFonts w:cstheme="minorHAnsi"/>
        </w:rPr>
        <w:t xml:space="preserve">supervised </w:t>
      </w:r>
      <w:r w:rsidRPr="0048223E">
        <w:rPr>
          <w:rFonts w:cstheme="minorHAnsi"/>
        </w:rPr>
        <w:t xml:space="preserve">exercise-training is safe and effective in </w:t>
      </w:r>
      <w:r w:rsidR="001F1070" w:rsidRPr="0048223E">
        <w:rPr>
          <w:rFonts w:cstheme="minorHAnsi"/>
        </w:rPr>
        <w:t>PAH</w:t>
      </w:r>
      <w:r w:rsidR="000B0F70">
        <w:rPr>
          <w:rFonts w:cstheme="minorHAnsi"/>
        </w:rPr>
        <w:t xml:space="preserve"> and CTEPH</w:t>
      </w:r>
      <w:r w:rsidR="005470FC" w:rsidRPr="0048223E">
        <w:rPr>
          <w:rFonts w:cstheme="minorHAnsi"/>
        </w:rPr>
        <w:t>,</w:t>
      </w:r>
      <w:r w:rsidRPr="0048223E">
        <w:rPr>
          <w:rFonts w:cstheme="minorHAnsi"/>
        </w:rPr>
        <w:fldChar w:fldCharType="begin">
          <w:fldData xml:space="preserve">PEVuZE5vdGU+PENpdGU+PEF1dGhvcj5Nb3JyaXM8L0F1dGhvcj48WWVhcj4yMDE3PC9ZZWFyPjxS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Nb3JyaXM8L0F1dGhvcj48WWVhcj4yMDE3PC9ZZWFyPjxS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11)</w:t>
      </w:r>
      <w:r w:rsidRPr="0048223E">
        <w:rPr>
          <w:rFonts w:cstheme="minorHAnsi"/>
        </w:rPr>
        <w:fldChar w:fldCharType="end"/>
      </w:r>
      <w:r w:rsidRPr="0048223E">
        <w:rPr>
          <w:rFonts w:cstheme="minorHAnsi"/>
        </w:rPr>
        <w:t xml:space="preserve"> </w:t>
      </w:r>
      <w:r w:rsidR="00FC0544" w:rsidRPr="0048223E">
        <w:rPr>
          <w:rFonts w:cstheme="minorHAnsi"/>
        </w:rPr>
        <w:t xml:space="preserve">and in those with </w:t>
      </w:r>
      <w:r w:rsidR="00425C2A" w:rsidRPr="0048223E">
        <w:rPr>
          <w:rFonts w:cstheme="minorHAnsi"/>
        </w:rPr>
        <w:t xml:space="preserve">pulmonary hypertension secondary to chronic lung disease. </w:t>
      </w:r>
      <w:r w:rsidR="000B0F70">
        <w:rPr>
          <w:rFonts w:cstheme="minorHAnsi"/>
        </w:rPr>
        <w:t>E</w:t>
      </w:r>
      <w:r w:rsidRPr="0048223E">
        <w:rPr>
          <w:rFonts w:cstheme="minorHAnsi"/>
        </w:rPr>
        <w:t xml:space="preserve">xpert consensus is that </w:t>
      </w:r>
      <w:r w:rsidR="00425C2A" w:rsidRPr="0048223E">
        <w:rPr>
          <w:rFonts w:cstheme="minorHAnsi"/>
        </w:rPr>
        <w:t>patient selection is key (</w:t>
      </w:r>
      <w:r w:rsidRPr="0048223E">
        <w:rPr>
          <w:rFonts w:cstheme="minorHAnsi"/>
        </w:rPr>
        <w:t xml:space="preserve">stable disease with no change in drug therapy </w:t>
      </w:r>
      <w:r w:rsidR="00E73B3A">
        <w:rPr>
          <w:rFonts w:cstheme="minorHAnsi"/>
        </w:rPr>
        <w:t xml:space="preserve">or dose, </w:t>
      </w:r>
      <w:r w:rsidR="000B0F70">
        <w:rPr>
          <w:rFonts w:cstheme="minorHAnsi"/>
        </w:rPr>
        <w:t>and no</w:t>
      </w:r>
      <w:r w:rsidR="000B0F70" w:rsidRPr="0048223E">
        <w:rPr>
          <w:rFonts w:cstheme="minorHAnsi"/>
        </w:rPr>
        <w:t xml:space="preserve"> </w:t>
      </w:r>
      <w:r w:rsidRPr="0048223E">
        <w:rPr>
          <w:rFonts w:cstheme="minorHAnsi"/>
        </w:rPr>
        <w:t>syncope</w:t>
      </w:r>
      <w:r w:rsidR="000B0F70">
        <w:rPr>
          <w:rFonts w:cstheme="minorHAnsi"/>
        </w:rPr>
        <w:t xml:space="preserve"> or </w:t>
      </w:r>
      <w:r w:rsidR="00E73B3A">
        <w:rPr>
          <w:rFonts w:cstheme="minorHAnsi"/>
        </w:rPr>
        <w:t xml:space="preserve">symptomatic </w:t>
      </w:r>
      <w:r w:rsidR="000B0F70">
        <w:rPr>
          <w:rStyle w:val="hgkelc"/>
          <w:lang w:val="en"/>
        </w:rPr>
        <w:t>arrhythmia</w:t>
      </w:r>
      <w:r w:rsidR="00E73B3A">
        <w:rPr>
          <w:rStyle w:val="hgkelc"/>
          <w:lang w:val="en"/>
        </w:rPr>
        <w:t xml:space="preserve"> in previous two months</w:t>
      </w:r>
      <w:r w:rsidR="00425C2A" w:rsidRPr="0048223E">
        <w:rPr>
          <w:rFonts w:cstheme="minorHAnsi"/>
        </w:rPr>
        <w:t>)</w:t>
      </w:r>
      <w:r w:rsidR="005470FC" w:rsidRPr="0048223E">
        <w:rPr>
          <w:rFonts w:cstheme="minorHAnsi"/>
        </w:rPr>
        <w:t>.</w:t>
      </w:r>
      <w:r w:rsidRPr="0048223E">
        <w:rPr>
          <w:rFonts w:cstheme="minorHAnsi"/>
        </w:rPr>
        <w:fldChar w:fldCharType="begin">
          <w:fldData xml:space="preserve">PEVuZE5vdGU+PENpdGU+PEF1dGhvcj5HcsO8bmlnPC9BdXRob3I+PFllYXI+MjAxOTwvWWVhcj48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HcsO8bmlnPC9BdXRob3I+PFllYXI+MjAxOTwvWWVhcj48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09, 112)</w:t>
      </w:r>
      <w:r w:rsidRPr="0048223E">
        <w:rPr>
          <w:rFonts w:cstheme="minorHAnsi"/>
        </w:rPr>
        <w:fldChar w:fldCharType="end"/>
      </w:r>
      <w:r w:rsidR="00425C2A" w:rsidRPr="0048223E">
        <w:rPr>
          <w:rFonts w:cstheme="minorHAnsi"/>
        </w:rPr>
        <w:t>. In PAH and CTEPH, e</w:t>
      </w:r>
      <w:r w:rsidRPr="0048223E">
        <w:rPr>
          <w:rFonts w:cstheme="minorHAnsi"/>
        </w:rPr>
        <w:t>xercise</w:t>
      </w:r>
      <w:r w:rsidR="00425C2A" w:rsidRPr="0048223E">
        <w:rPr>
          <w:rFonts w:cstheme="minorHAnsi"/>
        </w:rPr>
        <w:t xml:space="preserve">-based </w:t>
      </w:r>
      <w:r w:rsidRPr="0048223E">
        <w:rPr>
          <w:rFonts w:cstheme="minorHAnsi"/>
        </w:rPr>
        <w:t xml:space="preserve">rehabilitation should be directly supervised </w:t>
      </w:r>
      <w:r w:rsidR="00425C2A" w:rsidRPr="0048223E">
        <w:rPr>
          <w:rFonts w:cstheme="minorHAnsi"/>
        </w:rPr>
        <w:t xml:space="preserve">in person </w:t>
      </w:r>
      <w:r w:rsidRPr="0048223E">
        <w:rPr>
          <w:rFonts w:cstheme="minorHAnsi"/>
        </w:rPr>
        <w:t>by specialist exercise health care professionals</w:t>
      </w:r>
      <w:r w:rsidR="000B0F70">
        <w:rPr>
          <w:rFonts w:cstheme="minorHAnsi"/>
        </w:rPr>
        <w:t xml:space="preserve"> such as PR practitioners</w:t>
      </w:r>
      <w:r w:rsidR="00425C2A" w:rsidRPr="0048223E">
        <w:rPr>
          <w:rFonts w:cstheme="minorHAnsi"/>
        </w:rPr>
        <w:t>.</w:t>
      </w:r>
      <w:r w:rsidRPr="0048223E">
        <w:rPr>
          <w:rFonts w:cstheme="minorHAnsi"/>
        </w:rPr>
        <w:fldChar w:fldCharType="begin">
          <w:fldData xml:space="preserve">PEVuZE5vdGU+PENpdGU+PEF1dGhvcj5HcsO8bmlnPC9BdXRob3I+PFllYXI+MjAxOTwvWWVhcj48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HcsO8bmlnPC9BdXRob3I+PFllYXI+MjAxOTwvWWVhcj48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12)</w:t>
      </w:r>
      <w:r w:rsidRPr="0048223E">
        <w:rPr>
          <w:rFonts w:cstheme="minorHAnsi"/>
        </w:rPr>
        <w:fldChar w:fldCharType="end"/>
      </w:r>
      <w:r w:rsidR="000B0F70">
        <w:rPr>
          <w:rFonts w:cstheme="minorHAnsi"/>
        </w:rPr>
        <w:t xml:space="preserve"> Remotely supervised exercise-training is not recommended in those with PAH and CTPEH.</w:t>
      </w:r>
    </w:p>
    <w:p w14:paraId="6E82AEF9" w14:textId="77777777" w:rsidR="00E528BE" w:rsidRPr="0048223E" w:rsidRDefault="00E528BE" w:rsidP="004956C5">
      <w:pPr>
        <w:spacing w:after="240" w:line="240" w:lineRule="auto"/>
        <w:jc w:val="both"/>
        <w:rPr>
          <w:rFonts w:cstheme="minorHAnsi"/>
        </w:rPr>
      </w:pPr>
    </w:p>
    <w:p w14:paraId="36727D0A"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3.7 </w:t>
      </w:r>
      <w:r w:rsidRPr="0048223E">
        <w:rPr>
          <w:rFonts w:cstheme="minorHAnsi"/>
          <w:b/>
          <w:bCs/>
        </w:rPr>
        <w:tab/>
        <w:t>Pulmonary Rehabilitation around the time of a hospitalised exacerbation of COPD</w:t>
      </w:r>
    </w:p>
    <w:p w14:paraId="6133C505" w14:textId="425CCE80" w:rsidR="008B63E4" w:rsidRPr="0048223E" w:rsidRDefault="008B63E4" w:rsidP="004956C5">
      <w:pPr>
        <w:spacing w:after="120" w:line="240" w:lineRule="auto"/>
        <w:jc w:val="both"/>
        <w:rPr>
          <w:rFonts w:cstheme="minorHAnsi"/>
        </w:rPr>
      </w:pPr>
      <w:r w:rsidRPr="0048223E">
        <w:rPr>
          <w:rFonts w:cstheme="minorHAnsi"/>
        </w:rPr>
        <w:t xml:space="preserve">Extrapulmonary manifestations of hospitalised exacerbations include reduced walking performance </w:t>
      </w:r>
      <w:r w:rsidRPr="0048223E">
        <w:rPr>
          <w:rFonts w:cstheme="minorHAnsi"/>
        </w:rPr>
        <w:fldChar w:fldCharType="begin">
          <w:fldData xml:space="preserve">PEVuZE5vdGU+PENpdGU+PEF1dGhvcj5Lb248L0F1dGhvcj48WWVhcj4yMDE1PC9ZZWFyPjxSZWNO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Lb248L0F1dGhvcj48WWVhcj4yMDE1PC9ZZWFyPjxSZWNO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13, 114)</w:t>
      </w:r>
      <w:r w:rsidRPr="0048223E">
        <w:rPr>
          <w:rFonts w:cstheme="minorHAnsi"/>
        </w:rPr>
        <w:fldChar w:fldCharType="end"/>
      </w:r>
      <w:r w:rsidRPr="0048223E">
        <w:rPr>
          <w:rFonts w:cstheme="minorHAnsi"/>
        </w:rPr>
        <w:t xml:space="preserve">, </w:t>
      </w:r>
      <w:r w:rsidR="008E177A" w:rsidRPr="0048223E">
        <w:rPr>
          <w:rFonts w:cstheme="minorHAnsi"/>
        </w:rPr>
        <w:t>HRQOL</w:t>
      </w:r>
      <w:r w:rsidRPr="0048223E">
        <w:rPr>
          <w:rFonts w:cstheme="minorHAnsi"/>
        </w:rPr>
        <w:t xml:space="preserve"> </w:t>
      </w:r>
      <w:r w:rsidRPr="0048223E">
        <w:rPr>
          <w:rFonts w:cstheme="minorHAnsi"/>
        </w:rPr>
        <w:fldChar w:fldCharType="begin">
          <w:fldData xml:space="preserve">PEVuZE5vdGU+PENpdGU+PEF1dGhvcj5Lb248L0F1dGhvcj48WWVhcj4yMDE0PC9ZZWFyPjxSZWNO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Lb248L0F1dGhvcj48WWVhcj4yMDE0PC9ZZWFyPjxSZWNO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15, 116)</w:t>
      </w:r>
      <w:r w:rsidRPr="0048223E">
        <w:rPr>
          <w:rFonts w:cstheme="minorHAnsi"/>
        </w:rPr>
        <w:fldChar w:fldCharType="end"/>
      </w:r>
      <w:r w:rsidRPr="0048223E">
        <w:rPr>
          <w:rFonts w:cstheme="minorHAnsi"/>
        </w:rPr>
        <w:t xml:space="preserve">, low physical activity levels </w:t>
      </w:r>
      <w:r w:rsidRPr="0048223E">
        <w:rPr>
          <w:rFonts w:cstheme="minorHAnsi"/>
        </w:rPr>
        <w:fldChar w:fldCharType="begin"/>
      </w:r>
      <w:r w:rsidR="00815817">
        <w:rPr>
          <w:rFonts w:cstheme="minorHAnsi"/>
        </w:rPr>
        <w:instrText xml:space="preserve"> ADDIN EN.CITE &lt;EndNote&gt;&lt;Cite&gt;&lt;Author&gt;Pitta&lt;/Author&gt;&lt;Year&gt;2006&lt;/Year&gt;&lt;RecNum&gt;620&lt;/RecNum&gt;&lt;DisplayText&gt;(117)&lt;/DisplayText&gt;&lt;record&gt;&lt;rec-number&gt;620&lt;/rec-number&gt;&lt;foreign-keys&gt;&lt;key app="EN" db-id="wtpdvfsd22fv2yep5vextrzfa05dvazz09w5" timestamp="0"&gt;620&lt;/key&gt;&lt;/foreign-keys&gt;&lt;ref-type name="Journal Article"&gt;17&lt;/ref-type&gt;&lt;contributors&gt;&lt;authors&gt;&lt;author&gt;Pitta, F.&lt;/author&gt;&lt;author&gt;Troosters, T.&lt;/author&gt;&lt;author&gt;Probst, V. S.&lt;/author&gt;&lt;author&gt;Spruit, M. A.&lt;/author&gt;&lt;author&gt;Decramer, M.&lt;/author&gt;&lt;author&gt;Gosselink, R.&lt;/author&gt;&lt;/authors&gt;&lt;/contributors&gt;&lt;auth-address&gt;Respiratory Rehabilitation and Respiratory Division, University Hospital Gasthuisberg, Herestraat 49, B-3000 Leuven, Belgium.&lt;/auth-address&gt;&lt;titles&gt;&lt;title&gt;Physical activity and hospitalization for exacerbation of COPD&lt;/title&gt;&lt;secondary-title&gt;Chest&lt;/secondary-title&gt;&lt;/titles&gt;&lt;periodical&gt;&lt;full-title&gt;Chest&lt;/full-title&gt;&lt;/periodical&gt;&lt;pages&gt;536-44&lt;/pages&gt;&lt;volume&gt;129&lt;/volume&gt;&lt;number&gt;3&lt;/number&gt;&lt;edition&gt;2006/03/16&lt;/edition&gt;&lt;keywords&gt;&lt;keyword&gt;Aged&lt;/keyword&gt;&lt;keyword&gt;Body Mass Index&lt;/keyword&gt;&lt;keyword&gt;Disease Management&lt;/keyword&gt;&lt;keyword&gt;Female&lt;/keyword&gt;&lt;keyword&gt;Hospitalization&lt;/keyword&gt;&lt;keyword&gt;Humans&lt;/keyword&gt;&lt;keyword&gt;Middle Aged&lt;/keyword&gt;&lt;keyword&gt;*Motor Activity&lt;/keyword&gt;&lt;keyword&gt;Muscle, Skeletal/physiology&lt;/keyword&gt;&lt;keyword&gt;Pulmonary Disease, Chronic Obstructive&lt;/keyword&gt;&lt;keyword&gt;Thigh/physiology&lt;/keyword&gt;&lt;keyword&gt;Walking&lt;/keyword&gt;&lt;/keywords&gt;&lt;dates&gt;&lt;year&gt;2006&lt;/year&gt;&lt;pub-dates&gt;&lt;date&gt;Mar&lt;/date&gt;&lt;/pub-dates&gt;&lt;/dates&gt;&lt;isbn&gt;0012-3692 (Print)&amp;#xD;0012-3692 (Linking)&lt;/isbn&gt;&lt;accession-num&gt;16537849&lt;/accession-num&gt;&lt;urls&gt;&lt;related-urls&gt;&lt;url&gt;https://www.ncbi.nlm.nih.gov/pubmed/16537849&lt;/url&gt;&lt;/related-urls&gt;&lt;/urls&gt;&lt;electronic-resource-num&gt;10.1378/chest.129.3.536&lt;/electronic-resource-num&gt;&lt;/record&gt;&lt;/Cite&gt;&lt;/EndNote&gt;</w:instrText>
      </w:r>
      <w:r w:rsidRPr="0048223E">
        <w:rPr>
          <w:rFonts w:cstheme="minorHAnsi"/>
        </w:rPr>
        <w:fldChar w:fldCharType="separate"/>
      </w:r>
      <w:r w:rsidR="00815817">
        <w:rPr>
          <w:rFonts w:cstheme="minorHAnsi"/>
          <w:noProof/>
        </w:rPr>
        <w:t>(117)</w:t>
      </w:r>
      <w:r w:rsidRPr="0048223E">
        <w:rPr>
          <w:rFonts w:cstheme="minorHAnsi"/>
        </w:rPr>
        <w:fldChar w:fldCharType="end"/>
      </w:r>
      <w:r w:rsidRPr="0048223E">
        <w:rPr>
          <w:rFonts w:cstheme="minorHAnsi"/>
        </w:rPr>
        <w:t xml:space="preserve"> and muscle dysfunction </w:t>
      </w:r>
      <w:r w:rsidRPr="0048223E">
        <w:rPr>
          <w:rFonts w:cstheme="minorHAnsi"/>
        </w:rPr>
        <w:fldChar w:fldCharType="begin">
          <w:fldData xml:space="preserve">PEVuZE5vdGU+PENpdGU+PEF1dGhvcj5NY0F1bGV5PC9BdXRob3I+PFllYXI+MjAyMTwvWWVhcj48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</w:fldData>
        </w:fldChar>
      </w:r>
      <w:r w:rsidR="00815817">
        <w:rPr>
          <w:rFonts w:cstheme="minorHAnsi"/>
        </w:rPr>
        <w:instrText xml:space="preserve"> ADDIN EN.CITE </w:instrText>
      </w:r>
      <w:r w:rsidR="00815817">
        <w:rPr>
          <w:rFonts w:cstheme="minorHAnsi"/>
        </w:rPr>
        <w:fldChar w:fldCharType="begin">
          <w:fldData xml:space="preserve">PEVuZE5vdGU+PENpdGU+PEF1dGhvcj5NY0F1bGV5PC9BdXRob3I+PFllYXI+MjAyMTwvWWVhcj48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18)</w:t>
      </w:r>
      <w:r w:rsidRPr="0048223E">
        <w:rPr>
          <w:rFonts w:cstheme="minorHAnsi"/>
        </w:rPr>
        <w:fldChar w:fldCharType="end"/>
      </w:r>
      <w:r w:rsidRPr="0048223E">
        <w:rPr>
          <w:rFonts w:cstheme="minorHAnsi"/>
        </w:rPr>
        <w:t xml:space="preserve"> – all of which are associated with poor prognosis</w:t>
      </w:r>
      <w:r w:rsidR="00040BA9" w:rsidRPr="0048223E">
        <w:rPr>
          <w:rFonts w:cstheme="minorHAnsi"/>
        </w:rPr>
        <w:t>,</w:t>
      </w:r>
      <w:r w:rsidRPr="0048223E">
        <w:rPr>
          <w:rFonts w:cstheme="minorHAnsi"/>
        </w:rPr>
        <w:fldChar w:fldCharType="begin">
          <w:fldData xml:space="preserve">PEVuZE5vdGU+PENpdGU+PEF1dGhvcj5TdGVlcjwvQXV0aG9yPjxZZWFyPjIwMTA8L1llYXI+PFJl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TdGVlcjwvQXV0aG9yPjxZZWFyPjIwMTA8L1llYXI+PFJl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39, 113, 119)</w:t>
      </w:r>
      <w:r w:rsidRPr="0048223E">
        <w:rPr>
          <w:rFonts w:cstheme="minorHAnsi"/>
        </w:rPr>
        <w:fldChar w:fldCharType="end"/>
      </w:r>
      <w:r w:rsidRPr="0048223E">
        <w:rPr>
          <w:rFonts w:cstheme="minorHAnsi"/>
        </w:rPr>
        <w:t xml:space="preserve"> but also potentially responsive to PR.</w:t>
      </w:r>
    </w:p>
    <w:p w14:paraId="1A1A293C" w14:textId="0162FBBA" w:rsidR="008B63E4" w:rsidRPr="0048223E" w:rsidRDefault="008B63E4" w:rsidP="004956C5">
      <w:pPr>
        <w:spacing w:after="120" w:line="240" w:lineRule="auto"/>
        <w:jc w:val="both"/>
        <w:rPr>
          <w:rFonts w:cstheme="minorHAnsi"/>
        </w:rPr>
      </w:pPr>
      <w:r w:rsidRPr="0048223E">
        <w:rPr>
          <w:rFonts w:cstheme="minorHAnsi"/>
        </w:rPr>
        <w:t xml:space="preserve">The BTS Guideline on </w:t>
      </w:r>
      <w:r w:rsidR="00040BA9" w:rsidRPr="0048223E">
        <w:rPr>
          <w:rFonts w:cstheme="minorHAnsi"/>
        </w:rPr>
        <w:t>PR</w:t>
      </w:r>
      <w:r w:rsidRPr="0048223E">
        <w:rPr>
          <w:rFonts w:cstheme="minorHAnsi"/>
        </w:rPr>
        <w:t xml:space="preserve"> recommended that individuals hospitalised for acute exacerbation of COPD should be offered PR at hospital discharge to commence within one month of discharge.</w:t>
      </w:r>
      <w:r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cstheme="minorHAnsi"/>
        </w:rPr>
        <w:instrText xml:space="preserve"> ADDIN EN.CITE </w:instrText>
      </w:r>
      <w:r w:rsidR="00BF0FAB" w:rsidRPr="0048223E">
        <w:rPr>
          <w:rFonts w:cstheme="minorHAnsi"/>
        </w:rPr>
        <w:fldChar w:fldCharType="begin">
          <w:fldData xml:space="preserve">PEVuZE5vdGU+PENpdGU+PEF1dGhvcj5Cb2x0b248L0F1dGhvcj48WWVhcj4yMDEzPC9ZZWFyPjxS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</w:fldData>
        </w:fldChar>
      </w:r>
      <w:r w:rsidR="00BF0FAB" w:rsidRPr="0048223E">
        <w:rPr>
          <w:rFonts w:cstheme="minorHAnsi"/>
        </w:rPr>
        <w:instrText xml:space="preserve"> ADDIN EN.CITE.DATA </w:instrText>
      </w:r>
      <w:r w:rsidR="00BF0FAB" w:rsidRPr="0048223E">
        <w:rPr>
          <w:rFonts w:cstheme="minorHAnsi"/>
        </w:rPr>
      </w:r>
      <w:r w:rsidR="00BF0FAB" w:rsidRPr="0048223E">
        <w:rPr>
          <w:rFonts w:cstheme="minorHAnsi"/>
        </w:rPr>
        <w:fldChar w:fldCharType="end"/>
      </w:r>
      <w:r w:rsidRPr="0048223E">
        <w:rPr>
          <w:rFonts w:cstheme="minorHAnsi"/>
        </w:rPr>
      </w:r>
      <w:r w:rsidRPr="0048223E">
        <w:rPr>
          <w:rFonts w:cstheme="minorHAnsi"/>
        </w:rPr>
        <w:fldChar w:fldCharType="separate"/>
      </w:r>
      <w:r w:rsidRPr="0048223E">
        <w:rPr>
          <w:rFonts w:cstheme="minorHAnsi"/>
          <w:noProof/>
        </w:rPr>
        <w:t>(1)</w:t>
      </w:r>
      <w:r w:rsidRPr="0048223E">
        <w:rPr>
          <w:rFonts w:cstheme="minorHAnsi"/>
        </w:rPr>
        <w:fldChar w:fldCharType="end"/>
      </w:r>
      <w:r w:rsidRPr="0048223E">
        <w:rPr>
          <w:rFonts w:cstheme="minorHAnsi"/>
        </w:rPr>
        <w:t xml:space="preserve"> The Cochrane systematic review included 20 trials and 1477 participants and demonstrated moderate to large effects of rehabilitation on </w:t>
      </w:r>
      <w:r w:rsidR="008E177A" w:rsidRPr="0048223E">
        <w:rPr>
          <w:rFonts w:cstheme="minorHAnsi"/>
        </w:rPr>
        <w:t>HRQOL</w:t>
      </w:r>
      <w:r w:rsidRPr="0048223E">
        <w:rPr>
          <w:rFonts w:cstheme="minorHAnsi"/>
        </w:rPr>
        <w:t xml:space="preserve"> and exercise capacity in patients with COPD after an exacerbation.</w:t>
      </w:r>
      <w:r w:rsidRPr="0048223E">
        <w:rPr>
          <w:rFonts w:cstheme="minorHAnsi"/>
        </w:rPr>
        <w:fldChar w:fldCharType="begin">
          <w:fldData xml:space="preserve">PEVuZE5vdGU+PENpdGU+PEF1dGhvcj5QdWhhbjwvQXV0aG9yPjxZZWFyPjIwMTY8L1llYXI+PFJl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QdWhhbjwvQXV0aG9yPjxZZWFyPjIwMTY8L1llYXI+PFJl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0)</w:t>
      </w:r>
      <w:r w:rsidRPr="0048223E">
        <w:rPr>
          <w:rFonts w:cstheme="minorHAnsi"/>
        </w:rPr>
        <w:fldChar w:fldCharType="end"/>
      </w:r>
      <w:r w:rsidRPr="0048223E">
        <w:rPr>
          <w:rFonts w:cstheme="minorHAnsi"/>
        </w:rPr>
        <w:t xml:space="preserve"> Additionally there is evidence that PR after </w:t>
      </w:r>
      <w:r w:rsidR="003E304A">
        <w:rPr>
          <w:rFonts w:cstheme="minorHAnsi"/>
        </w:rPr>
        <w:t xml:space="preserve">a </w:t>
      </w:r>
      <w:r w:rsidRPr="0048223E">
        <w:rPr>
          <w:rFonts w:cstheme="minorHAnsi"/>
        </w:rPr>
        <w:t xml:space="preserve">hospitalised exacerbation may reduce the risk of readmission </w:t>
      </w:r>
      <w:r w:rsidRPr="0048223E">
        <w:rPr>
          <w:rFonts w:cstheme="minorHAnsi"/>
        </w:rPr>
        <w:fldChar w:fldCharType="begin">
          <w:fldData xml:space="preserve">PEVuZE5vdGU+PENpdGU+PEF1dGhvcj5TZXltb3VyPC9BdXRob3I+PFllYXI+MjAxMDwvWWVhcj48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TZXltb3VyPC9BdXRob3I+PFllYXI+MjAxMDwvWWVhcj48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1, 122)</w:t>
      </w:r>
      <w:r w:rsidRPr="0048223E">
        <w:rPr>
          <w:rFonts w:cstheme="minorHAnsi"/>
        </w:rPr>
        <w:fldChar w:fldCharType="end"/>
      </w:r>
      <w:r w:rsidR="00040BA9" w:rsidRPr="0048223E">
        <w:rPr>
          <w:rFonts w:cstheme="minorHAnsi"/>
        </w:rPr>
        <w:t xml:space="preserve"> and</w:t>
      </w:r>
      <w:r w:rsidRPr="0048223E">
        <w:rPr>
          <w:rFonts w:cstheme="minorHAnsi"/>
        </w:rPr>
        <w:t xml:space="preserve"> improve survival</w:t>
      </w:r>
      <w:r w:rsidR="00040BA9" w:rsidRPr="0048223E">
        <w:rPr>
          <w:rFonts w:cstheme="minorHAnsi"/>
        </w:rPr>
        <w:t xml:space="preserve"> with a dose-response effect.</w:t>
      </w:r>
      <w:r w:rsidRPr="0048223E">
        <w:rPr>
          <w:rFonts w:cstheme="minorHAnsi"/>
        </w:rPr>
        <w:fldChar w:fldCharType="begin">
          <w:fldData xml:space="preserve">PEVuZE5vdGU+PENpdGU+PEF1dGhvcj5MaW5kZW5hdWVyPC9BdXRob3I+PFllYXI+MjAyMDwvWWVh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MaW5kZW5hdWVyPC9BdXRob3I+PFllYXI+MjAyMDwvWWVh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3)</w:t>
      </w:r>
      <w:r w:rsidRPr="0048223E">
        <w:rPr>
          <w:rFonts w:cstheme="minorHAnsi"/>
        </w:rPr>
        <w:fldChar w:fldCharType="end"/>
      </w:r>
      <w:r w:rsidRPr="0048223E">
        <w:rPr>
          <w:rFonts w:cstheme="minorHAnsi"/>
        </w:rPr>
        <w:t xml:space="preserve"> However, the content, setting and duration of rehabilitation interventions </w:t>
      </w:r>
      <w:r w:rsidR="00957E30" w:rsidRPr="0048223E">
        <w:rPr>
          <w:rFonts w:cstheme="minorHAnsi"/>
        </w:rPr>
        <w:t>were</w:t>
      </w:r>
      <w:r w:rsidRPr="0048223E">
        <w:rPr>
          <w:rFonts w:cstheme="minorHAnsi"/>
        </w:rPr>
        <w:t xml:space="preserve"> heterogeneous.</w:t>
      </w:r>
    </w:p>
    <w:p w14:paraId="78ACA328" w14:textId="7382D96A" w:rsidR="008B63E4" w:rsidRPr="0048223E" w:rsidRDefault="008B63E4" w:rsidP="004956C5">
      <w:pPr>
        <w:spacing w:after="120" w:line="240" w:lineRule="auto"/>
        <w:jc w:val="both"/>
        <w:rPr>
          <w:rFonts w:cstheme="minorHAnsi"/>
        </w:rPr>
      </w:pPr>
      <w:r w:rsidRPr="0048223E">
        <w:rPr>
          <w:rFonts w:cstheme="minorHAnsi"/>
        </w:rPr>
        <w:t xml:space="preserve">In the UK setting, inpatient rehabilitation may not be feasible given the short duration of hospital stays. Two trials conducted in the NHS setting evaluated PR </w:t>
      </w:r>
      <w:r w:rsidR="00B465A4" w:rsidRPr="0048223E">
        <w:rPr>
          <w:rFonts w:cstheme="minorHAnsi"/>
        </w:rPr>
        <w:t xml:space="preserve">initiated </w:t>
      </w:r>
      <w:r w:rsidRPr="0048223E">
        <w:rPr>
          <w:rFonts w:cstheme="minorHAnsi"/>
        </w:rPr>
        <w:t xml:space="preserve">during the inpatient stay and progressing to </w:t>
      </w:r>
      <w:r w:rsidR="00822FEC" w:rsidRPr="0048223E">
        <w:rPr>
          <w:rFonts w:cstheme="minorHAnsi"/>
        </w:rPr>
        <w:t xml:space="preserve">a more “light touch” approach to post-discharge </w:t>
      </w:r>
      <w:r w:rsidRPr="0048223E">
        <w:rPr>
          <w:rFonts w:cstheme="minorHAnsi"/>
        </w:rPr>
        <w:t>outpatient treatment with the aim of addressing both the initial insult of the hospitalisation as well promoting recovery.</w:t>
      </w:r>
      <w:r w:rsidRPr="0048223E">
        <w:rPr>
          <w:rFonts w:cstheme="minorHAnsi"/>
        </w:rPr>
        <w:fldChar w:fldCharType="begin">
          <w:fldData xml:space="preserve">PEVuZE5vdGU+PENpdGU+PEF1dGhvcj5HcmVlbmluZzwvQXV0aG9yPjxZZWFyPjIwMTQ8L1llYXI+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HcmVlbmluZzwvQXV0aG9yPjxZZWFyPjIwMTQ8L1llYXI+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4, 125)</w:t>
      </w:r>
      <w:r w:rsidRPr="0048223E">
        <w:rPr>
          <w:rFonts w:cstheme="minorHAnsi"/>
        </w:rPr>
        <w:fldChar w:fldCharType="end"/>
      </w:r>
      <w:r w:rsidR="00822FEC" w:rsidRPr="0048223E">
        <w:rPr>
          <w:rFonts w:cstheme="minorHAnsi"/>
        </w:rPr>
        <w:t>;</w:t>
      </w:r>
      <w:r w:rsidRPr="0048223E">
        <w:rPr>
          <w:rFonts w:cstheme="minorHAnsi"/>
        </w:rPr>
        <w:t xml:space="preserve"> </w:t>
      </w:r>
      <w:r w:rsidR="00822FEC" w:rsidRPr="0048223E">
        <w:rPr>
          <w:rFonts w:cstheme="minorHAnsi"/>
        </w:rPr>
        <w:t>however</w:t>
      </w:r>
      <w:r w:rsidRPr="0048223E">
        <w:rPr>
          <w:rFonts w:cstheme="minorHAnsi"/>
        </w:rPr>
        <w:t xml:space="preserve"> </w:t>
      </w:r>
      <w:r w:rsidR="00822FEC" w:rsidRPr="0048223E">
        <w:rPr>
          <w:rFonts w:cstheme="minorHAnsi"/>
        </w:rPr>
        <w:t>benefits</w:t>
      </w:r>
      <w:r w:rsidRPr="0048223E">
        <w:rPr>
          <w:rFonts w:cstheme="minorHAnsi"/>
        </w:rPr>
        <w:t xml:space="preserve"> were less </w:t>
      </w:r>
      <w:r w:rsidR="00957E30" w:rsidRPr="0048223E">
        <w:rPr>
          <w:rFonts w:cstheme="minorHAnsi"/>
        </w:rPr>
        <w:t xml:space="preserve">impressive </w:t>
      </w:r>
      <w:r w:rsidRPr="0048223E">
        <w:rPr>
          <w:rFonts w:cstheme="minorHAnsi"/>
        </w:rPr>
        <w:t>than observed in</w:t>
      </w:r>
      <w:r w:rsidR="00002012" w:rsidRPr="0048223E">
        <w:rPr>
          <w:rFonts w:cstheme="minorHAnsi"/>
        </w:rPr>
        <w:t xml:space="preserve"> post-exacerbation</w:t>
      </w:r>
      <w:r w:rsidRPr="0048223E">
        <w:rPr>
          <w:rFonts w:cstheme="minorHAnsi"/>
        </w:rPr>
        <w:t xml:space="preserve"> outpatient PR </w:t>
      </w:r>
      <w:r w:rsidR="00002012" w:rsidRPr="0048223E">
        <w:rPr>
          <w:rFonts w:cstheme="minorHAnsi"/>
        </w:rPr>
        <w:t>trials</w:t>
      </w:r>
      <w:r w:rsidRPr="0048223E">
        <w:rPr>
          <w:rFonts w:cstheme="minorHAnsi"/>
        </w:rPr>
        <w:t>.</w:t>
      </w:r>
      <w:r w:rsidRPr="0048223E">
        <w:rPr>
          <w:rFonts w:cstheme="minorHAnsi"/>
        </w:rPr>
        <w:fldChar w:fldCharType="begin">
          <w:fldData xml:space="preserve">PEVuZE5vdGU+PENpdGU+PEF1dGhvcj5Db3g8L0F1dGhvcj48WWVhcj4yMDE4PC9ZZWFyPjxSZWNO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Db3g8L0F1dGhvcj48WWVhcj4yMDE4PC9ZZWFyPjxSZWNO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1, 124-126)</w:t>
      </w:r>
      <w:r w:rsidRPr="0048223E">
        <w:rPr>
          <w:rFonts w:cstheme="minorHAnsi"/>
        </w:rPr>
        <w:fldChar w:fldCharType="end"/>
      </w:r>
      <w:r w:rsidRPr="0048223E">
        <w:rPr>
          <w:rFonts w:cstheme="minorHAnsi"/>
        </w:rPr>
        <w:t xml:space="preserve"> </w:t>
      </w:r>
      <w:r w:rsidR="00002012" w:rsidRPr="0048223E">
        <w:rPr>
          <w:rFonts w:cstheme="minorHAnsi"/>
        </w:rPr>
        <w:t>R</w:t>
      </w:r>
      <w:r w:rsidRPr="0048223E">
        <w:rPr>
          <w:rFonts w:cstheme="minorHAnsi"/>
        </w:rPr>
        <w:t>ehabilitation started one month after hospitalisation yielded better overall results than rehabilitation started during the hospital admission.</w:t>
      </w:r>
      <w:r w:rsidRPr="0048223E">
        <w:rPr>
          <w:rFonts w:cstheme="minorHAnsi"/>
        </w:rPr>
        <w:fldChar w:fldCharType="begin">
          <w:fldData xml:space="preserve">PEVuZE5vdGU+PENpdGU+PEF1dGhvcj5Hw7xlbGwtUm91czwvQXV0aG9yPjxZZWFyPjIwMjE8L1ll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Hw7xlbGwtUm91czwvQXV0aG9yPjxZZWFyPjIwMjE8L1ll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27)</w:t>
      </w:r>
      <w:r w:rsidRPr="0048223E">
        <w:rPr>
          <w:rFonts w:cstheme="minorHAnsi"/>
        </w:rPr>
        <w:fldChar w:fldCharType="end"/>
      </w:r>
      <w:r w:rsidRPr="0048223E">
        <w:rPr>
          <w:rFonts w:cstheme="minorHAnsi"/>
        </w:rPr>
        <w:t xml:space="preserve"> </w:t>
      </w:r>
      <w:r w:rsidR="00040BA9" w:rsidRPr="0048223E">
        <w:rPr>
          <w:rFonts w:cstheme="minorHAnsi"/>
        </w:rPr>
        <w:t xml:space="preserve">A </w:t>
      </w:r>
      <w:r w:rsidRPr="0048223E">
        <w:rPr>
          <w:rFonts w:cstheme="minorHAnsi"/>
        </w:rPr>
        <w:t>systematic review</w:t>
      </w:r>
      <w:r w:rsidR="00040BA9" w:rsidRPr="0048223E">
        <w:rPr>
          <w:rFonts w:cstheme="minorHAnsi"/>
        </w:rPr>
        <w:t xml:space="preserve">, including 30 studies, </w:t>
      </w:r>
      <w:r w:rsidRPr="0048223E">
        <w:rPr>
          <w:rFonts w:cstheme="minorHAnsi"/>
        </w:rPr>
        <w:t>identified that longer programmes, start</w:t>
      </w:r>
      <w:r w:rsidR="00822FEC" w:rsidRPr="0048223E">
        <w:rPr>
          <w:rFonts w:cstheme="minorHAnsi"/>
        </w:rPr>
        <w:t>ing</w:t>
      </w:r>
      <w:r w:rsidRPr="0048223E">
        <w:rPr>
          <w:rFonts w:cstheme="minorHAnsi"/>
        </w:rPr>
        <w:t xml:space="preserve"> after hospital discharge and including an educational component </w:t>
      </w:r>
      <w:r w:rsidR="00002012" w:rsidRPr="0048223E">
        <w:rPr>
          <w:rFonts w:cstheme="minorHAnsi"/>
        </w:rPr>
        <w:t>(</w:t>
      </w:r>
      <w:r w:rsidRPr="0048223E">
        <w:rPr>
          <w:rFonts w:cstheme="minorHAnsi"/>
        </w:rPr>
        <w:t>as well as exercise</w:t>
      </w:r>
      <w:r w:rsidR="00002012" w:rsidRPr="0048223E">
        <w:rPr>
          <w:rFonts w:cstheme="minorHAnsi"/>
        </w:rPr>
        <w:t>)</w:t>
      </w:r>
      <w:r w:rsidRPr="0048223E">
        <w:rPr>
          <w:rFonts w:cstheme="minorHAnsi"/>
        </w:rPr>
        <w:t>, were most effective at reducing hospital readmissions.</w:t>
      </w:r>
      <w:r w:rsidRPr="0048223E">
        <w:rPr>
          <w:rFonts w:cstheme="minorHAnsi"/>
        </w:rPr>
        <w:fldChar w:fldCharType="begin"/>
      </w:r>
      <w:r w:rsidR="00815817">
        <w:rPr>
          <w:rFonts w:cstheme="minorHAnsi"/>
        </w:rPr>
        <w:instrText xml:space="preserve"> ADDIN EN.CITE &lt;EndNote&gt;&lt;Cite&gt;&lt;Author&gt;Wageck&lt;/Author&gt;&lt;Year&gt;2021&lt;/Year&gt;&lt;RecNum&gt;2878&lt;/RecNum&gt;&lt;DisplayText&gt;(128)&lt;/DisplayText&gt;&lt;record&gt;&lt;rec-number&gt;2878&lt;/rec-number&gt;&lt;foreign-keys&gt;&lt;key app="EN" db-id="wtpdvfsd22fv2yep5vextrzfa05dvazz09w5" timestamp="1656278441"&gt;2878&lt;/key&gt;&lt;/foreign-keys&gt;&lt;ref-type name="Journal Article"&gt;17&lt;/ref-type&gt;&lt;contributors&gt;&lt;authors&gt;&lt;author&gt;Wageck, B.&lt;/author&gt;&lt;author&gt;Cox, N. S.&lt;/author&gt;&lt;author&gt;Lee, J. Y. T.&lt;/author&gt;&lt;author&gt;Romero, L.&lt;/author&gt;&lt;author&gt;Holland, A. E.&lt;/author&gt;&lt;/authors&gt;&lt;/contributors&gt;&lt;auth-address&gt;Discipline of Physiotherapy, La Trobe University, Melbourne, Australia (Drs Wageck, Cox, and Holland); Institute for Breathing and Sleep, Melbourne, Australia (Drs Cox and Holland); Central Clinical School, Monash University, Melbourne Australia (Drs Cox and Holland and Ms Lee); The Ian Potter Library, Alfred Health, Melbourne, Australia (Ms Romero); and Department of Physiotherapy, Alfred Health, Melbourne, Australia (Dr Holland).&lt;/auth-address&gt;&lt;titles&gt;&lt;title&gt;Characteristics of Pulmonary Rehabilitation Programs Following an Exacerbation of Chronic Obstructive Pulmonary Disease: A SYSTEMATIC REVIEW&lt;/title&gt;&lt;secondary-title&gt;J Cardiopulm Rehabil Prev&lt;/secondary-title&gt;&lt;/titles&gt;&lt;periodical&gt;&lt;full-title&gt;J Cardiopulm Rehabil Prev&lt;/full-title&gt;&lt;/periodical&gt;&lt;pages&gt;78-87&lt;/pages&gt;&lt;volume&gt;41&lt;/volume&gt;&lt;number&gt;2&lt;/number&gt;&lt;edition&gt;2021/01/30&lt;/edition&gt;&lt;keywords&gt;&lt;keyword&gt;Exercise Tolerance&lt;/keyword&gt;&lt;keyword&gt;Hospitalization&lt;/keyword&gt;&lt;keyword&gt;Humans&lt;/keyword&gt;&lt;keyword&gt;Length of Stay&lt;/keyword&gt;&lt;keyword&gt;Patient Readmission&lt;/keyword&gt;&lt;keyword&gt;*Pulmonary Disease, Chronic Obstructive&lt;/keyword&gt;&lt;/keywords&gt;&lt;dates&gt;&lt;year&gt;2021&lt;/year&gt;&lt;pub-dates&gt;&lt;date&gt;Mar 1&lt;/date&gt;&lt;/pub-dates&gt;&lt;/dates&gt;&lt;isbn&gt;1932-7501&lt;/isbn&gt;&lt;accession-num&gt;33512978&lt;/accession-num&gt;&lt;urls&gt;&lt;/urls&gt;&lt;electronic-resource-num&gt;10.1097/hcr.0000000000000570&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28)</w:t>
      </w:r>
      <w:r w:rsidRPr="0048223E">
        <w:rPr>
          <w:rFonts w:cstheme="minorHAnsi"/>
        </w:rPr>
        <w:fldChar w:fldCharType="end"/>
      </w:r>
    </w:p>
    <w:p w14:paraId="11FC36DC" w14:textId="6B425C9C" w:rsidR="008B63E4" w:rsidRPr="0048223E" w:rsidRDefault="00822FEC" w:rsidP="004956C5">
      <w:pPr>
        <w:spacing w:after="240" w:line="240" w:lineRule="auto"/>
        <w:jc w:val="both"/>
        <w:rPr>
          <w:rFonts w:cstheme="minorHAnsi"/>
        </w:rPr>
      </w:pPr>
      <w:r w:rsidRPr="0048223E">
        <w:rPr>
          <w:rFonts w:cstheme="minorHAnsi"/>
        </w:rPr>
        <w:t>I</w:t>
      </w:r>
      <w:r w:rsidR="008B63E4" w:rsidRPr="0048223E">
        <w:rPr>
          <w:rFonts w:cstheme="minorHAnsi"/>
        </w:rPr>
        <w:t xml:space="preserve">mplementation </w:t>
      </w:r>
      <w:r w:rsidRPr="0048223E">
        <w:rPr>
          <w:rFonts w:cstheme="minorHAnsi"/>
        </w:rPr>
        <w:t>of PR following an exacerbation remains</w:t>
      </w:r>
      <w:r w:rsidR="008B63E4" w:rsidRPr="0048223E">
        <w:rPr>
          <w:rFonts w:cstheme="minorHAnsi"/>
        </w:rPr>
        <w:t xml:space="preserve"> a challenge. Real-world data suggests that uptake is between 1.5% and 9%.</w:t>
      </w:r>
      <w:r w:rsidR="008B63E4" w:rsidRPr="0048223E">
        <w:rPr>
          <w:rFonts w:cstheme="minorHAnsi"/>
        </w:rPr>
        <w:fldChar w:fldCharType="begin">
          <w:fldData xml:space="preserve">PEVuZE5vdGU+PENpdGU+PEF1dGhvcj5Kb25lczwvQXV0aG9yPjxZZWFyPjIwMTQ8L1llYXI+PFJl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Kb25lczwvQXV0aG9yPjxZZWFyPjIwMTQ8L1llYXI+PFJl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23, 129)</w:t>
      </w:r>
      <w:r w:rsidR="008B63E4" w:rsidRPr="0048223E">
        <w:rPr>
          <w:rFonts w:cstheme="minorHAnsi"/>
        </w:rPr>
        <w:fldChar w:fldCharType="end"/>
      </w:r>
      <w:r w:rsidR="008B63E4" w:rsidRPr="0048223E">
        <w:rPr>
          <w:rFonts w:cstheme="minorHAnsi"/>
        </w:rPr>
        <w:t xml:space="preserve"> Strategies to improve referral, uptake and completion ha</w:t>
      </w:r>
      <w:r w:rsidR="000A2FB4" w:rsidRPr="0048223E">
        <w:rPr>
          <w:rFonts w:cstheme="minorHAnsi"/>
        </w:rPr>
        <w:t>ve</w:t>
      </w:r>
      <w:r w:rsidR="008B63E4" w:rsidRPr="0048223E">
        <w:rPr>
          <w:rFonts w:cstheme="minorHAnsi"/>
        </w:rPr>
        <w:t xml:space="preserve"> been limited.</w:t>
      </w:r>
      <w:r w:rsidR="008B63E4" w:rsidRPr="0048223E">
        <w:rPr>
          <w:rFonts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cstheme="minorHAnsi"/>
        </w:rPr>
        <w:instrText xml:space="preserve"> ADDIN EN.CITE </w:instrText>
      </w:r>
      <w:r w:rsidR="00BD6F5C">
        <w:rPr>
          <w:rFonts w:cstheme="minorHAnsi"/>
        </w:rPr>
        <w:fldChar w:fldCharType="begin">
          <w:fldData xml:space="preserve">PEVuZE5vdGU+PENpdGU+PEF1dGhvcj5CYXJrZXI8L0F1dGhvcj48WWVhcj4yMDIwPC9ZZWFyPjxS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xNTE3LTE1MjQ8L3BhZ2VzPjx2b2x1bWU+MjAxPC92b2x1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</w:fldData>
        </w:fldChar>
      </w:r>
      <w:r w:rsidR="00BD6F5C">
        <w:rPr>
          <w:rFonts w:cstheme="minorHAnsi"/>
        </w:rPr>
        <w:instrText xml:space="preserve"> ADDIN EN.CITE.DATA </w:instrText>
      </w:r>
      <w:r w:rsidR="00BD6F5C">
        <w:rPr>
          <w:rFonts w:cstheme="minorHAnsi"/>
        </w:rPr>
      </w:r>
      <w:r w:rsidR="00BD6F5C">
        <w:rPr>
          <w:rFonts w:cstheme="minorHAnsi"/>
        </w:rPr>
        <w:fldChar w:fldCharType="end"/>
      </w:r>
      <w:r w:rsidR="008B63E4" w:rsidRPr="0048223E">
        <w:rPr>
          <w:rFonts w:cstheme="minorHAnsi"/>
        </w:rPr>
      </w:r>
      <w:r w:rsidR="008B63E4" w:rsidRPr="0048223E">
        <w:rPr>
          <w:rFonts w:cstheme="minorHAnsi"/>
        </w:rPr>
        <w:fldChar w:fldCharType="separate"/>
      </w:r>
      <w:r w:rsidR="00BD6F5C">
        <w:rPr>
          <w:rFonts w:cstheme="minorHAnsi"/>
          <w:noProof/>
        </w:rPr>
        <w:t>(18)</w:t>
      </w:r>
      <w:r w:rsidR="008B63E4" w:rsidRPr="0048223E">
        <w:rPr>
          <w:rFonts w:cstheme="minorHAnsi"/>
        </w:rPr>
        <w:fldChar w:fldCharType="end"/>
      </w:r>
      <w:r w:rsidR="008B63E4" w:rsidRPr="0048223E">
        <w:rPr>
          <w:rFonts w:cstheme="minorHAnsi"/>
        </w:rPr>
        <w:t xml:space="preserve"> “Delayed” PR following a hospital admission is still associated with benefits </w:t>
      </w:r>
      <w:r w:rsidR="008B63E4" w:rsidRPr="0048223E">
        <w:rPr>
          <w:rFonts w:cstheme="minorHAnsi"/>
        </w:rPr>
        <w:fldChar w:fldCharType="begin"/>
      </w:r>
      <w:r w:rsidR="00815817">
        <w:rPr>
          <w:rFonts w:cstheme="minorHAnsi"/>
        </w:rPr>
        <w:instrText xml:space="preserve"> ADDIN EN.CITE &lt;EndNote&gt;&lt;Cite&gt;&lt;Author&gt;Kjærgaard&lt;/Author&gt;&lt;Year&gt;2020&lt;/Year&gt;&lt;RecNum&gt;2879&lt;/RecNum&gt;&lt;DisplayText&gt;(130)&lt;/DisplayText&gt;&lt;record&gt;&lt;rec-number&gt;2879&lt;/rec-number&gt;&lt;foreign-keys&gt;&lt;key app="EN" db-id="wtpdvfsd22fv2yep5vextrzfa05dvazz09w5" timestamp="1656279436"&gt;2879&lt;/key&gt;&lt;/foreign-keys&gt;&lt;ref-type name="Journal Article"&gt;17&lt;/ref-type&gt;&lt;contributors&gt;&lt;authors&gt;&lt;author&gt;Kjærgaard, J. L.&lt;/author&gt;&lt;author&gt;Juhl, C. B.&lt;/author&gt;&lt;author&gt;Lange, P.&lt;/author&gt;&lt;author&gt;Wilcke, J. T.&lt;/author&gt;&lt;/authors&gt;&lt;/contributors&gt;&lt;auth-address&gt;Dept of Internal Medicine, Herlev and Gentofte Hospitals, University of Copenhagen, Copenhagen, Denmark.&amp;#xD;Dept of Physiotherapy and Occupational Therapy, Herlev and Gentofte Hospitals, University of Copenhagen, Copenhagen, Denmark.&amp;#xD;Research Unit for Musculoskeletal Function and Physiotherapy, Dept of Sports Science and Clinical Biomechanics, University of Southern Denmark, Odense, Denmark.&amp;#xD;Section of Epidemiology, Institute of Public Health, University of Copenhagen, Copenhagen, Denmark.&lt;/auth-address&gt;&lt;titles&gt;&lt;title&gt;Early pulmonary rehabilitation after acute exacerbation of COPD: a randomised controlled trial&lt;/title&gt;&lt;secondary-title&gt;ERJ Open Res&lt;/secondary-title&gt;&lt;/titles&gt;&lt;periodical&gt;&lt;full-title&gt;ERJ Open Res&lt;/full-title&gt;&lt;/periodical&gt;&lt;volume&gt;6&lt;/volume&gt;&lt;number&gt;1&lt;/number&gt;&lt;edition&gt;2020/02/23&lt;/edition&gt;&lt;dates&gt;&lt;year&gt;2020&lt;/year&gt;&lt;pub-dates&gt;&lt;date&gt;Jan&lt;/date&gt;&lt;/pub-dates&gt;&lt;/dates&gt;&lt;isbn&gt;2312-0541 (Print)&amp;#xD;2312-0541&lt;/isbn&gt;&lt;accession-num&gt;32083113&lt;/accession-num&gt;&lt;urls&gt;&lt;/urls&gt;&lt;custom2&gt;PMC7024764 interest: C.B. Juhl has nothing to disclose. Conflict of interest: P. Lange has nothing to disclose. Conflict of interest: J.T. Wilcke has nothing to disclose.&lt;/custom2&gt;&lt;electronic-resource-num&gt;10.1183/23120541.00173-2019&lt;/electronic-resource-num&gt;&lt;remote-database-provider&gt;NLM&lt;/remote-database-provider&gt;&lt;language&gt;eng&lt;/language&gt;&lt;/record&gt;&lt;/Cite&gt;&lt;/EndNote&gt;</w:instrText>
      </w:r>
      <w:r w:rsidR="008B63E4" w:rsidRPr="0048223E">
        <w:rPr>
          <w:rFonts w:cstheme="minorHAnsi"/>
        </w:rPr>
        <w:fldChar w:fldCharType="separate"/>
      </w:r>
      <w:r w:rsidR="00815817">
        <w:rPr>
          <w:rFonts w:cstheme="minorHAnsi"/>
          <w:noProof/>
        </w:rPr>
        <w:t>(130)</w:t>
      </w:r>
      <w:r w:rsidR="008B63E4" w:rsidRPr="0048223E">
        <w:rPr>
          <w:rFonts w:cstheme="minorHAnsi"/>
        </w:rPr>
        <w:fldChar w:fldCharType="end"/>
      </w:r>
      <w:r w:rsidR="008B63E4" w:rsidRPr="0048223E">
        <w:rPr>
          <w:rFonts w:cstheme="minorHAnsi"/>
        </w:rPr>
        <w:t xml:space="preserve"> and therefore it is important to re-offer PR to people who initially decline in the immediate post-hospitalisation period. </w:t>
      </w:r>
    </w:p>
    <w:p w14:paraId="0C8E40F5" w14:textId="72D0F390" w:rsidR="00EA356A" w:rsidRDefault="00EA356A" w:rsidP="004956C5">
      <w:pPr>
        <w:spacing w:line="240" w:lineRule="auto"/>
        <w:rPr>
          <w:rFonts w:cstheme="minorHAnsi"/>
        </w:rPr>
      </w:pPr>
      <w:r>
        <w:rPr>
          <w:rFonts w:cstheme="minorHAnsi"/>
        </w:rPr>
        <w:br w:type="page"/>
      </w:r>
    </w:p>
    <w:p w14:paraId="72F7E820" w14:textId="3051BEDD" w:rsidR="00EA356A" w:rsidRPr="0048223E" w:rsidRDefault="00EA356A" w:rsidP="004956C5">
      <w:pPr>
        <w:spacing w:after="160" w:line="240" w:lineRule="auto"/>
        <w:rPr>
          <w:rFonts w:eastAsia="Calibri" w:cstheme="minorHAnsi"/>
          <w:b/>
          <w:bCs/>
        </w:rPr>
      </w:pPr>
      <w:r w:rsidRPr="0048223E">
        <w:rPr>
          <w:rFonts w:eastAsia="Calibri" w:cstheme="minorHAnsi"/>
          <w:b/>
          <w:bCs/>
        </w:rPr>
        <w:lastRenderedPageBreak/>
        <w:t xml:space="preserve">Table </w:t>
      </w:r>
      <w:r>
        <w:rPr>
          <w:rFonts w:eastAsia="Calibri" w:cstheme="minorHAnsi"/>
          <w:b/>
          <w:bCs/>
        </w:rPr>
        <w:t>3</w:t>
      </w:r>
      <w:r w:rsidRPr="0048223E">
        <w:rPr>
          <w:rFonts w:eastAsia="Calibri" w:cstheme="minorHAnsi"/>
          <w:b/>
          <w:bCs/>
        </w:rPr>
        <w:t xml:space="preserve">. </w:t>
      </w:r>
      <w:r>
        <w:rPr>
          <w:rFonts w:eastAsia="Calibri" w:cstheme="minorHAnsi"/>
          <w:b/>
          <w:bCs/>
        </w:rPr>
        <w:t xml:space="preserve">Extending the scope </w:t>
      </w:r>
      <w:r w:rsidRPr="0048223E">
        <w:rPr>
          <w:rFonts w:eastAsia="Calibri" w:cstheme="minorHAnsi"/>
          <w:b/>
          <w:bCs/>
        </w:rPr>
        <w:t>for pulmonary rehabilitation</w:t>
      </w:r>
    </w:p>
    <w:tbl>
      <w:tblPr>
        <w:tblStyle w:val="TableGrid"/>
        <w:tblpPr w:leftFromText="180" w:rightFromText="180" w:horzAnchor="margin" w:tblpY="615"/>
        <w:tblW w:w="0" w:type="auto"/>
        <w:tblLook w:val="04A0" w:firstRow="1" w:lastRow="0" w:firstColumn="1" w:lastColumn="0" w:noHBand="0" w:noVBand="1"/>
      </w:tblPr>
      <w:tblGrid>
        <w:gridCol w:w="2126"/>
        <w:gridCol w:w="7502"/>
      </w:tblGrid>
      <w:tr w:rsidR="00EA356A" w:rsidRPr="001B5564" w14:paraId="39BD5D0F" w14:textId="77777777" w:rsidTr="00B25596">
        <w:tc>
          <w:tcPr>
            <w:tcW w:w="2126" w:type="dxa"/>
            <w:shd w:val="clear" w:color="auto" w:fill="FFFFFF" w:themeFill="background1"/>
          </w:tcPr>
          <w:p w14:paraId="2B90F675" w14:textId="77777777" w:rsidR="00EA356A" w:rsidRPr="00525F99" w:rsidRDefault="00EA356A" w:rsidP="004956C5">
            <w:pPr>
              <w:rPr>
                <w:rFonts w:eastAsia="Calibri" w:cstheme="minorHAnsi"/>
                <w:sz w:val="20"/>
                <w:szCs w:val="20"/>
              </w:rPr>
            </w:pPr>
            <w:r w:rsidRPr="00525F99">
              <w:rPr>
                <w:rFonts w:eastAsia="Calibri" w:cstheme="minorHAnsi"/>
                <w:sz w:val="20"/>
                <w:szCs w:val="20"/>
              </w:rPr>
              <w:t>Asthma</w:t>
            </w:r>
          </w:p>
        </w:tc>
        <w:tc>
          <w:tcPr>
            <w:tcW w:w="7502" w:type="dxa"/>
            <w:shd w:val="clear" w:color="auto" w:fill="FFFFFF" w:themeFill="background1"/>
          </w:tcPr>
          <w:p w14:paraId="734BB075" w14:textId="0C8C73F1" w:rsidR="00EA356A" w:rsidRPr="003E304A" w:rsidRDefault="00EA356A" w:rsidP="004956C5">
            <w:pPr>
              <w:pStyle w:val="EndNoteBibliography"/>
              <w:numPr>
                <w:ilvl w:val="0"/>
                <w:numId w:val="39"/>
              </w:numPr>
              <w:rPr>
                <w:rFonts w:asciiTheme="minorHAnsi" w:hAnsiTheme="minorHAnsi" w:cstheme="minorHAnsi"/>
                <w:sz w:val="20"/>
                <w:szCs w:val="20"/>
              </w:rPr>
            </w:pPr>
            <w:r w:rsidRPr="003E304A">
              <w:rPr>
                <w:rFonts w:asciiTheme="minorHAnsi" w:eastAsia="Calibri" w:hAnsiTheme="minorHAnsi" w:cstheme="minorHAnsi"/>
                <w:sz w:val="20"/>
                <w:szCs w:val="20"/>
              </w:rPr>
              <w:t>To minimise risk of adverse events, patients should be medically optimised prior to PR referral.</w:t>
            </w:r>
            <w:r w:rsidRPr="003E304A">
              <w:rPr>
                <w:rFonts w:asciiTheme="minorHAnsi" w:eastAsia="Calibri" w:hAnsiTheme="minorHAnsi" w:cstheme="minorHAnsi"/>
                <w:sz w:val="20"/>
                <w:szCs w:val="20"/>
              </w:rPr>
              <w:fldChar w:fldCharType="begin"/>
            </w:r>
            <w:r w:rsidR="00815817">
              <w:rPr>
                <w:rFonts w:asciiTheme="minorHAnsi" w:eastAsia="Calibri" w:hAnsiTheme="minorHAnsi" w:cstheme="minorHAnsi"/>
                <w:sz w:val="20"/>
                <w:szCs w:val="20"/>
              </w:rPr>
              <w:instrText xml:space="preserve"> ADDIN EN.CITE &lt;EndNote&gt;&lt;Cite&gt;&lt;Author&gt;Eichenberger&lt;/Author&gt;&lt;Year&gt;2013&lt;/Year&gt;&lt;RecNum&gt;2820&lt;/RecNum&gt;&lt;DisplayText&gt;(75)&lt;/DisplayText&gt;&lt;record&gt;&lt;rec-number&gt;2820&lt;/rec-number&gt;&lt;foreign-keys&gt;&lt;key app="EN" db-id="wtpdvfsd22fv2yep5vextrzfa05dvazz09w5" timestamp="1654600224"&gt;2820&lt;/key&gt;&lt;/foreign-keys&gt;&lt;ref-type name="Journal Article"&gt;17&lt;/ref-type&gt;&lt;contributors&gt;&lt;authors&gt;&lt;author&gt;Eichenberger, P. A.&lt;/author&gt;&lt;author&gt;Diener, S. N.&lt;/author&gt;&lt;author&gt;Kofmehl, R.&lt;/author&gt;&lt;author&gt;Spengler, C. M.&lt;/author&gt;&lt;/authors&gt;&lt;/contributors&gt;&lt;auth-address&gt;Exercise Physiology Lab, Institute of Human Movement Sciences, ETH Zurich, Winterthurerstrasse 190, 8057, Zurich, Switzerland.&lt;/auth-address&gt;&lt;titles&gt;&lt;title&gt;Effects of exercise training on airway hyperreactivity in asthma: a systematic review and meta-analysis&lt;/title&gt;&lt;secondary-title&gt;Sports Med&lt;/secondary-title&gt;&lt;/titles&gt;&lt;periodical&gt;&lt;full-title&gt;Sports Med&lt;/full-title&gt;&lt;/periodical&gt;&lt;pages&gt;1157-70&lt;/pages&gt;&lt;volume&gt;43&lt;/volume&gt;&lt;number&gt;11&lt;/number&gt;&lt;edition&gt;2013/07/13&lt;/edition&gt;&lt;keywords&gt;&lt;keyword&gt;Asthma/*physiopathology/*therapy&lt;/keyword&gt;&lt;keyword&gt;Bronchial Hyperreactivity/*physiopathology&lt;/keyword&gt;&lt;keyword&gt;Bronchoconstriction&lt;/keyword&gt;&lt;keyword&gt;Exercise/*physiology&lt;/keyword&gt;&lt;keyword&gt;*Exercise Therapy&lt;/keyword&gt;&lt;keyword&gt;Exercise Tolerance&lt;/keyword&gt;&lt;keyword&gt;Forced Expiratory Volume&lt;/keyword&gt;&lt;keyword&gt;Humans&lt;/keyword&gt;&lt;keyword&gt;Peak Expiratory Flow Rate&lt;/keyword&gt;&lt;keyword&gt;Quality of Life&lt;/keyword&gt;&lt;/keywords&gt;&lt;dates&gt;&lt;year&gt;2013&lt;/year&gt;&lt;pub-dates&gt;&lt;date&gt;Nov&lt;/date&gt;&lt;/pub-dates&gt;&lt;/dates&gt;&lt;isbn&gt;0112-1642&lt;/isbn&gt;&lt;accession-num&gt;23846823&lt;/accession-num&gt;&lt;urls&gt;&lt;/urls&gt;&lt;electronic-resource-num&gt;10.1007/s40279-013-0077-2&lt;/electronic-resource-num&gt;&lt;remote-database-provider&gt;NLM&lt;/remote-database-provider&gt;&lt;language&gt;eng&lt;/language&gt;&lt;/record&gt;&lt;/Cite&gt;&lt;/EndNote&gt;</w:instrText>
            </w:r>
            <w:r w:rsidRPr="003E304A">
              <w:rPr>
                <w:rFonts w:asciiTheme="minorHAnsi" w:eastAsia="Calibri" w:hAnsiTheme="minorHAnsi" w:cstheme="minorHAnsi"/>
                <w:sz w:val="20"/>
                <w:szCs w:val="20"/>
              </w:rPr>
              <w:fldChar w:fldCharType="separate"/>
            </w:r>
            <w:r w:rsidR="00815817">
              <w:rPr>
                <w:rFonts w:asciiTheme="minorHAnsi" w:eastAsia="Calibri" w:hAnsiTheme="minorHAnsi" w:cstheme="minorHAnsi"/>
                <w:sz w:val="20"/>
                <w:szCs w:val="20"/>
              </w:rPr>
              <w:t>(75)</w:t>
            </w:r>
            <w:r w:rsidRPr="003E304A">
              <w:rPr>
                <w:rFonts w:asciiTheme="minorHAnsi" w:eastAsia="Calibri" w:hAnsiTheme="minorHAnsi" w:cstheme="minorHAnsi"/>
                <w:sz w:val="20"/>
                <w:szCs w:val="20"/>
              </w:rPr>
              <w:fldChar w:fldCharType="end"/>
            </w:r>
            <w:r w:rsidRPr="003E304A">
              <w:rPr>
                <w:rFonts w:asciiTheme="minorHAnsi" w:eastAsia="Calibri" w:hAnsiTheme="minorHAnsi" w:cstheme="minorHAnsi"/>
                <w:sz w:val="20"/>
                <w:szCs w:val="20"/>
              </w:rPr>
              <w:t xml:space="preserve"> </w:t>
            </w:r>
          </w:p>
        </w:tc>
      </w:tr>
      <w:tr w:rsidR="00EA356A" w:rsidRPr="001B5564" w14:paraId="284ADED6" w14:textId="77777777" w:rsidTr="00B25596">
        <w:tc>
          <w:tcPr>
            <w:tcW w:w="2126" w:type="dxa"/>
            <w:shd w:val="clear" w:color="auto" w:fill="FFFFFF" w:themeFill="background1"/>
          </w:tcPr>
          <w:p w14:paraId="30A7D94C" w14:textId="77777777" w:rsidR="00EA356A" w:rsidRPr="00525F99" w:rsidRDefault="00EA356A" w:rsidP="004956C5">
            <w:pPr>
              <w:rPr>
                <w:rFonts w:eastAsia="Calibri" w:cstheme="minorHAnsi"/>
                <w:sz w:val="20"/>
                <w:szCs w:val="20"/>
              </w:rPr>
            </w:pPr>
          </w:p>
          <w:p w14:paraId="32481213" w14:textId="77777777" w:rsidR="00EA356A" w:rsidRPr="00525F99" w:rsidRDefault="00EA356A" w:rsidP="004956C5">
            <w:pPr>
              <w:rPr>
                <w:rFonts w:eastAsia="Calibri" w:cstheme="minorHAnsi"/>
                <w:sz w:val="20"/>
                <w:szCs w:val="20"/>
              </w:rPr>
            </w:pPr>
            <w:r w:rsidRPr="00525F99">
              <w:rPr>
                <w:rFonts w:eastAsia="Calibri" w:cstheme="minorHAnsi"/>
                <w:sz w:val="20"/>
                <w:szCs w:val="20"/>
              </w:rPr>
              <w:t>Bronchiectasis</w:t>
            </w:r>
          </w:p>
        </w:tc>
        <w:tc>
          <w:tcPr>
            <w:tcW w:w="7502" w:type="dxa"/>
            <w:shd w:val="clear" w:color="auto" w:fill="FFFFFF" w:themeFill="background1"/>
          </w:tcPr>
          <w:p w14:paraId="11EA3819" w14:textId="43DA4DCA" w:rsidR="00EA356A" w:rsidRPr="003E304A" w:rsidRDefault="00EA356A" w:rsidP="004956C5">
            <w:pPr>
              <w:numPr>
                <w:ilvl w:val="0"/>
                <w:numId w:val="35"/>
              </w:numPr>
              <w:rPr>
                <w:rFonts w:eastAsia="Calibri" w:cstheme="minorHAnsi"/>
                <w:sz w:val="20"/>
                <w:szCs w:val="20"/>
              </w:rPr>
            </w:pPr>
            <w:r w:rsidRPr="003E304A">
              <w:rPr>
                <w:rFonts w:eastAsia="Calibri" w:cstheme="minorHAnsi"/>
                <w:sz w:val="20"/>
                <w:szCs w:val="20"/>
              </w:rPr>
              <w:t>Optimisation of airway clearance technique is recommended prior to starting PR.</w:t>
            </w:r>
            <w:r w:rsidRPr="003E304A">
              <w:rPr>
                <w:rFonts w:eastAsia="Calibri" w:cstheme="minorHAnsi"/>
                <w:sz w:val="20"/>
                <w:szCs w:val="20"/>
              </w:rPr>
              <w:fldChar w:fldCharType="begin">
                <w:fldData xml:space="preserve">PEVuZE5vdGU+PENpdGU+PEF1dGhvcj5IaWxsPC9BdXRob3I+PFllYXI+MjAxOTwvWWVhcj48UmVj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</w:fldData>
              </w:fldChar>
            </w:r>
            <w:r w:rsidR="00815817">
              <w:rPr>
                <w:rFonts w:eastAsia="Calibri" w:cstheme="minorHAnsi"/>
                <w:sz w:val="20"/>
                <w:szCs w:val="20"/>
              </w:rPr>
              <w:instrText xml:space="preserve"> ADDIN EN.CITE </w:instrText>
            </w:r>
            <w:r w:rsidR="00815817">
              <w:rPr>
                <w:rFonts w:eastAsia="Calibri" w:cstheme="minorHAnsi"/>
                <w:sz w:val="20"/>
                <w:szCs w:val="20"/>
              </w:rPr>
              <w:fldChar w:fldCharType="begin">
                <w:fldData xml:space="preserve">PEVuZE5vdGU+PENpdGU+PEF1dGhvcj5IaWxsPC9BdXRob3I+PFllYXI+MjAxOTwvWWVhcj48UmVj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</w:fldData>
              </w:fldChar>
            </w:r>
            <w:r w:rsidR="00815817">
              <w:rPr>
                <w:rFonts w:eastAsia="Calibri" w:cstheme="minorHAnsi"/>
                <w:sz w:val="20"/>
                <w:szCs w:val="20"/>
              </w:rPr>
              <w:instrText xml:space="preserve"> ADDIN EN.CITE.DATA </w:instrText>
            </w:r>
            <w:r w:rsidR="00815817">
              <w:rPr>
                <w:rFonts w:eastAsia="Calibri" w:cstheme="minorHAnsi"/>
                <w:sz w:val="20"/>
                <w:szCs w:val="20"/>
              </w:rPr>
            </w:r>
            <w:r w:rsidR="00815817">
              <w:rPr>
                <w:rFonts w:eastAsia="Calibri" w:cstheme="minorHAnsi"/>
                <w:sz w:val="20"/>
                <w:szCs w:val="20"/>
              </w:rPr>
              <w:fldChar w:fldCharType="end"/>
            </w:r>
            <w:r w:rsidRPr="003E304A">
              <w:rPr>
                <w:rFonts w:eastAsia="Calibri" w:cstheme="minorHAnsi"/>
                <w:sz w:val="20"/>
                <w:szCs w:val="20"/>
              </w:rPr>
            </w:r>
            <w:r w:rsidRPr="003E304A">
              <w:rPr>
                <w:rFonts w:eastAsia="Calibri" w:cstheme="minorHAnsi"/>
                <w:sz w:val="20"/>
                <w:szCs w:val="20"/>
              </w:rPr>
              <w:fldChar w:fldCharType="separate"/>
            </w:r>
            <w:r w:rsidR="00815817">
              <w:rPr>
                <w:rFonts w:eastAsia="Calibri" w:cstheme="minorHAnsi"/>
                <w:noProof/>
                <w:sz w:val="20"/>
                <w:szCs w:val="20"/>
              </w:rPr>
              <w:t>(76)</w:t>
            </w:r>
            <w:r w:rsidRPr="003E304A">
              <w:rPr>
                <w:rFonts w:eastAsia="Calibri" w:cstheme="minorHAnsi"/>
                <w:sz w:val="20"/>
                <w:szCs w:val="20"/>
              </w:rPr>
              <w:fldChar w:fldCharType="end"/>
            </w:r>
          </w:p>
          <w:p w14:paraId="6176DEB6" w14:textId="3C245BA9" w:rsidR="00EA356A" w:rsidRPr="003E304A" w:rsidRDefault="00EA356A" w:rsidP="004956C5">
            <w:pPr>
              <w:numPr>
                <w:ilvl w:val="0"/>
                <w:numId w:val="35"/>
              </w:numPr>
              <w:rPr>
                <w:rFonts w:eastAsia="Calibri" w:cstheme="minorHAnsi"/>
                <w:sz w:val="20"/>
                <w:szCs w:val="20"/>
              </w:rPr>
            </w:pPr>
            <w:r w:rsidRPr="003E304A">
              <w:rPr>
                <w:rFonts w:eastAsia="Calibri" w:cstheme="minorHAnsi"/>
                <w:sz w:val="20"/>
                <w:szCs w:val="20"/>
              </w:rPr>
              <w:t>No data on risk of cross-infection of multi-resistant organisms during PR,</w:t>
            </w:r>
            <w:r w:rsidRPr="003E304A">
              <w:rPr>
                <w:rFonts w:eastAsia="Calibri" w:cstheme="minorHAnsi"/>
                <w:sz w:val="20"/>
                <w:szCs w:val="20"/>
              </w:rPr>
              <w:fldChar w:fldCharType="begin"/>
            </w:r>
            <w:r w:rsidR="00815817">
              <w:rPr>
                <w:rFonts w:eastAsia="Calibri" w:cstheme="minorHAnsi"/>
                <w:sz w:val="20"/>
                <w:szCs w:val="20"/>
              </w:rPr>
              <w:instrText xml:space="preserve"> ADDIN EN.CITE &lt;EndNote&gt;&lt;Cite&gt;&lt;Author&gt;Sobala&lt;/Author&gt;&lt;Year&gt;2022&lt;/Year&gt;&lt;RecNum&gt;2959&lt;/RecNum&gt;&lt;DisplayText&gt;(77)&lt;/DisplayText&gt;&lt;record&gt;&lt;rec-number&gt;2959&lt;/rec-number&gt;&lt;foreign-keys&gt;&lt;key app="EN" db-id="wtpdvfsd22fv2yep5vextrzfa05dvazz09w5" timestamp="1666564900"&gt;2959&lt;/key&gt;&lt;/foreign-keys&gt;&lt;ref-type name="Journal Article"&gt;17&lt;/ref-type&gt;&lt;contributors&gt;&lt;authors&gt;&lt;author&gt;Sobala, R.&lt;/author&gt;&lt;author&gt;Brooks, K.&lt;/author&gt;&lt;author&gt;Davison, J.&lt;/author&gt;&lt;author&gt;Lumb, J.&lt;/author&gt;&lt;author&gt;De Soyza, A.&lt;/author&gt;&lt;/authors&gt;&lt;/contributors&gt;&lt;auth-address&gt;Freeman Hospital, Newcastle Upon Tyne, UK.&amp;#xD;Population Health Science Institutes, Newcastle University, Newcastle Upon Tyne, UK.&lt;/auth-address&gt;&lt;titles&gt;&lt;title&gt;Family case studies: absence of Pseudomonas aeruginosa transmission in bronchiectasis&lt;/title&gt;&lt;secondary-title&gt;ERJ Open Res&lt;/secondary-title&gt;&lt;/titles&gt;&lt;periodical&gt;&lt;full-title&gt;ERJ Open Res&lt;/full-title&gt;&lt;/periodical&gt;&lt;volume&gt;8&lt;/volume&gt;&lt;number&gt;4&lt;/number&gt;&lt;edition&gt;2022/10/22&lt;/edition&gt;&lt;dates&gt;&lt;year&gt;2022&lt;/year&gt;&lt;pub-dates&gt;&lt;date&gt;Oct&lt;/date&gt;&lt;/pub-dates&gt;&lt;/dates&gt;&lt;isbn&gt;2312-0541 (Print)&amp;#xD;2312-0541&lt;/isbn&gt;&lt;accession-num&gt;36267893&lt;/accession-num&gt;&lt;urls&gt;&lt;/urls&gt;&lt;custom2&gt;PMC9574551 AstraZeneca, and is sponsored for academic events by Chiesi, AstraZeneca and GSK. A. De Soyza has received fees or grants from AstraZeneca, Bayer, GSK, Novartis, Grifols, Gilead and Zambon. The remaining authors have nothing to disclose.&lt;/custom2&gt;&lt;electronic-resource-num&gt;10.1183/23120541.00280-2022&lt;/electronic-resource-num&gt;&lt;remote-database-provider&gt;NLM&lt;/remote-database-provider&gt;&lt;language&gt;eng&lt;/language&gt;&lt;/record&gt;&lt;/Cite&gt;&lt;/EndNote&gt;</w:instrText>
            </w:r>
            <w:r w:rsidRPr="003E304A">
              <w:rPr>
                <w:rFonts w:eastAsia="Calibri" w:cstheme="minorHAnsi"/>
                <w:sz w:val="20"/>
                <w:szCs w:val="20"/>
              </w:rPr>
              <w:fldChar w:fldCharType="separate"/>
            </w:r>
            <w:r w:rsidR="00815817">
              <w:rPr>
                <w:rFonts w:eastAsia="Calibri" w:cstheme="minorHAnsi"/>
                <w:noProof/>
                <w:sz w:val="20"/>
                <w:szCs w:val="20"/>
              </w:rPr>
              <w:t>(77)</w:t>
            </w:r>
            <w:r w:rsidRPr="003E304A">
              <w:rPr>
                <w:rFonts w:eastAsia="Calibri" w:cstheme="minorHAnsi"/>
                <w:sz w:val="20"/>
                <w:szCs w:val="20"/>
              </w:rPr>
              <w:fldChar w:fldCharType="end"/>
            </w:r>
            <w:r w:rsidRPr="003E304A">
              <w:rPr>
                <w:rFonts w:eastAsia="Calibri" w:cstheme="minorHAnsi"/>
                <w:sz w:val="20"/>
                <w:szCs w:val="20"/>
              </w:rPr>
              <w:t xml:space="preserve"> but local infection control policies should be followed.</w:t>
            </w:r>
          </w:p>
        </w:tc>
      </w:tr>
      <w:tr w:rsidR="00EA356A" w:rsidRPr="001B5564" w14:paraId="763184B3" w14:textId="77777777" w:rsidTr="00B25596">
        <w:tc>
          <w:tcPr>
            <w:tcW w:w="2126" w:type="dxa"/>
            <w:shd w:val="clear" w:color="auto" w:fill="FFFFFF" w:themeFill="background1"/>
          </w:tcPr>
          <w:p w14:paraId="5B536EBD" w14:textId="77777777" w:rsidR="00EA356A" w:rsidRPr="00525F99" w:rsidRDefault="00EA356A" w:rsidP="004956C5">
            <w:pPr>
              <w:rPr>
                <w:rFonts w:eastAsia="Calibri" w:cstheme="minorHAnsi"/>
                <w:sz w:val="20"/>
                <w:szCs w:val="20"/>
              </w:rPr>
            </w:pPr>
            <w:r w:rsidRPr="00525F99">
              <w:rPr>
                <w:rFonts w:eastAsia="Calibri" w:cstheme="minorHAnsi"/>
                <w:sz w:val="20"/>
                <w:szCs w:val="20"/>
              </w:rPr>
              <w:t>Interstitial lung disease</w:t>
            </w:r>
          </w:p>
        </w:tc>
        <w:tc>
          <w:tcPr>
            <w:tcW w:w="7502" w:type="dxa"/>
            <w:shd w:val="clear" w:color="auto" w:fill="FFFFFF" w:themeFill="background1"/>
          </w:tcPr>
          <w:p w14:paraId="2ACC2EF0" w14:textId="3CAEAFED" w:rsidR="00EA356A" w:rsidRPr="003E304A" w:rsidRDefault="00EA356A" w:rsidP="004956C5">
            <w:pPr>
              <w:numPr>
                <w:ilvl w:val="0"/>
                <w:numId w:val="34"/>
              </w:numPr>
              <w:rPr>
                <w:rFonts w:eastAsia="Calibri" w:cstheme="minorHAnsi"/>
                <w:sz w:val="20"/>
                <w:szCs w:val="20"/>
              </w:rPr>
            </w:pPr>
            <w:r w:rsidRPr="003E304A">
              <w:rPr>
                <w:rFonts w:eastAsia="Calibri" w:cstheme="minorHAnsi"/>
                <w:sz w:val="20"/>
                <w:szCs w:val="20"/>
              </w:rPr>
              <w:t>Compared with COPD, profound exercise-induced desaturation is more common in idiopathic pulmonary fibrosis and some sub-types of interstitial lung disease.</w:t>
            </w:r>
            <w:r w:rsidRPr="003E304A">
              <w:rPr>
                <w:rFonts w:eastAsia="Calibri" w:cstheme="minorHAnsi"/>
                <w:sz w:val="20"/>
                <w:szCs w:val="20"/>
              </w:rPr>
              <w:fldChar w:fldCharType="begin">
                <w:fldData xml:space="preserve">PEVuZE5vdGU+PENpdGU+PEF1dGhvcj5LaG9yPC9BdXRob3I+PFllYXI+MjAyMTwvWWVhcj48UmVj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</w:fldData>
              </w:fldChar>
            </w:r>
            <w:r w:rsidR="00815817">
              <w:rPr>
                <w:rFonts w:eastAsia="Calibri" w:cstheme="minorHAnsi"/>
                <w:sz w:val="20"/>
                <w:szCs w:val="20"/>
              </w:rPr>
              <w:instrText xml:space="preserve"> ADDIN EN.CITE </w:instrText>
            </w:r>
            <w:r w:rsidR="00815817">
              <w:rPr>
                <w:rFonts w:eastAsia="Calibri" w:cstheme="minorHAnsi"/>
                <w:sz w:val="20"/>
                <w:szCs w:val="20"/>
              </w:rPr>
              <w:fldChar w:fldCharType="begin">
                <w:fldData xml:space="preserve">PEVuZE5vdGU+PENpdGU+PEF1dGhvcj5LaG9yPC9BdXRob3I+PFllYXI+MjAyMTwvWWVhcj48UmVj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</w:fldData>
              </w:fldChar>
            </w:r>
            <w:r w:rsidR="00815817">
              <w:rPr>
                <w:rFonts w:eastAsia="Calibri" w:cstheme="minorHAnsi"/>
                <w:sz w:val="20"/>
                <w:szCs w:val="20"/>
              </w:rPr>
              <w:instrText xml:space="preserve"> ADDIN EN.CITE.DATA </w:instrText>
            </w:r>
            <w:r w:rsidR="00815817">
              <w:rPr>
                <w:rFonts w:eastAsia="Calibri" w:cstheme="minorHAnsi"/>
                <w:sz w:val="20"/>
                <w:szCs w:val="20"/>
              </w:rPr>
            </w:r>
            <w:r w:rsidR="00815817">
              <w:rPr>
                <w:rFonts w:eastAsia="Calibri" w:cstheme="minorHAnsi"/>
                <w:sz w:val="20"/>
                <w:szCs w:val="20"/>
              </w:rPr>
              <w:fldChar w:fldCharType="end"/>
            </w:r>
            <w:r w:rsidRPr="003E304A">
              <w:rPr>
                <w:rFonts w:eastAsia="Calibri" w:cstheme="minorHAnsi"/>
                <w:sz w:val="20"/>
                <w:szCs w:val="20"/>
              </w:rPr>
            </w:r>
            <w:r w:rsidRPr="003E304A">
              <w:rPr>
                <w:rFonts w:eastAsia="Calibri" w:cstheme="minorHAnsi"/>
                <w:sz w:val="20"/>
                <w:szCs w:val="20"/>
              </w:rPr>
              <w:fldChar w:fldCharType="separate"/>
            </w:r>
            <w:r w:rsidR="00815817">
              <w:rPr>
                <w:rFonts w:eastAsia="Calibri" w:cstheme="minorHAnsi"/>
                <w:noProof/>
                <w:sz w:val="20"/>
                <w:szCs w:val="20"/>
              </w:rPr>
              <w:t>(78)</w:t>
            </w:r>
            <w:r w:rsidRPr="003E304A">
              <w:rPr>
                <w:rFonts w:eastAsia="Calibri" w:cstheme="minorHAnsi"/>
                <w:sz w:val="20"/>
                <w:szCs w:val="20"/>
              </w:rPr>
              <w:fldChar w:fldCharType="end"/>
            </w:r>
          </w:p>
        </w:tc>
      </w:tr>
      <w:tr w:rsidR="00EA356A" w:rsidRPr="001B5564" w14:paraId="4E1F7A82" w14:textId="77777777" w:rsidTr="00B25596">
        <w:tc>
          <w:tcPr>
            <w:tcW w:w="2126" w:type="dxa"/>
            <w:shd w:val="clear" w:color="auto" w:fill="FFFFFF" w:themeFill="background1"/>
          </w:tcPr>
          <w:p w14:paraId="64BCCD39" w14:textId="77777777" w:rsidR="00EA356A" w:rsidRPr="00525F99" w:rsidRDefault="00EA356A" w:rsidP="004956C5">
            <w:pPr>
              <w:rPr>
                <w:rFonts w:eastAsia="Calibri" w:cstheme="minorHAnsi"/>
                <w:sz w:val="20"/>
                <w:szCs w:val="20"/>
              </w:rPr>
            </w:pPr>
            <w:r w:rsidRPr="00525F99">
              <w:rPr>
                <w:rFonts w:eastAsia="Calibri" w:cstheme="minorHAnsi"/>
                <w:sz w:val="20"/>
                <w:szCs w:val="20"/>
              </w:rPr>
              <w:t>Post-COVID-19</w:t>
            </w:r>
          </w:p>
        </w:tc>
        <w:tc>
          <w:tcPr>
            <w:tcW w:w="7502" w:type="dxa"/>
            <w:shd w:val="clear" w:color="auto" w:fill="FFFFFF" w:themeFill="background1"/>
          </w:tcPr>
          <w:p w14:paraId="3A19E9D6" w14:textId="77777777" w:rsidR="00EA356A" w:rsidRPr="003E304A" w:rsidRDefault="00EA356A" w:rsidP="004956C5">
            <w:pPr>
              <w:pStyle w:val="EndNoteBibliography"/>
              <w:numPr>
                <w:ilvl w:val="0"/>
                <w:numId w:val="40"/>
              </w:numPr>
              <w:rPr>
                <w:rFonts w:asciiTheme="minorHAnsi" w:hAnsiTheme="minorHAnsi" w:cstheme="minorHAnsi"/>
                <w:sz w:val="20"/>
                <w:szCs w:val="20"/>
              </w:rPr>
            </w:pPr>
            <w:r w:rsidRPr="003E304A">
              <w:rPr>
                <w:rFonts w:asciiTheme="minorHAnsi" w:hAnsiTheme="minorHAnsi" w:cstheme="minorHAnsi"/>
                <w:sz w:val="20"/>
                <w:szCs w:val="20"/>
              </w:rPr>
              <w:t>Caution with unexplained chest pain</w:t>
            </w:r>
          </w:p>
          <w:p w14:paraId="0F2C8053" w14:textId="77777777" w:rsidR="00EA356A" w:rsidRPr="003E304A" w:rsidRDefault="00EA356A" w:rsidP="004956C5">
            <w:pPr>
              <w:numPr>
                <w:ilvl w:val="0"/>
                <w:numId w:val="38"/>
              </w:numPr>
              <w:rPr>
                <w:rFonts w:eastAsia="Calibri" w:cstheme="minorHAnsi"/>
                <w:sz w:val="20"/>
                <w:szCs w:val="20"/>
              </w:rPr>
            </w:pPr>
            <w:r w:rsidRPr="003E304A">
              <w:rPr>
                <w:rFonts w:cstheme="minorHAnsi"/>
                <w:sz w:val="20"/>
                <w:szCs w:val="20"/>
              </w:rPr>
              <w:t>Consider patients with functional limitation and ongoing symptoms for post-COVID rehabilitation.</w:t>
            </w:r>
          </w:p>
          <w:p w14:paraId="3943B1DD" w14:textId="77777777" w:rsidR="00EA356A" w:rsidRPr="003E304A" w:rsidRDefault="00EA356A" w:rsidP="004956C5">
            <w:pPr>
              <w:numPr>
                <w:ilvl w:val="0"/>
                <w:numId w:val="38"/>
              </w:numPr>
              <w:rPr>
                <w:rFonts w:eastAsia="Calibri" w:cstheme="minorHAnsi"/>
                <w:sz w:val="20"/>
                <w:szCs w:val="20"/>
              </w:rPr>
            </w:pPr>
            <w:r w:rsidRPr="003E304A">
              <w:rPr>
                <w:rFonts w:cstheme="minorHAnsi"/>
                <w:sz w:val="20"/>
                <w:szCs w:val="20"/>
              </w:rPr>
              <w:t xml:space="preserve">Individuals with post-intensive care syndrome have multi-systemic symptoms and deficits, which may require individualisation of exercise and education components </w:t>
            </w:r>
          </w:p>
          <w:p w14:paraId="750B5096" w14:textId="77777777" w:rsidR="00EA356A" w:rsidRPr="003E304A" w:rsidRDefault="00EA356A" w:rsidP="004956C5">
            <w:pPr>
              <w:numPr>
                <w:ilvl w:val="0"/>
                <w:numId w:val="36"/>
              </w:numPr>
              <w:rPr>
                <w:rFonts w:eastAsia="Calibri" w:cstheme="minorHAnsi"/>
                <w:sz w:val="20"/>
                <w:szCs w:val="20"/>
              </w:rPr>
            </w:pPr>
            <w:r w:rsidRPr="003E304A">
              <w:rPr>
                <w:rFonts w:cstheme="minorHAnsi"/>
                <w:sz w:val="20"/>
                <w:szCs w:val="20"/>
              </w:rPr>
              <w:t>Fatigue and Post-exertional symptom exacerbation should be closely monitored through symptom, exertion, activity scores and diaries.</w:t>
            </w:r>
          </w:p>
        </w:tc>
      </w:tr>
      <w:tr w:rsidR="00EA356A" w:rsidRPr="001B5564" w14:paraId="63B8C084" w14:textId="77777777" w:rsidTr="00B25596">
        <w:tc>
          <w:tcPr>
            <w:tcW w:w="2126" w:type="dxa"/>
            <w:shd w:val="clear" w:color="auto" w:fill="auto"/>
          </w:tcPr>
          <w:p w14:paraId="28ABBC59" w14:textId="77777777" w:rsidR="00EA356A" w:rsidRPr="00525F99" w:rsidRDefault="00EA356A" w:rsidP="004956C5">
            <w:pPr>
              <w:rPr>
                <w:rFonts w:eastAsia="Calibri" w:cstheme="minorHAnsi"/>
                <w:sz w:val="20"/>
                <w:szCs w:val="20"/>
              </w:rPr>
            </w:pPr>
            <w:r w:rsidRPr="00525F99">
              <w:rPr>
                <w:rFonts w:eastAsia="Calibri" w:cstheme="minorHAnsi"/>
                <w:sz w:val="20"/>
                <w:szCs w:val="20"/>
              </w:rPr>
              <w:t>Lung cancer</w:t>
            </w:r>
          </w:p>
        </w:tc>
        <w:tc>
          <w:tcPr>
            <w:tcW w:w="7502" w:type="dxa"/>
            <w:shd w:val="clear" w:color="auto" w:fill="auto"/>
          </w:tcPr>
          <w:p w14:paraId="5F65641E" w14:textId="77777777" w:rsidR="00EA356A" w:rsidRPr="003E304A" w:rsidRDefault="00EA356A" w:rsidP="004956C5">
            <w:pPr>
              <w:numPr>
                <w:ilvl w:val="0"/>
                <w:numId w:val="37"/>
              </w:numPr>
              <w:ind w:left="714" w:hanging="357"/>
              <w:rPr>
                <w:rFonts w:eastAsia="Calibri" w:cstheme="minorHAnsi"/>
                <w:sz w:val="20"/>
                <w:szCs w:val="20"/>
              </w:rPr>
            </w:pPr>
            <w:r w:rsidRPr="003E304A">
              <w:rPr>
                <w:rFonts w:eastAsia="Calibri" w:cstheme="minorHAnsi"/>
                <w:sz w:val="20"/>
                <w:szCs w:val="20"/>
              </w:rPr>
              <w:t xml:space="preserve">Due to time sensitivity for curative surgery, conventional PR programmes would require adaptation to be suitable for </w:t>
            </w:r>
            <w:proofErr w:type="spellStart"/>
            <w:r w:rsidRPr="003E304A">
              <w:rPr>
                <w:rFonts w:eastAsia="Calibri" w:cstheme="minorHAnsi"/>
                <w:sz w:val="20"/>
                <w:szCs w:val="20"/>
              </w:rPr>
              <w:t>prehabilitation</w:t>
            </w:r>
            <w:proofErr w:type="spellEnd"/>
            <w:r w:rsidRPr="003E304A">
              <w:rPr>
                <w:rFonts w:eastAsia="Calibri" w:cstheme="minorHAnsi"/>
                <w:sz w:val="20"/>
                <w:szCs w:val="20"/>
              </w:rPr>
              <w:t>.</w:t>
            </w:r>
          </w:p>
          <w:p w14:paraId="497BD195" w14:textId="77777777" w:rsidR="00EA356A" w:rsidRPr="00DA1EA1" w:rsidRDefault="00EA356A" w:rsidP="004956C5">
            <w:pPr>
              <w:numPr>
                <w:ilvl w:val="0"/>
                <w:numId w:val="37"/>
              </w:numPr>
              <w:ind w:left="714" w:hanging="357"/>
              <w:rPr>
                <w:rFonts w:eastAsia="Calibri" w:cstheme="minorHAnsi"/>
                <w:sz w:val="20"/>
                <w:szCs w:val="20"/>
              </w:rPr>
            </w:pPr>
            <w:r w:rsidRPr="003E304A">
              <w:rPr>
                <w:rFonts w:eastAsia="Calibri" w:cstheme="minorHAnsi"/>
                <w:sz w:val="20"/>
                <w:szCs w:val="20"/>
              </w:rPr>
              <w:t xml:space="preserve">Optimal </w:t>
            </w:r>
            <w:r w:rsidRPr="00DA1EA1">
              <w:rPr>
                <w:rFonts w:cstheme="minorHAnsi"/>
                <w:sz w:val="20"/>
                <w:szCs w:val="20"/>
              </w:rPr>
              <w:t>timing, setting, nature and duration of PR for post-lung cancer surgery or advanced lung cancer remains unknown.</w:t>
            </w:r>
          </w:p>
          <w:p w14:paraId="4FBEBF2B" w14:textId="613EA10E" w:rsidR="0041505D" w:rsidRPr="003E304A" w:rsidRDefault="0041505D" w:rsidP="004956C5">
            <w:pPr>
              <w:numPr>
                <w:ilvl w:val="0"/>
                <w:numId w:val="37"/>
              </w:numPr>
              <w:ind w:left="714" w:hanging="357"/>
              <w:rPr>
                <w:rFonts w:eastAsia="Calibri" w:cstheme="minorHAnsi"/>
                <w:sz w:val="20"/>
                <w:szCs w:val="20"/>
              </w:rPr>
            </w:pPr>
            <w:r>
              <w:rPr>
                <w:rFonts w:eastAsia="Calibri" w:cstheme="minorHAnsi"/>
                <w:sz w:val="20"/>
                <w:szCs w:val="20"/>
              </w:rPr>
              <w:t>Advanced lung cancer not a contraindication to PR but flexibility required for pragmatic reasons (</w:t>
            </w:r>
            <w:proofErr w:type="spellStart"/>
            <w:r>
              <w:rPr>
                <w:rFonts w:eastAsia="Calibri" w:cstheme="minorHAnsi"/>
                <w:sz w:val="20"/>
                <w:szCs w:val="20"/>
              </w:rPr>
              <w:t>eg</w:t>
            </w:r>
            <w:proofErr w:type="spellEnd"/>
            <w:r>
              <w:rPr>
                <w:rFonts w:eastAsia="Calibri" w:cstheme="minorHAnsi"/>
                <w:sz w:val="20"/>
                <w:szCs w:val="20"/>
              </w:rPr>
              <w:t xml:space="preserve"> timing of chemotherapy session).</w:t>
            </w:r>
          </w:p>
        </w:tc>
      </w:tr>
      <w:tr w:rsidR="00EA356A" w:rsidRPr="001B5564" w14:paraId="01ED1CB4" w14:textId="77777777" w:rsidTr="00B25596">
        <w:tc>
          <w:tcPr>
            <w:tcW w:w="2126" w:type="dxa"/>
            <w:shd w:val="clear" w:color="auto" w:fill="auto"/>
          </w:tcPr>
          <w:p w14:paraId="41BE775F" w14:textId="77777777" w:rsidR="00EA356A" w:rsidRPr="00525F99" w:rsidRDefault="00EA356A" w:rsidP="004956C5">
            <w:pPr>
              <w:rPr>
                <w:rFonts w:eastAsia="Calibri" w:cstheme="minorHAnsi"/>
                <w:sz w:val="20"/>
                <w:szCs w:val="20"/>
              </w:rPr>
            </w:pPr>
            <w:r w:rsidRPr="00525F99">
              <w:rPr>
                <w:rFonts w:eastAsia="Calibri" w:cstheme="minorHAnsi"/>
                <w:sz w:val="20"/>
                <w:szCs w:val="20"/>
              </w:rPr>
              <w:t>Lung Volume Reduction Surgery</w:t>
            </w:r>
          </w:p>
          <w:p w14:paraId="42F6552C" w14:textId="77777777" w:rsidR="00EA356A" w:rsidRPr="00525F99" w:rsidRDefault="00EA356A" w:rsidP="004956C5">
            <w:pPr>
              <w:rPr>
                <w:rFonts w:eastAsia="Calibri" w:cstheme="minorHAnsi"/>
                <w:sz w:val="20"/>
                <w:szCs w:val="20"/>
              </w:rPr>
            </w:pPr>
          </w:p>
        </w:tc>
        <w:tc>
          <w:tcPr>
            <w:tcW w:w="7502" w:type="dxa"/>
            <w:shd w:val="clear" w:color="auto" w:fill="auto"/>
          </w:tcPr>
          <w:p w14:paraId="7F2E54C5" w14:textId="77777777" w:rsidR="00EA356A" w:rsidRPr="003E304A" w:rsidRDefault="00EA356A" w:rsidP="004956C5">
            <w:pPr>
              <w:numPr>
                <w:ilvl w:val="0"/>
                <w:numId w:val="37"/>
              </w:numPr>
              <w:ind w:left="714" w:hanging="357"/>
              <w:rPr>
                <w:rFonts w:eastAsia="Calibri" w:cstheme="minorHAnsi"/>
                <w:sz w:val="20"/>
                <w:szCs w:val="20"/>
              </w:rPr>
            </w:pPr>
            <w:r w:rsidRPr="003E304A">
              <w:rPr>
                <w:rFonts w:eastAsia="Calibri" w:cstheme="minorHAnsi"/>
                <w:sz w:val="20"/>
                <w:szCs w:val="20"/>
              </w:rPr>
              <w:t>All individuals should have completed PR prior to their assessment for lung volume reduction procedures.</w:t>
            </w:r>
          </w:p>
          <w:p w14:paraId="2F76F6F7" w14:textId="653E3A0E" w:rsidR="00EA356A" w:rsidRPr="003E304A" w:rsidRDefault="00EA356A" w:rsidP="004956C5">
            <w:pPr>
              <w:numPr>
                <w:ilvl w:val="0"/>
                <w:numId w:val="37"/>
              </w:numPr>
              <w:ind w:left="714" w:hanging="357"/>
              <w:rPr>
                <w:rFonts w:eastAsia="Calibri" w:cstheme="minorHAnsi"/>
                <w:sz w:val="20"/>
                <w:szCs w:val="20"/>
              </w:rPr>
            </w:pPr>
            <w:r w:rsidRPr="003E304A">
              <w:rPr>
                <w:rFonts w:cstheme="minorHAnsi"/>
                <w:sz w:val="20"/>
                <w:szCs w:val="20"/>
              </w:rPr>
              <w:t>PR practitioners may have a role in identifying potential candidates a</w:t>
            </w:r>
            <w:r w:rsidR="0087784E">
              <w:rPr>
                <w:rFonts w:cstheme="minorHAnsi"/>
                <w:sz w:val="20"/>
                <w:szCs w:val="20"/>
              </w:rPr>
              <w:t>t</w:t>
            </w:r>
            <w:r w:rsidRPr="003E304A">
              <w:rPr>
                <w:rFonts w:cstheme="minorHAnsi"/>
                <w:sz w:val="20"/>
                <w:szCs w:val="20"/>
              </w:rPr>
              <w:t xml:space="preserve"> the post-PR assessment</w:t>
            </w:r>
          </w:p>
        </w:tc>
      </w:tr>
      <w:tr w:rsidR="00EA356A" w:rsidRPr="001B5564" w14:paraId="69D151B1" w14:textId="77777777" w:rsidTr="00B25596">
        <w:tc>
          <w:tcPr>
            <w:tcW w:w="2126" w:type="dxa"/>
            <w:shd w:val="clear" w:color="auto" w:fill="auto"/>
          </w:tcPr>
          <w:p w14:paraId="0072D6FF" w14:textId="77777777" w:rsidR="00EA356A" w:rsidRPr="00525F99" w:rsidRDefault="00EA356A" w:rsidP="004956C5">
            <w:pPr>
              <w:rPr>
                <w:rFonts w:eastAsia="Calibri" w:cstheme="minorHAnsi"/>
                <w:sz w:val="20"/>
                <w:szCs w:val="20"/>
              </w:rPr>
            </w:pPr>
            <w:r w:rsidRPr="00525F99">
              <w:rPr>
                <w:rFonts w:eastAsia="Calibri" w:cstheme="minorHAnsi"/>
                <w:sz w:val="20"/>
                <w:szCs w:val="20"/>
              </w:rPr>
              <w:t>Lung Transplantation</w:t>
            </w:r>
          </w:p>
          <w:p w14:paraId="50AEB18E" w14:textId="77777777" w:rsidR="00EA356A" w:rsidRPr="00525F99" w:rsidRDefault="00EA356A" w:rsidP="004956C5">
            <w:pPr>
              <w:rPr>
                <w:rFonts w:eastAsia="Calibri" w:cstheme="minorHAnsi"/>
                <w:sz w:val="20"/>
                <w:szCs w:val="20"/>
              </w:rPr>
            </w:pPr>
          </w:p>
        </w:tc>
        <w:tc>
          <w:tcPr>
            <w:tcW w:w="7502" w:type="dxa"/>
            <w:shd w:val="clear" w:color="auto" w:fill="auto"/>
          </w:tcPr>
          <w:p w14:paraId="58DE78E8" w14:textId="77777777" w:rsidR="00EA356A" w:rsidRPr="003E304A" w:rsidRDefault="00EA356A" w:rsidP="004956C5">
            <w:pPr>
              <w:numPr>
                <w:ilvl w:val="0"/>
                <w:numId w:val="37"/>
              </w:numPr>
              <w:ind w:left="714" w:hanging="357"/>
              <w:rPr>
                <w:rFonts w:eastAsia="Calibri" w:cstheme="minorHAnsi"/>
                <w:sz w:val="20"/>
                <w:szCs w:val="20"/>
              </w:rPr>
            </w:pPr>
            <w:r w:rsidRPr="003E304A">
              <w:rPr>
                <w:rFonts w:eastAsia="Calibri" w:cstheme="minorHAnsi"/>
                <w:sz w:val="20"/>
                <w:szCs w:val="20"/>
              </w:rPr>
              <w:t>All individuals should have completed PR prior to their assessment for lung transplantation</w:t>
            </w:r>
          </w:p>
        </w:tc>
      </w:tr>
      <w:tr w:rsidR="00EA356A" w:rsidRPr="001B5564" w14:paraId="3D29BA43" w14:textId="77777777" w:rsidTr="00B25596">
        <w:tc>
          <w:tcPr>
            <w:tcW w:w="2126" w:type="dxa"/>
            <w:shd w:val="clear" w:color="auto" w:fill="auto"/>
          </w:tcPr>
          <w:p w14:paraId="1E37E558" w14:textId="77777777" w:rsidR="00EA356A" w:rsidRPr="00525F99" w:rsidRDefault="00EA356A" w:rsidP="004956C5">
            <w:pPr>
              <w:rPr>
                <w:rFonts w:eastAsia="Calibri" w:cstheme="minorHAnsi"/>
                <w:sz w:val="20"/>
                <w:szCs w:val="20"/>
              </w:rPr>
            </w:pPr>
            <w:r w:rsidRPr="00525F99">
              <w:rPr>
                <w:rFonts w:eastAsia="Calibri" w:cstheme="minorHAnsi"/>
                <w:sz w:val="20"/>
                <w:szCs w:val="20"/>
              </w:rPr>
              <w:t>Chronic heart failure</w:t>
            </w:r>
          </w:p>
        </w:tc>
        <w:tc>
          <w:tcPr>
            <w:tcW w:w="7502" w:type="dxa"/>
            <w:shd w:val="clear" w:color="auto" w:fill="auto"/>
          </w:tcPr>
          <w:p w14:paraId="616625FA" w14:textId="19EAEDF5" w:rsidR="00EA356A" w:rsidRPr="003E304A" w:rsidRDefault="00EA356A" w:rsidP="004956C5">
            <w:pPr>
              <w:numPr>
                <w:ilvl w:val="0"/>
                <w:numId w:val="37"/>
              </w:numPr>
              <w:rPr>
                <w:rFonts w:eastAsia="Calibri" w:cstheme="minorHAnsi"/>
                <w:sz w:val="20"/>
                <w:szCs w:val="20"/>
              </w:rPr>
            </w:pPr>
            <w:r w:rsidRPr="003E304A">
              <w:rPr>
                <w:rFonts w:eastAsia="Calibri" w:cstheme="minorHAnsi"/>
                <w:sz w:val="20"/>
                <w:szCs w:val="20"/>
              </w:rPr>
              <w:t>Programme adaptations/considerations might include:</w:t>
            </w:r>
            <w:r w:rsidRPr="003E304A">
              <w:rPr>
                <w:rFonts w:eastAsia="Calibri" w:cstheme="minorHAnsi"/>
                <w:sz w:val="20"/>
                <w:szCs w:val="20"/>
              </w:rPr>
              <w:fldChar w:fldCharType="begin">
                <w:fldData xml:space="preserve">PEVuZE5vdGU+PENpdGU+PEF1dGhvcj5DaGFwbGluPC9BdXRob3I+PFllYXI+MjAyMTwvWWVhcj48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</w:fldData>
              </w:fldChar>
            </w:r>
            <w:r w:rsidR="00815817">
              <w:rPr>
                <w:rFonts w:eastAsia="Calibri" w:cstheme="minorHAnsi"/>
                <w:sz w:val="20"/>
                <w:szCs w:val="20"/>
              </w:rPr>
              <w:instrText xml:space="preserve"> ADDIN EN.CITE </w:instrText>
            </w:r>
            <w:r w:rsidR="00815817">
              <w:rPr>
                <w:rFonts w:eastAsia="Calibri" w:cstheme="minorHAnsi"/>
                <w:sz w:val="20"/>
                <w:szCs w:val="20"/>
              </w:rPr>
              <w:fldChar w:fldCharType="begin">
                <w:fldData xml:space="preserve">PEVuZE5vdGU+PENpdGU+PEF1dGhvcj5DaGFwbGluPC9BdXRob3I+PFllYXI+MjAyMTwvWWVhcj48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</w:fldData>
              </w:fldChar>
            </w:r>
            <w:r w:rsidR="00815817">
              <w:rPr>
                <w:rFonts w:eastAsia="Calibri" w:cstheme="minorHAnsi"/>
                <w:sz w:val="20"/>
                <w:szCs w:val="20"/>
              </w:rPr>
              <w:instrText xml:space="preserve"> ADDIN EN.CITE.DATA </w:instrText>
            </w:r>
            <w:r w:rsidR="00815817">
              <w:rPr>
                <w:rFonts w:eastAsia="Calibri" w:cstheme="minorHAnsi"/>
                <w:sz w:val="20"/>
                <w:szCs w:val="20"/>
              </w:rPr>
            </w:r>
            <w:r w:rsidR="00815817">
              <w:rPr>
                <w:rFonts w:eastAsia="Calibri" w:cstheme="minorHAnsi"/>
                <w:sz w:val="20"/>
                <w:szCs w:val="20"/>
              </w:rPr>
              <w:fldChar w:fldCharType="end"/>
            </w:r>
            <w:r w:rsidRPr="003E304A">
              <w:rPr>
                <w:rFonts w:eastAsia="Calibri" w:cstheme="minorHAnsi"/>
                <w:sz w:val="20"/>
                <w:szCs w:val="20"/>
              </w:rPr>
            </w:r>
            <w:r w:rsidRPr="003E304A">
              <w:rPr>
                <w:rFonts w:eastAsia="Calibri" w:cstheme="minorHAnsi"/>
                <w:sz w:val="20"/>
                <w:szCs w:val="20"/>
              </w:rPr>
              <w:fldChar w:fldCharType="separate"/>
            </w:r>
            <w:r w:rsidR="00815817">
              <w:rPr>
                <w:rFonts w:eastAsia="Calibri" w:cstheme="minorHAnsi"/>
                <w:noProof/>
                <w:sz w:val="20"/>
                <w:szCs w:val="20"/>
              </w:rPr>
              <w:t>(107)</w:t>
            </w:r>
            <w:r w:rsidRPr="003E304A">
              <w:rPr>
                <w:rFonts w:eastAsia="Calibri" w:cstheme="minorHAnsi"/>
                <w:sz w:val="20"/>
                <w:szCs w:val="20"/>
              </w:rPr>
              <w:fldChar w:fldCharType="end"/>
            </w:r>
          </w:p>
          <w:p w14:paraId="26CBCCD3" w14:textId="77777777" w:rsidR="00EA356A" w:rsidRPr="003E304A" w:rsidRDefault="00EA356A" w:rsidP="004956C5">
            <w:pPr>
              <w:numPr>
                <w:ilvl w:val="0"/>
                <w:numId w:val="5"/>
              </w:numPr>
              <w:ind w:left="1174" w:hanging="284"/>
              <w:rPr>
                <w:rFonts w:eastAsia="Calibri" w:cstheme="minorHAnsi"/>
                <w:sz w:val="20"/>
                <w:szCs w:val="20"/>
              </w:rPr>
            </w:pPr>
            <w:r w:rsidRPr="003E304A">
              <w:rPr>
                <w:rFonts w:eastAsia="Calibri" w:cstheme="minorHAnsi"/>
                <w:sz w:val="20"/>
                <w:szCs w:val="20"/>
              </w:rPr>
              <w:t>Provision of disease-specific education.</w:t>
            </w:r>
          </w:p>
          <w:p w14:paraId="737D8ECB" w14:textId="1A8EE42C" w:rsidR="00EA356A" w:rsidRPr="003E304A" w:rsidRDefault="00EA356A" w:rsidP="004956C5">
            <w:pPr>
              <w:numPr>
                <w:ilvl w:val="0"/>
                <w:numId w:val="5"/>
              </w:numPr>
              <w:ind w:left="1174" w:hanging="284"/>
              <w:rPr>
                <w:rFonts w:eastAsia="Calibri" w:cstheme="minorHAnsi"/>
                <w:sz w:val="20"/>
                <w:szCs w:val="20"/>
              </w:rPr>
            </w:pPr>
            <w:r w:rsidRPr="003E304A">
              <w:rPr>
                <w:rFonts w:eastAsia="Calibri" w:cstheme="minorHAnsi"/>
                <w:sz w:val="20"/>
                <w:szCs w:val="20"/>
              </w:rPr>
              <w:t>Workforce training to understand signs of decompensated heart failure.</w:t>
            </w:r>
          </w:p>
          <w:p w14:paraId="32DC0146" w14:textId="77777777" w:rsidR="00EA356A" w:rsidRPr="003E304A" w:rsidRDefault="00EA356A" w:rsidP="004956C5">
            <w:pPr>
              <w:numPr>
                <w:ilvl w:val="0"/>
                <w:numId w:val="5"/>
              </w:numPr>
              <w:ind w:left="1174" w:hanging="284"/>
              <w:rPr>
                <w:rFonts w:eastAsia="Calibri" w:cstheme="minorHAnsi"/>
                <w:sz w:val="20"/>
                <w:szCs w:val="20"/>
              </w:rPr>
            </w:pPr>
            <w:r w:rsidRPr="003E304A">
              <w:rPr>
                <w:rFonts w:eastAsia="Calibri" w:cstheme="minorHAnsi"/>
                <w:sz w:val="20"/>
                <w:szCs w:val="20"/>
              </w:rPr>
              <w:t>Inclusion of a heart failure nurse in the multi-disciplinary team.</w:t>
            </w:r>
          </w:p>
        </w:tc>
      </w:tr>
      <w:tr w:rsidR="00EA356A" w:rsidRPr="001B5564" w14:paraId="4FA9B5CE" w14:textId="77777777" w:rsidTr="00B25596">
        <w:tc>
          <w:tcPr>
            <w:tcW w:w="2126" w:type="dxa"/>
            <w:shd w:val="clear" w:color="auto" w:fill="FFFFFF" w:themeFill="background1"/>
          </w:tcPr>
          <w:p w14:paraId="04DB8265" w14:textId="77777777" w:rsidR="00EA356A" w:rsidRPr="00525F99" w:rsidRDefault="00EA356A" w:rsidP="004956C5">
            <w:pPr>
              <w:rPr>
                <w:rFonts w:eastAsia="Calibri" w:cstheme="minorHAnsi"/>
                <w:sz w:val="20"/>
                <w:szCs w:val="20"/>
              </w:rPr>
            </w:pPr>
            <w:r w:rsidRPr="00525F99">
              <w:rPr>
                <w:rFonts w:eastAsia="Calibri" w:cstheme="minorHAnsi"/>
                <w:sz w:val="20"/>
                <w:szCs w:val="20"/>
              </w:rPr>
              <w:t>Pulmonary hypertension</w:t>
            </w:r>
          </w:p>
        </w:tc>
        <w:tc>
          <w:tcPr>
            <w:tcW w:w="7502" w:type="dxa"/>
            <w:shd w:val="clear" w:color="auto" w:fill="FFFFFF" w:themeFill="background1"/>
          </w:tcPr>
          <w:p w14:paraId="74261F4D" w14:textId="1E1CCAED" w:rsidR="00EA356A" w:rsidRPr="003E304A" w:rsidRDefault="00EA356A" w:rsidP="004956C5">
            <w:pPr>
              <w:numPr>
                <w:ilvl w:val="0"/>
                <w:numId w:val="36"/>
              </w:numPr>
              <w:rPr>
                <w:rFonts w:eastAsia="Calibri" w:cstheme="minorHAnsi"/>
                <w:sz w:val="20"/>
                <w:szCs w:val="20"/>
              </w:rPr>
            </w:pPr>
            <w:r w:rsidRPr="003E304A">
              <w:rPr>
                <w:rFonts w:eastAsia="Calibri" w:cstheme="minorHAnsi"/>
                <w:sz w:val="20"/>
                <w:szCs w:val="20"/>
              </w:rPr>
              <w:t>To be eligible for PR, people with pulmonary arterial hypertension (PAH) and chronic thromboembolic pulmonary hypertension (CTEPH) should have stable disease:</w:t>
            </w:r>
            <w:r w:rsidRPr="003E304A">
              <w:rPr>
                <w:rFonts w:eastAsia="Calibri" w:cstheme="minorHAnsi"/>
                <w:sz w:val="20"/>
                <w:szCs w:val="20"/>
              </w:rPr>
              <w:fldChar w:fldCharType="begin">
                <w:fldData xml:space="preserve">PEVuZE5vdGU+PENpdGU+PEF1dGhvcj5HcsO8bmlnPC9BdXRob3I+PFllYXI+MjAxOTwvWWVhcj48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</w:fldData>
              </w:fldChar>
            </w:r>
            <w:r w:rsidR="00815817">
              <w:rPr>
                <w:rFonts w:eastAsia="Calibri" w:cstheme="minorHAnsi"/>
                <w:sz w:val="20"/>
                <w:szCs w:val="20"/>
              </w:rPr>
              <w:instrText xml:space="preserve"> ADDIN EN.CITE </w:instrText>
            </w:r>
            <w:r w:rsidR="00815817">
              <w:rPr>
                <w:rFonts w:eastAsia="Calibri" w:cstheme="minorHAnsi"/>
                <w:sz w:val="20"/>
                <w:szCs w:val="20"/>
              </w:rPr>
              <w:fldChar w:fldCharType="begin">
                <w:fldData xml:space="preserve">PEVuZE5vdGU+PENpdGU+PEF1dGhvcj5HcsO8bmlnPC9BdXRob3I+PFllYXI+MjAxOTwvWWVhcj48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</w:fldData>
              </w:fldChar>
            </w:r>
            <w:r w:rsidR="00815817">
              <w:rPr>
                <w:rFonts w:eastAsia="Calibri" w:cstheme="minorHAnsi"/>
                <w:sz w:val="20"/>
                <w:szCs w:val="20"/>
              </w:rPr>
              <w:instrText xml:space="preserve"> ADDIN EN.CITE.DATA </w:instrText>
            </w:r>
            <w:r w:rsidR="00815817">
              <w:rPr>
                <w:rFonts w:eastAsia="Calibri" w:cstheme="minorHAnsi"/>
                <w:sz w:val="20"/>
                <w:szCs w:val="20"/>
              </w:rPr>
            </w:r>
            <w:r w:rsidR="00815817">
              <w:rPr>
                <w:rFonts w:eastAsia="Calibri" w:cstheme="minorHAnsi"/>
                <w:sz w:val="20"/>
                <w:szCs w:val="20"/>
              </w:rPr>
              <w:fldChar w:fldCharType="end"/>
            </w:r>
            <w:r w:rsidRPr="003E304A">
              <w:rPr>
                <w:rFonts w:eastAsia="Calibri" w:cstheme="minorHAnsi"/>
                <w:sz w:val="20"/>
                <w:szCs w:val="20"/>
              </w:rPr>
            </w:r>
            <w:r w:rsidRPr="003E304A">
              <w:rPr>
                <w:rFonts w:eastAsia="Calibri" w:cstheme="minorHAnsi"/>
                <w:sz w:val="20"/>
                <w:szCs w:val="20"/>
              </w:rPr>
              <w:fldChar w:fldCharType="separate"/>
            </w:r>
            <w:r w:rsidR="00815817">
              <w:rPr>
                <w:rFonts w:eastAsia="Calibri" w:cstheme="minorHAnsi"/>
                <w:noProof/>
                <w:sz w:val="20"/>
                <w:szCs w:val="20"/>
              </w:rPr>
              <w:t>(109, 112)</w:t>
            </w:r>
            <w:r w:rsidRPr="003E304A">
              <w:rPr>
                <w:rFonts w:eastAsia="Calibri" w:cstheme="minorHAnsi"/>
                <w:sz w:val="20"/>
                <w:szCs w:val="20"/>
              </w:rPr>
              <w:fldChar w:fldCharType="end"/>
            </w:r>
          </w:p>
          <w:p w14:paraId="758BB92B" w14:textId="77A0FA8C" w:rsidR="00EA356A" w:rsidRPr="003E304A" w:rsidRDefault="00EA356A" w:rsidP="004956C5">
            <w:pPr>
              <w:numPr>
                <w:ilvl w:val="0"/>
                <w:numId w:val="36"/>
              </w:numPr>
              <w:ind w:left="1172" w:hanging="283"/>
              <w:rPr>
                <w:rFonts w:eastAsia="Calibri" w:cstheme="minorHAnsi"/>
                <w:sz w:val="20"/>
                <w:szCs w:val="20"/>
              </w:rPr>
            </w:pPr>
            <w:r w:rsidRPr="003E304A">
              <w:rPr>
                <w:rFonts w:eastAsia="Calibri" w:cstheme="minorHAnsi"/>
                <w:sz w:val="20"/>
                <w:szCs w:val="20"/>
              </w:rPr>
              <w:t>No change in drug therapy</w:t>
            </w:r>
            <w:r w:rsidR="00E73B3A">
              <w:rPr>
                <w:rFonts w:eastAsia="Calibri" w:cstheme="minorHAnsi"/>
                <w:sz w:val="20"/>
                <w:szCs w:val="20"/>
              </w:rPr>
              <w:t xml:space="preserve"> or dose</w:t>
            </w:r>
            <w:r w:rsidRPr="003E304A">
              <w:rPr>
                <w:rFonts w:eastAsia="Calibri" w:cstheme="minorHAnsi"/>
                <w:sz w:val="20"/>
                <w:szCs w:val="20"/>
              </w:rPr>
              <w:t xml:space="preserve"> in previous two months.</w:t>
            </w:r>
          </w:p>
          <w:p w14:paraId="0C4B8B8E" w14:textId="4EF753C2" w:rsidR="00EA356A" w:rsidRPr="003E304A" w:rsidRDefault="00EA356A" w:rsidP="004956C5">
            <w:pPr>
              <w:numPr>
                <w:ilvl w:val="0"/>
                <w:numId w:val="36"/>
              </w:numPr>
              <w:ind w:left="1172" w:hanging="283"/>
              <w:rPr>
                <w:rFonts w:eastAsia="Calibri" w:cstheme="minorHAnsi"/>
                <w:sz w:val="20"/>
                <w:szCs w:val="20"/>
              </w:rPr>
            </w:pPr>
            <w:r w:rsidRPr="003E304A">
              <w:rPr>
                <w:rFonts w:eastAsia="Calibri" w:cstheme="minorHAnsi"/>
                <w:sz w:val="20"/>
                <w:szCs w:val="20"/>
              </w:rPr>
              <w:t>No syncope</w:t>
            </w:r>
            <w:r w:rsidR="0041505D">
              <w:rPr>
                <w:rFonts w:eastAsia="Calibri" w:cstheme="minorHAnsi"/>
                <w:sz w:val="20"/>
                <w:szCs w:val="20"/>
              </w:rPr>
              <w:t xml:space="preserve"> or </w:t>
            </w:r>
            <w:r w:rsidR="0041505D">
              <w:rPr>
                <w:rStyle w:val="hgkelc"/>
                <w:lang w:val="en"/>
              </w:rPr>
              <w:t xml:space="preserve"> </w:t>
            </w:r>
            <w:r w:rsidR="00E73B3A">
              <w:rPr>
                <w:rStyle w:val="hgkelc"/>
                <w:lang w:val="en"/>
              </w:rPr>
              <w:t xml:space="preserve">symptomatic </w:t>
            </w:r>
            <w:r w:rsidR="0041505D">
              <w:rPr>
                <w:rStyle w:val="hgkelc"/>
                <w:lang w:val="en"/>
              </w:rPr>
              <w:t>arrhythmia</w:t>
            </w:r>
            <w:r w:rsidR="00E73B3A">
              <w:rPr>
                <w:rStyle w:val="hgkelc"/>
                <w:lang w:val="en"/>
              </w:rPr>
              <w:t xml:space="preserve"> </w:t>
            </w:r>
            <w:r w:rsidR="00E73B3A" w:rsidRPr="003E304A">
              <w:rPr>
                <w:rFonts w:eastAsia="Calibri" w:cstheme="minorHAnsi"/>
                <w:sz w:val="20"/>
                <w:szCs w:val="20"/>
              </w:rPr>
              <w:t>in previous two months.</w:t>
            </w:r>
          </w:p>
          <w:p w14:paraId="49356D79" w14:textId="3A2D05D6" w:rsidR="00EA356A" w:rsidRPr="003E304A" w:rsidRDefault="00EA356A" w:rsidP="004956C5">
            <w:pPr>
              <w:numPr>
                <w:ilvl w:val="0"/>
                <w:numId w:val="36"/>
              </w:numPr>
              <w:rPr>
                <w:rFonts w:eastAsia="Calibri" w:cstheme="minorHAnsi"/>
                <w:sz w:val="20"/>
                <w:szCs w:val="20"/>
              </w:rPr>
            </w:pPr>
            <w:r w:rsidRPr="003E304A">
              <w:rPr>
                <w:rFonts w:eastAsia="Calibri" w:cstheme="minorHAnsi"/>
                <w:sz w:val="20"/>
                <w:szCs w:val="20"/>
              </w:rPr>
              <w:t>International guidelines recommend that exercise is supervised by specialist exercise professionals.</w:t>
            </w:r>
            <w:r w:rsidRPr="003E304A">
              <w:rPr>
                <w:rFonts w:eastAsia="Calibri" w:cstheme="minorHAnsi"/>
                <w:sz w:val="20"/>
                <w:szCs w:val="20"/>
              </w:rPr>
              <w:fldChar w:fldCharType="begin">
                <w:fldData xml:space="preserve">PEVuZE5vdGU+PENpdGU+PEF1dGhvcj5HcsO8bmlnPC9BdXRob3I+PFllYXI+MjAxOTwvWWVhcj48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</w:fldData>
              </w:fldChar>
            </w:r>
            <w:r w:rsidR="00815817">
              <w:rPr>
                <w:rFonts w:eastAsia="Calibri" w:cstheme="minorHAnsi"/>
                <w:sz w:val="20"/>
                <w:szCs w:val="20"/>
              </w:rPr>
              <w:instrText xml:space="preserve"> ADDIN EN.CITE </w:instrText>
            </w:r>
            <w:r w:rsidR="00815817">
              <w:rPr>
                <w:rFonts w:eastAsia="Calibri" w:cstheme="minorHAnsi"/>
                <w:sz w:val="20"/>
                <w:szCs w:val="20"/>
              </w:rPr>
              <w:fldChar w:fldCharType="begin">
                <w:fldData xml:space="preserve">PEVuZE5vdGU+PENpdGU+PEF1dGhvcj5HcsO8bmlnPC9BdXRob3I+PFllYXI+MjAxOTwvWWVhcj48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</w:fldData>
              </w:fldChar>
            </w:r>
            <w:r w:rsidR="00815817">
              <w:rPr>
                <w:rFonts w:eastAsia="Calibri" w:cstheme="minorHAnsi"/>
                <w:sz w:val="20"/>
                <w:szCs w:val="20"/>
              </w:rPr>
              <w:instrText xml:space="preserve"> ADDIN EN.CITE.DATA </w:instrText>
            </w:r>
            <w:r w:rsidR="00815817">
              <w:rPr>
                <w:rFonts w:eastAsia="Calibri" w:cstheme="minorHAnsi"/>
                <w:sz w:val="20"/>
                <w:szCs w:val="20"/>
              </w:rPr>
            </w:r>
            <w:r w:rsidR="00815817">
              <w:rPr>
                <w:rFonts w:eastAsia="Calibri" w:cstheme="minorHAnsi"/>
                <w:sz w:val="20"/>
                <w:szCs w:val="20"/>
              </w:rPr>
              <w:fldChar w:fldCharType="end"/>
            </w:r>
            <w:r w:rsidRPr="003E304A">
              <w:rPr>
                <w:rFonts w:eastAsia="Calibri" w:cstheme="minorHAnsi"/>
                <w:sz w:val="20"/>
                <w:szCs w:val="20"/>
              </w:rPr>
            </w:r>
            <w:r w:rsidRPr="003E304A">
              <w:rPr>
                <w:rFonts w:eastAsia="Calibri" w:cstheme="minorHAnsi"/>
                <w:sz w:val="20"/>
                <w:szCs w:val="20"/>
              </w:rPr>
              <w:fldChar w:fldCharType="separate"/>
            </w:r>
            <w:r w:rsidR="00815817">
              <w:rPr>
                <w:rFonts w:eastAsia="Calibri" w:cstheme="minorHAnsi"/>
                <w:noProof/>
                <w:sz w:val="20"/>
                <w:szCs w:val="20"/>
              </w:rPr>
              <w:t>(112)</w:t>
            </w:r>
            <w:r w:rsidRPr="003E304A">
              <w:rPr>
                <w:rFonts w:eastAsia="Calibri" w:cstheme="minorHAnsi"/>
                <w:sz w:val="20"/>
                <w:szCs w:val="20"/>
              </w:rPr>
              <w:fldChar w:fldCharType="end"/>
            </w:r>
          </w:p>
          <w:p w14:paraId="21B59F37" w14:textId="77777777" w:rsidR="00EA356A" w:rsidRPr="003E304A" w:rsidRDefault="00EA356A" w:rsidP="004956C5">
            <w:pPr>
              <w:numPr>
                <w:ilvl w:val="0"/>
                <w:numId w:val="36"/>
              </w:numPr>
              <w:rPr>
                <w:rFonts w:eastAsia="Calibri" w:cstheme="minorHAnsi"/>
                <w:sz w:val="20"/>
                <w:szCs w:val="20"/>
              </w:rPr>
            </w:pPr>
            <w:r w:rsidRPr="003E304A">
              <w:rPr>
                <w:rFonts w:eastAsia="Calibri" w:cstheme="minorHAnsi"/>
                <w:sz w:val="20"/>
                <w:szCs w:val="20"/>
              </w:rPr>
              <w:t>Remote supervision of exercise-training is not recommended in people with PAH or CTEPH.</w:t>
            </w:r>
          </w:p>
        </w:tc>
      </w:tr>
      <w:tr w:rsidR="00EA356A" w:rsidRPr="00EE399E" w14:paraId="31B4A5B7" w14:textId="77777777" w:rsidTr="00B25596">
        <w:tc>
          <w:tcPr>
            <w:tcW w:w="2126" w:type="dxa"/>
            <w:shd w:val="clear" w:color="auto" w:fill="FFFFFF" w:themeFill="background1"/>
          </w:tcPr>
          <w:p w14:paraId="3CB07BD9" w14:textId="77777777" w:rsidR="00EA356A" w:rsidRDefault="00EA356A" w:rsidP="004956C5">
            <w:pPr>
              <w:rPr>
                <w:rFonts w:eastAsia="Calibri" w:cstheme="minorHAnsi"/>
                <w:sz w:val="20"/>
                <w:szCs w:val="20"/>
              </w:rPr>
            </w:pPr>
            <w:r>
              <w:rPr>
                <w:rFonts w:eastAsia="Calibri" w:cstheme="minorHAnsi"/>
                <w:sz w:val="20"/>
                <w:szCs w:val="20"/>
              </w:rPr>
              <w:t>Peri-hospitalised exacerbation of COPD</w:t>
            </w:r>
          </w:p>
          <w:p w14:paraId="598C0FC5" w14:textId="77777777" w:rsidR="00EA356A" w:rsidRPr="00EE399E" w:rsidDel="00EE399E" w:rsidRDefault="00EA356A" w:rsidP="004956C5">
            <w:pPr>
              <w:rPr>
                <w:rFonts w:eastAsia="Calibri" w:cstheme="minorHAnsi"/>
                <w:sz w:val="20"/>
                <w:szCs w:val="20"/>
              </w:rPr>
            </w:pPr>
          </w:p>
        </w:tc>
        <w:tc>
          <w:tcPr>
            <w:tcW w:w="7502" w:type="dxa"/>
            <w:shd w:val="clear" w:color="auto" w:fill="FFFFFF" w:themeFill="background1"/>
          </w:tcPr>
          <w:p w14:paraId="6D45CD88" w14:textId="77777777" w:rsidR="00EA356A" w:rsidRPr="003E304A" w:rsidRDefault="00EA356A" w:rsidP="004956C5">
            <w:pPr>
              <w:numPr>
                <w:ilvl w:val="0"/>
                <w:numId w:val="36"/>
              </w:numPr>
              <w:rPr>
                <w:rFonts w:eastAsia="Calibri" w:cstheme="minorHAnsi"/>
                <w:sz w:val="20"/>
                <w:szCs w:val="20"/>
              </w:rPr>
            </w:pPr>
            <w:r w:rsidRPr="003E304A">
              <w:rPr>
                <w:rFonts w:eastAsia="Calibri" w:cstheme="minorHAnsi"/>
                <w:sz w:val="20"/>
                <w:szCs w:val="20"/>
              </w:rPr>
              <w:t>PR should be outpatient, started after hospital admission and incorporate comprehensive exercise and education components</w:t>
            </w:r>
          </w:p>
          <w:p w14:paraId="29EAD9DC" w14:textId="77777777" w:rsidR="00EA356A" w:rsidRPr="003E304A" w:rsidRDefault="00EA356A" w:rsidP="004956C5">
            <w:pPr>
              <w:numPr>
                <w:ilvl w:val="0"/>
                <w:numId w:val="36"/>
              </w:numPr>
              <w:rPr>
                <w:rFonts w:eastAsia="Calibri" w:cstheme="minorHAnsi"/>
                <w:sz w:val="20"/>
                <w:szCs w:val="20"/>
              </w:rPr>
            </w:pPr>
            <w:r w:rsidRPr="00DA1EA1">
              <w:rPr>
                <w:rFonts w:cstheme="minorHAnsi"/>
                <w:sz w:val="20"/>
                <w:szCs w:val="20"/>
              </w:rPr>
              <w:t>Re-offer PR to people who initially decline in the immediate post-hospitalisation period</w:t>
            </w:r>
          </w:p>
        </w:tc>
      </w:tr>
    </w:tbl>
    <w:p w14:paraId="7A461A52" w14:textId="77777777" w:rsidR="00EA356A" w:rsidRPr="00525F99" w:rsidRDefault="00EA356A" w:rsidP="004956C5">
      <w:pPr>
        <w:spacing w:after="160" w:line="240" w:lineRule="auto"/>
        <w:rPr>
          <w:rFonts w:eastAsia="Calibri" w:cstheme="minorHAnsi"/>
          <w:i/>
          <w:iCs/>
          <w:sz w:val="20"/>
          <w:szCs w:val="20"/>
        </w:rPr>
      </w:pPr>
      <w:r w:rsidRPr="00525F99">
        <w:rPr>
          <w:rFonts w:eastAsia="Calibri" w:cstheme="minorHAnsi"/>
          <w:i/>
          <w:iCs/>
          <w:sz w:val="20"/>
          <w:szCs w:val="20"/>
        </w:rPr>
        <w:t>Abbreviations: ECG: Electrocardiogram; PR: Pulmonary Rehabilitation.</w:t>
      </w:r>
    </w:p>
    <w:p w14:paraId="551CD538" w14:textId="77777777" w:rsidR="00425C2A" w:rsidRPr="0048223E" w:rsidRDefault="00425C2A" w:rsidP="004956C5">
      <w:pPr>
        <w:spacing w:after="240" w:line="240" w:lineRule="auto"/>
        <w:jc w:val="both"/>
        <w:rPr>
          <w:rFonts w:cstheme="minorHAnsi"/>
        </w:rPr>
      </w:pPr>
    </w:p>
    <w:p w14:paraId="4114E863" w14:textId="77777777" w:rsidR="00F5516C" w:rsidRDefault="00F5516C" w:rsidP="004956C5">
      <w:pPr>
        <w:spacing w:line="240" w:lineRule="auto"/>
        <w:rPr>
          <w:rFonts w:eastAsia="Calibri" w:cstheme="minorHAnsi"/>
          <w:b/>
          <w:bCs/>
        </w:rPr>
      </w:pPr>
      <w:r>
        <w:rPr>
          <w:rFonts w:eastAsia="Calibri" w:cstheme="minorHAnsi"/>
          <w:b/>
          <w:bCs/>
        </w:rPr>
        <w:br w:type="page"/>
      </w:r>
    </w:p>
    <w:p w14:paraId="13D15D2F" w14:textId="50895F2C" w:rsidR="008B63E4" w:rsidRPr="0048223E" w:rsidRDefault="008B63E4" w:rsidP="004956C5">
      <w:pPr>
        <w:spacing w:after="120" w:line="240" w:lineRule="auto"/>
        <w:jc w:val="both"/>
        <w:rPr>
          <w:rFonts w:eastAsia="Calibri" w:cstheme="minorHAnsi"/>
          <w:b/>
          <w:bCs/>
        </w:rPr>
      </w:pPr>
      <w:r w:rsidRPr="0048223E">
        <w:rPr>
          <w:rFonts w:eastAsia="Calibri" w:cstheme="minorHAnsi"/>
          <w:b/>
          <w:bCs/>
        </w:rPr>
        <w:lastRenderedPageBreak/>
        <w:t>Clinical Practice Points</w:t>
      </w:r>
    </w:p>
    <w:p w14:paraId="61F07D95" w14:textId="314515C9" w:rsidR="008B63E4" w:rsidRPr="0048223E" w:rsidRDefault="008B63E4"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 xml:space="preserve">PR should be offered to symptomatic </w:t>
      </w:r>
      <w:r w:rsidR="000A2FB4" w:rsidRPr="0048223E">
        <w:rPr>
          <w:rFonts w:cstheme="minorHAnsi"/>
        </w:rPr>
        <w:t>individuals</w:t>
      </w:r>
      <w:r w:rsidRPr="0048223E">
        <w:rPr>
          <w:rFonts w:cstheme="minorHAnsi"/>
        </w:rPr>
        <w:t xml:space="preserve"> with </w:t>
      </w:r>
      <w:r w:rsidR="000A2FB4" w:rsidRPr="0048223E">
        <w:rPr>
          <w:rFonts w:cstheme="minorHAnsi"/>
        </w:rPr>
        <w:t>asthma, bronchiectasis and ILD.</w:t>
      </w:r>
    </w:p>
    <w:p w14:paraId="620EAF18" w14:textId="54360372" w:rsidR="008B63E4" w:rsidRPr="0048223E" w:rsidRDefault="008B63E4"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PR may be helpful in the recovery of subgroups of patients with post-Covid-19 syndrome</w:t>
      </w:r>
      <w:r w:rsidR="00EC58E1">
        <w:rPr>
          <w:rFonts w:cstheme="minorHAnsi"/>
        </w:rPr>
        <w:t xml:space="preserve"> where they are functionally and symptom limited</w:t>
      </w:r>
      <w:r w:rsidRPr="0048223E">
        <w:rPr>
          <w:rFonts w:cstheme="minorHAnsi"/>
        </w:rPr>
        <w:t>.</w:t>
      </w:r>
    </w:p>
    <w:p w14:paraId="6860101F" w14:textId="6EB52B8C" w:rsidR="008B63E4" w:rsidRPr="0048223E" w:rsidRDefault="008B63E4"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The assessment, exercise and education components of PR should be adapted for relevant cardiorespiratory diseases</w:t>
      </w:r>
      <w:r w:rsidR="003C5335" w:rsidRPr="0048223E">
        <w:rPr>
          <w:rFonts w:cstheme="minorHAnsi"/>
        </w:rPr>
        <w:t>,</w:t>
      </w:r>
      <w:r w:rsidRPr="0048223E">
        <w:rPr>
          <w:rFonts w:cstheme="minorHAnsi"/>
        </w:rPr>
        <w:t xml:space="preserve"> taking into account disease-specific issues.</w:t>
      </w:r>
    </w:p>
    <w:p w14:paraId="48575E63" w14:textId="77777777" w:rsidR="008B63E4" w:rsidRPr="0048223E" w:rsidRDefault="008B63E4"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The workforce should receive training and be competent to deliver high-quality PR for relevant cardiorespiratory diseases.</w:t>
      </w:r>
    </w:p>
    <w:p w14:paraId="5ACCCFBC" w14:textId="5A87AA7A" w:rsidR="008B63E4" w:rsidRPr="0048223E" w:rsidRDefault="008B63E4"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 xml:space="preserve">PR practitioners </w:t>
      </w:r>
      <w:r w:rsidR="00B465A4" w:rsidRPr="0048223E">
        <w:rPr>
          <w:rFonts w:cstheme="minorHAnsi"/>
        </w:rPr>
        <w:t xml:space="preserve">should </w:t>
      </w:r>
      <w:r w:rsidRPr="0048223E">
        <w:rPr>
          <w:rFonts w:cstheme="minorHAnsi"/>
        </w:rPr>
        <w:t>have the skill</w:t>
      </w:r>
      <w:r w:rsidR="00806C35" w:rsidRPr="0048223E">
        <w:rPr>
          <w:rFonts w:cstheme="minorHAnsi"/>
        </w:rPr>
        <w:t xml:space="preserve"> </w:t>
      </w:r>
      <w:r w:rsidRPr="0048223E">
        <w:rPr>
          <w:rFonts w:cstheme="minorHAnsi"/>
        </w:rPr>
        <w:t xml:space="preserve">set to support </w:t>
      </w:r>
      <w:proofErr w:type="spellStart"/>
      <w:r w:rsidRPr="0048223E">
        <w:rPr>
          <w:rFonts w:cstheme="minorHAnsi"/>
        </w:rPr>
        <w:t>prehabilitation</w:t>
      </w:r>
      <w:proofErr w:type="spellEnd"/>
      <w:r w:rsidRPr="0048223E">
        <w:rPr>
          <w:rFonts w:cstheme="minorHAnsi"/>
        </w:rPr>
        <w:t xml:space="preserve"> interventions for patients awaiting lung cancer and lung transplant surgery, but the current delivery model of PR needs to be adapted in order to be appropriately </w:t>
      </w:r>
      <w:r w:rsidR="000976E5" w:rsidRPr="0048223E">
        <w:rPr>
          <w:rFonts w:cstheme="minorHAnsi"/>
        </w:rPr>
        <w:t>time sensitive</w:t>
      </w:r>
      <w:r w:rsidRPr="0048223E">
        <w:rPr>
          <w:rFonts w:cstheme="minorHAnsi"/>
        </w:rPr>
        <w:t>.</w:t>
      </w:r>
    </w:p>
    <w:p w14:paraId="7E4A3BFB" w14:textId="2C16EEA0" w:rsidR="008B63E4" w:rsidRPr="0048223E" w:rsidRDefault="008B63E4"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PR practitioners have a role in identifying potential candidates for</w:t>
      </w:r>
      <w:r w:rsidR="00BE68DC">
        <w:rPr>
          <w:rFonts w:cstheme="minorHAnsi"/>
        </w:rPr>
        <w:t xml:space="preserve"> lung volume reduction procedures</w:t>
      </w:r>
      <w:r w:rsidR="009A1B3F">
        <w:rPr>
          <w:rFonts w:cstheme="minorHAnsi"/>
        </w:rPr>
        <w:t xml:space="preserve"> at the post-PR assessment</w:t>
      </w:r>
      <w:r w:rsidRPr="0048223E">
        <w:rPr>
          <w:rFonts w:cstheme="minorHAnsi"/>
        </w:rPr>
        <w:t>.</w:t>
      </w:r>
    </w:p>
    <w:p w14:paraId="7FDC5496" w14:textId="3F7AF424" w:rsidR="00425C2A" w:rsidRPr="0048223E" w:rsidRDefault="00425C2A" w:rsidP="004956C5">
      <w:pPr>
        <w:pStyle w:val="ListParagraph"/>
        <w:numPr>
          <w:ilvl w:val="0"/>
          <w:numId w:val="20"/>
        </w:numPr>
        <w:spacing w:after="120" w:line="240" w:lineRule="auto"/>
        <w:ind w:left="357" w:hanging="357"/>
        <w:contextualSpacing w:val="0"/>
        <w:jc w:val="both"/>
        <w:rPr>
          <w:rFonts w:eastAsia="Calibri" w:cstheme="minorHAnsi"/>
        </w:rPr>
      </w:pPr>
      <w:r w:rsidRPr="0048223E">
        <w:rPr>
          <w:rFonts w:cstheme="minorHAnsi"/>
        </w:rPr>
        <w:t>Patients with stable CHF, PAH or CTEPH can be incorporated safely within directly supervised outpatient PR programmes.</w:t>
      </w:r>
    </w:p>
    <w:p w14:paraId="00EC007A" w14:textId="5FAA3D60" w:rsidR="008B63E4" w:rsidRPr="0048223E" w:rsidRDefault="008B63E4"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Outpatient supervised PR, incorporating both exercise-training and education should be offered to all appropriate patients discharged from hospital</w:t>
      </w:r>
      <w:r w:rsidR="00501AD6">
        <w:rPr>
          <w:rFonts w:cstheme="minorHAnsi"/>
        </w:rPr>
        <w:t>, including hospital-at-home and early supported discharge schemes</w:t>
      </w:r>
      <w:r w:rsidRPr="0048223E">
        <w:rPr>
          <w:rFonts w:cstheme="minorHAnsi"/>
        </w:rPr>
        <w:t xml:space="preserve"> after exacerbation of COPD.</w:t>
      </w:r>
    </w:p>
    <w:p w14:paraId="0AE845B1" w14:textId="77777777" w:rsidR="00374760" w:rsidRPr="0048223E" w:rsidRDefault="00374760" w:rsidP="004956C5">
      <w:pPr>
        <w:pStyle w:val="ListParagraph"/>
        <w:numPr>
          <w:ilvl w:val="0"/>
          <w:numId w:val="20"/>
        </w:numPr>
        <w:spacing w:after="240" w:line="240" w:lineRule="auto"/>
        <w:ind w:left="357" w:hanging="357"/>
        <w:contextualSpacing w:val="0"/>
        <w:jc w:val="both"/>
        <w:rPr>
          <w:rFonts w:cstheme="minorHAnsi"/>
        </w:rPr>
      </w:pPr>
      <w:r w:rsidRPr="0048223E">
        <w:rPr>
          <w:rFonts w:cstheme="minorHAnsi"/>
        </w:rPr>
        <w:t>Members of the integrated care team should re-offer “delayed” PR in individuals who decline an initial offer of post-hospitalisation PR.</w:t>
      </w:r>
    </w:p>
    <w:p w14:paraId="1A6DF662" w14:textId="77777777" w:rsidR="00425C2A" w:rsidRPr="0048223E" w:rsidRDefault="00425C2A" w:rsidP="004956C5">
      <w:pPr>
        <w:spacing w:after="120" w:line="240" w:lineRule="auto"/>
        <w:jc w:val="both"/>
        <w:rPr>
          <w:rFonts w:cstheme="minorHAnsi"/>
          <w:b/>
          <w:bCs/>
        </w:rPr>
      </w:pPr>
    </w:p>
    <w:p w14:paraId="037098FE" w14:textId="75D57ECA" w:rsidR="008B63E4" w:rsidRPr="0048223E" w:rsidRDefault="008B63E4" w:rsidP="004956C5">
      <w:pPr>
        <w:spacing w:after="120" w:line="240" w:lineRule="auto"/>
        <w:jc w:val="both"/>
        <w:rPr>
          <w:rFonts w:cstheme="minorHAnsi"/>
          <w:b/>
          <w:bCs/>
        </w:rPr>
      </w:pPr>
      <w:r w:rsidRPr="0048223E">
        <w:rPr>
          <w:rFonts w:cstheme="minorHAnsi"/>
          <w:b/>
          <w:bCs/>
        </w:rPr>
        <w:t>Research gaps</w:t>
      </w:r>
    </w:p>
    <w:p w14:paraId="43BB28F0" w14:textId="2722F1C2" w:rsidR="008B63E4" w:rsidRPr="0048223E" w:rsidRDefault="00002012" w:rsidP="004956C5">
      <w:pPr>
        <w:pStyle w:val="ListParagraph"/>
        <w:numPr>
          <w:ilvl w:val="0"/>
          <w:numId w:val="28"/>
        </w:numPr>
        <w:spacing w:after="120" w:line="240" w:lineRule="auto"/>
        <w:ind w:left="357" w:hanging="357"/>
        <w:contextualSpacing w:val="0"/>
        <w:rPr>
          <w:rFonts w:cstheme="minorHAnsi"/>
        </w:rPr>
      </w:pPr>
      <w:r w:rsidRPr="0048223E">
        <w:rPr>
          <w:rFonts w:cstheme="minorHAnsi"/>
        </w:rPr>
        <w:t>Trials</w:t>
      </w:r>
      <w:r w:rsidR="008B63E4" w:rsidRPr="0048223E">
        <w:rPr>
          <w:rFonts w:cstheme="minorHAnsi"/>
        </w:rPr>
        <w:t xml:space="preserve"> to understand the role of PR in the recovery of po</w:t>
      </w:r>
      <w:r w:rsidR="003F1386" w:rsidRPr="0048223E">
        <w:rPr>
          <w:rFonts w:cstheme="minorHAnsi"/>
        </w:rPr>
        <w:t>s</w:t>
      </w:r>
      <w:r w:rsidR="008B63E4" w:rsidRPr="0048223E">
        <w:rPr>
          <w:rFonts w:cstheme="minorHAnsi"/>
        </w:rPr>
        <w:t>t-Covid-19 syndrome.</w:t>
      </w:r>
    </w:p>
    <w:p w14:paraId="7E1E45B1" w14:textId="0D1F9475" w:rsidR="008B63E4" w:rsidRPr="0048223E" w:rsidRDefault="00002012" w:rsidP="004956C5">
      <w:pPr>
        <w:pStyle w:val="ListParagraph"/>
        <w:numPr>
          <w:ilvl w:val="0"/>
          <w:numId w:val="28"/>
        </w:numPr>
        <w:spacing w:after="120" w:line="240" w:lineRule="auto"/>
        <w:ind w:left="357" w:hanging="357"/>
        <w:contextualSpacing w:val="0"/>
        <w:jc w:val="both"/>
        <w:rPr>
          <w:rFonts w:cstheme="minorHAnsi"/>
        </w:rPr>
      </w:pPr>
      <w:r w:rsidRPr="0048223E">
        <w:rPr>
          <w:rFonts w:cstheme="minorHAnsi"/>
        </w:rPr>
        <w:t>Trials</w:t>
      </w:r>
      <w:r w:rsidR="008B63E4" w:rsidRPr="0048223E">
        <w:rPr>
          <w:rFonts w:cstheme="minorHAnsi"/>
        </w:rPr>
        <w:t xml:space="preserve"> to determine the optimal timing, setting, nature or duration of exercise-training for post-lung cancer</w:t>
      </w:r>
      <w:r w:rsidR="007A228C">
        <w:rPr>
          <w:rFonts w:cstheme="minorHAnsi"/>
        </w:rPr>
        <w:t>, advanced lung cancer and</w:t>
      </w:r>
      <w:r w:rsidR="007A228C" w:rsidRPr="0048223E">
        <w:rPr>
          <w:rFonts w:cstheme="minorHAnsi"/>
        </w:rPr>
        <w:t xml:space="preserve"> </w:t>
      </w:r>
      <w:r w:rsidR="008B63E4" w:rsidRPr="0048223E">
        <w:rPr>
          <w:rFonts w:cstheme="minorHAnsi"/>
        </w:rPr>
        <w:t xml:space="preserve">post-lung transplant surgery. </w:t>
      </w:r>
    </w:p>
    <w:p w14:paraId="6A649494" w14:textId="5510D027" w:rsidR="008B63E4" w:rsidRPr="0048223E" w:rsidRDefault="00002012" w:rsidP="004956C5">
      <w:pPr>
        <w:pStyle w:val="ListParagraph"/>
        <w:numPr>
          <w:ilvl w:val="0"/>
          <w:numId w:val="28"/>
        </w:numPr>
        <w:spacing w:after="120" w:line="240" w:lineRule="auto"/>
        <w:ind w:left="357" w:hanging="357"/>
        <w:contextualSpacing w:val="0"/>
        <w:jc w:val="both"/>
        <w:rPr>
          <w:rFonts w:cstheme="minorHAnsi"/>
        </w:rPr>
      </w:pPr>
      <w:r w:rsidRPr="0048223E">
        <w:rPr>
          <w:rFonts w:cstheme="minorHAnsi"/>
        </w:rPr>
        <w:t>Trials to evaluate</w:t>
      </w:r>
      <w:r w:rsidR="008B63E4" w:rsidRPr="0048223E">
        <w:rPr>
          <w:rFonts w:cstheme="minorHAnsi"/>
        </w:rPr>
        <w:t xml:space="preserve"> the effects of PR in hospitalised exacerbations of </w:t>
      </w:r>
      <w:r w:rsidR="00374760" w:rsidRPr="0048223E">
        <w:rPr>
          <w:rFonts w:cstheme="minorHAnsi"/>
        </w:rPr>
        <w:t>chronic</w:t>
      </w:r>
      <w:r w:rsidR="008B63E4" w:rsidRPr="0048223E">
        <w:rPr>
          <w:rFonts w:cstheme="minorHAnsi"/>
        </w:rPr>
        <w:t xml:space="preserve"> respiratory dis</w:t>
      </w:r>
      <w:r w:rsidR="00374760" w:rsidRPr="0048223E">
        <w:rPr>
          <w:rFonts w:cstheme="minorHAnsi"/>
        </w:rPr>
        <w:t>ease other than COPD.</w:t>
      </w:r>
    </w:p>
    <w:p w14:paraId="2FA4E695" w14:textId="77777777" w:rsidR="008B63E4" w:rsidRPr="0048223E" w:rsidRDefault="008B63E4" w:rsidP="004956C5">
      <w:pPr>
        <w:pStyle w:val="ListParagraph"/>
        <w:numPr>
          <w:ilvl w:val="0"/>
          <w:numId w:val="28"/>
        </w:numPr>
        <w:spacing w:after="120" w:line="240" w:lineRule="auto"/>
        <w:ind w:left="357" w:hanging="357"/>
        <w:contextualSpacing w:val="0"/>
        <w:jc w:val="both"/>
        <w:rPr>
          <w:rFonts w:cstheme="minorHAnsi"/>
        </w:rPr>
      </w:pPr>
      <w:r w:rsidRPr="0048223E">
        <w:rPr>
          <w:rFonts w:cstheme="minorHAnsi"/>
        </w:rPr>
        <w:t>Interventional trials designed to increase referral to and uptake of post-exacerbation PR.</w:t>
      </w:r>
    </w:p>
    <w:p w14:paraId="0F51F286" w14:textId="77777777" w:rsidR="00844F30" w:rsidRDefault="008B63E4" w:rsidP="004956C5">
      <w:pPr>
        <w:pStyle w:val="ListParagraph"/>
        <w:numPr>
          <w:ilvl w:val="0"/>
          <w:numId w:val="28"/>
        </w:numPr>
        <w:spacing w:after="120" w:line="240" w:lineRule="auto"/>
        <w:ind w:left="357" w:hanging="357"/>
        <w:contextualSpacing w:val="0"/>
        <w:jc w:val="both"/>
        <w:rPr>
          <w:rFonts w:cstheme="minorHAnsi"/>
        </w:rPr>
      </w:pPr>
      <w:r w:rsidRPr="0048223E">
        <w:rPr>
          <w:rFonts w:cstheme="minorHAnsi"/>
        </w:rPr>
        <w:t>The role of alternative remote PR models in the post-exacerbation setting.</w:t>
      </w:r>
    </w:p>
    <w:p w14:paraId="3EDC1D27" w14:textId="6B98AF2F" w:rsidR="00844F30" w:rsidRPr="00844F30" w:rsidRDefault="00844F30" w:rsidP="004956C5">
      <w:pPr>
        <w:pStyle w:val="ListParagraph"/>
        <w:numPr>
          <w:ilvl w:val="0"/>
          <w:numId w:val="28"/>
        </w:numPr>
        <w:spacing w:after="120" w:line="240" w:lineRule="auto"/>
        <w:ind w:left="357" w:hanging="357"/>
        <w:contextualSpacing w:val="0"/>
        <w:jc w:val="both"/>
        <w:rPr>
          <w:rFonts w:cstheme="minorHAnsi"/>
        </w:rPr>
      </w:pPr>
      <w:r w:rsidRPr="00844F30">
        <w:rPr>
          <w:rFonts w:cstheme="minorHAnsi"/>
        </w:rPr>
        <w:t>The role of</w:t>
      </w:r>
      <w:r>
        <w:rPr>
          <w:rFonts w:cstheme="minorHAnsi"/>
        </w:rPr>
        <w:t xml:space="preserve"> PR in non-hospitalised exacerbations.</w:t>
      </w:r>
    </w:p>
    <w:p w14:paraId="095758DD" w14:textId="77777777" w:rsidR="00EA3341" w:rsidRDefault="00EA3341" w:rsidP="004956C5">
      <w:pPr>
        <w:pStyle w:val="ListParagraph"/>
        <w:spacing w:after="360" w:line="240" w:lineRule="auto"/>
        <w:ind w:left="357"/>
        <w:contextualSpacing w:val="0"/>
        <w:jc w:val="both"/>
        <w:rPr>
          <w:rFonts w:cstheme="minorHAnsi"/>
        </w:rPr>
      </w:pPr>
    </w:p>
    <w:p w14:paraId="6ED8C214" w14:textId="77777777" w:rsidR="008B63E4" w:rsidRPr="009F5964" w:rsidRDefault="008B63E4" w:rsidP="004956C5">
      <w:pPr>
        <w:spacing w:after="120" w:line="240" w:lineRule="auto"/>
        <w:contextualSpacing/>
        <w:jc w:val="both"/>
        <w:rPr>
          <w:rFonts w:cstheme="minorHAnsi"/>
          <w:b/>
          <w:bCs/>
          <w:sz w:val="24"/>
          <w:szCs w:val="24"/>
        </w:rPr>
      </w:pPr>
      <w:r w:rsidRPr="009F5964">
        <w:rPr>
          <w:rFonts w:cstheme="minorHAnsi"/>
          <w:b/>
          <w:bCs/>
          <w:sz w:val="24"/>
          <w:szCs w:val="24"/>
        </w:rPr>
        <w:t xml:space="preserve">Section 4: </w:t>
      </w:r>
      <w:r w:rsidRPr="009F5964">
        <w:rPr>
          <w:rFonts w:cstheme="minorHAnsi"/>
          <w:b/>
          <w:bCs/>
          <w:sz w:val="24"/>
          <w:szCs w:val="24"/>
        </w:rPr>
        <w:tab/>
        <w:t>Alternatives Models of Pulmonary Rehabilitation</w:t>
      </w:r>
    </w:p>
    <w:p w14:paraId="0C9A5DD3" w14:textId="77777777" w:rsidR="008B63E4" w:rsidRPr="0048223E" w:rsidRDefault="008B63E4" w:rsidP="004956C5">
      <w:pPr>
        <w:spacing w:after="120" w:line="240" w:lineRule="auto"/>
        <w:contextualSpacing/>
        <w:jc w:val="both"/>
        <w:rPr>
          <w:rFonts w:cstheme="minorHAnsi"/>
        </w:rPr>
      </w:pPr>
    </w:p>
    <w:p w14:paraId="190E1224" w14:textId="70076F4D" w:rsidR="008B63E4" w:rsidRPr="0048223E" w:rsidRDefault="008B63E4" w:rsidP="004956C5">
      <w:pPr>
        <w:spacing w:after="120" w:line="240" w:lineRule="auto"/>
        <w:jc w:val="both"/>
        <w:rPr>
          <w:rFonts w:cstheme="minorHAnsi"/>
        </w:rPr>
      </w:pPr>
      <w:r w:rsidRPr="0048223E">
        <w:rPr>
          <w:rFonts w:cstheme="minorHAnsi"/>
        </w:rPr>
        <w:t>Barriers to traditional hospital-based PR have been well documented.</w:t>
      </w:r>
      <w:r w:rsidRPr="0048223E">
        <w:rPr>
          <w:rFonts w:cstheme="minorHAnsi"/>
        </w:rPr>
        <w:fldChar w:fldCharType="begin">
          <w:fldData xml:space="preserve">PEVuZE5vdGU+PENpdGU+PEF1dGhvcj5LZWF0aW5nPC9BdXRob3I+PFllYXI+MjAxMTwvWWVhcj48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wvcGVyaW9kaWNhbD48cGFnZXM+MTM3My04NjwvcGFnZXM+PHZv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LZWF0aW5nPC9BdXRob3I+PFllYXI+MjAxMTwvWWVhcj48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wvcGVyaW9kaWNhbD48cGFnZXM+MTM3My04NjwvcGFnZXM+PHZv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25, 131)</w:t>
      </w:r>
      <w:r w:rsidRPr="0048223E">
        <w:rPr>
          <w:rFonts w:cstheme="minorHAnsi"/>
        </w:rPr>
        <w:fldChar w:fldCharType="end"/>
      </w:r>
      <w:r w:rsidR="00136114">
        <w:rPr>
          <w:rFonts w:cstheme="minorHAnsi"/>
        </w:rPr>
        <w:t>.</w:t>
      </w:r>
      <w:r w:rsidRPr="0048223E">
        <w:rPr>
          <w:rFonts w:cstheme="minorHAnsi"/>
        </w:rPr>
        <w:t xml:space="preserve"> This has highlighted the need for alternative mode</w:t>
      </w:r>
      <w:r w:rsidR="00E625DA">
        <w:rPr>
          <w:rFonts w:cstheme="minorHAnsi"/>
        </w:rPr>
        <w:t>l</w:t>
      </w:r>
      <w:r w:rsidRPr="0048223E">
        <w:rPr>
          <w:rFonts w:cstheme="minorHAnsi"/>
        </w:rPr>
        <w:t xml:space="preserve">s of delivering PR, </w:t>
      </w:r>
      <w:r w:rsidR="002F15FB" w:rsidRPr="0048223E">
        <w:rPr>
          <w:rFonts w:cstheme="minorHAnsi"/>
        </w:rPr>
        <w:t>as these may potentially increase uptake and accessibility.</w:t>
      </w:r>
    </w:p>
    <w:p w14:paraId="4BDAA22E" w14:textId="0F76B665" w:rsidR="008B63E4" w:rsidRPr="0048223E" w:rsidRDefault="008B63E4" w:rsidP="004956C5">
      <w:pPr>
        <w:spacing w:after="120" w:line="240" w:lineRule="auto"/>
        <w:jc w:val="both"/>
        <w:rPr>
          <w:rFonts w:cstheme="minorHAnsi"/>
        </w:rPr>
      </w:pPr>
      <w:r w:rsidRPr="0048223E">
        <w:rPr>
          <w:rFonts w:cstheme="minorHAnsi"/>
        </w:rPr>
        <w:t>National audit data show that non-medical, community-based settings are increasingly used to deliver supervised PR in the UK.</w:t>
      </w:r>
      <w:r w:rsidRPr="0048223E">
        <w:rPr>
          <w:rFonts w:cstheme="minorHAnsi"/>
        </w:rPr>
        <w:fldChar w:fldCharType="begin"/>
      </w:r>
      <w:r w:rsidR="00810D37" w:rsidRPr="0048223E">
        <w:rPr>
          <w:rFonts w:cstheme="minorHAnsi"/>
        </w:rPr>
        <w:instrText xml:space="preserve"> ADDIN EN.CITE &lt;EndNote&gt;&lt;Cite&gt;&lt;Year&gt;2015&lt;/Year&gt;&lt;RecNum&gt;2300&lt;/RecNum&gt;&lt;DisplayText&gt;(6)&lt;/DisplayText&gt;&lt;record&gt;&lt;rec-number&gt;2300&lt;/rec-number&gt;&lt;foreign-keys&gt;&lt;key app="EN" db-id="wtpdvfsd22fv2yep5vextrzfa05dvazz09w5" timestamp="1451552114"&gt;2300&lt;/key&gt;&lt;/foreign-keys&gt;&lt;ref-type name="Report"&gt;27&lt;/ref-type&gt;&lt;contributors&gt;&lt;/contributors&gt;&lt;titles&gt;&lt;title&gt;National COPD Audit Programme: Pulmonary rehabilitation workstream. Pulmonary Rehabilitation: Time to breathe better. National Chronic Obstructive Pulmonary Disease (COPD) Audit programme: Resources and organisation of Pulmonary Rehabilitation services in England and Wales 2015&lt;/title&gt;&lt;/titles&gt;&lt;dates&gt;&lt;year&gt;2015&lt;/year&gt;&lt;/dates&gt;&lt;urls&gt;&lt;/urls&gt;&lt;/record&gt;&lt;/Cite&gt;&lt;/EndNote&gt;</w:instrText>
      </w:r>
      <w:r w:rsidRPr="0048223E">
        <w:rPr>
          <w:rFonts w:cstheme="minorHAnsi"/>
        </w:rPr>
        <w:fldChar w:fldCharType="separate"/>
      </w:r>
      <w:r w:rsidR="00810D37" w:rsidRPr="0048223E">
        <w:rPr>
          <w:rFonts w:cstheme="minorHAnsi"/>
          <w:noProof/>
        </w:rPr>
        <w:t>(6)</w:t>
      </w:r>
      <w:r w:rsidRPr="0048223E">
        <w:rPr>
          <w:rFonts w:cstheme="minorHAnsi"/>
        </w:rPr>
        <w:fldChar w:fldCharType="end"/>
      </w:r>
      <w:r w:rsidRPr="0048223E">
        <w:rPr>
          <w:rFonts w:cstheme="minorHAnsi"/>
        </w:rPr>
        <w:t xml:space="preserve"> PR delivered in a community setting has similar efficacy to that produced in a hospital-based setting.</w:t>
      </w:r>
      <w:r w:rsidRPr="0048223E">
        <w:rPr>
          <w:rFonts w:cstheme="minorHAnsi"/>
        </w:rPr>
        <w:fldChar w:fldCharType="begin">
          <w:fldData xml:space="preserve">PEVuZE5vdGU+PENpdGU+PEF1dGhvcj5XYXRlcmhvdXNlPC9BdXRob3I+PFllYXI+MjAxMDwvWWVh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XYXRlcmhvdXNlPC9BdXRob3I+PFllYXI+MjAxMDwvWWVh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2)</w:t>
      </w:r>
      <w:r w:rsidRPr="0048223E">
        <w:rPr>
          <w:rFonts w:cstheme="minorHAnsi"/>
        </w:rPr>
        <w:fldChar w:fldCharType="end"/>
      </w:r>
      <w:r w:rsidRPr="0048223E">
        <w:rPr>
          <w:rFonts w:cstheme="minorHAnsi"/>
        </w:rPr>
        <w:t xml:space="preserve"> Supervised </w:t>
      </w:r>
      <w:r w:rsidR="002F15FB" w:rsidRPr="0048223E">
        <w:rPr>
          <w:rFonts w:cstheme="minorHAnsi"/>
        </w:rPr>
        <w:t>PR</w:t>
      </w:r>
      <w:r w:rsidRPr="0048223E">
        <w:rPr>
          <w:rFonts w:cstheme="minorHAnsi"/>
        </w:rPr>
        <w:t xml:space="preserve"> using minimal resources have similar efficacy to programmes </w:t>
      </w:r>
      <w:r w:rsidR="002F15FB" w:rsidRPr="0048223E">
        <w:rPr>
          <w:rFonts w:cstheme="minorHAnsi"/>
        </w:rPr>
        <w:t>using</w:t>
      </w:r>
      <w:r w:rsidRPr="0048223E">
        <w:rPr>
          <w:rFonts w:cstheme="minorHAnsi"/>
        </w:rPr>
        <w:t xml:space="preserve"> specialist exercise equipment.</w:t>
      </w:r>
      <w:r w:rsidRPr="0048223E">
        <w:rPr>
          <w:rFonts w:cstheme="minorHAnsi"/>
        </w:rPr>
        <w:fldChar w:fldCharType="begin">
          <w:fldData xml:space="preserve">PEVuZE5vdGU+PENpdGU+PEF1dGhvcj5QYXRlbDwvQXV0aG9yPjxZZWFyPjIwMjE8L1llYXI+PFJl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QYXRlbDwvQXV0aG9yPjxZZWFyPjIwMjE8L1llYXI+PFJl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3)</w:t>
      </w:r>
      <w:r w:rsidRPr="0048223E">
        <w:rPr>
          <w:rFonts w:cstheme="minorHAnsi"/>
        </w:rPr>
        <w:fldChar w:fldCharType="end"/>
      </w:r>
    </w:p>
    <w:p w14:paraId="1D8C93E8" w14:textId="0ED995B4" w:rsidR="008B63E4" w:rsidRDefault="008B63E4" w:rsidP="004956C5">
      <w:pPr>
        <w:spacing w:after="240" w:line="240" w:lineRule="auto"/>
        <w:jc w:val="both"/>
        <w:rPr>
          <w:rFonts w:cstheme="minorHAnsi"/>
        </w:rPr>
      </w:pPr>
      <w:r w:rsidRPr="0048223E">
        <w:rPr>
          <w:rFonts w:cstheme="minorHAnsi"/>
        </w:rPr>
        <w:t>Home-based rehabilitation spans a range of delivery options ranging from standardised manuals, web-based applications, tele-rehabilitation and face-to-face supervision. Across all these modes, the level and frequency of supervision and contact with a health care professional may vary dramatically</w:t>
      </w:r>
      <w:r w:rsidR="002F15FB" w:rsidRPr="0048223E">
        <w:rPr>
          <w:rFonts w:cstheme="minorHAnsi"/>
        </w:rPr>
        <w:t xml:space="preserve">. </w:t>
      </w:r>
      <w:r w:rsidRPr="0048223E">
        <w:rPr>
          <w:rFonts w:cstheme="minorHAnsi"/>
        </w:rPr>
        <w:t xml:space="preserve">Commissioners need to </w:t>
      </w:r>
      <w:r w:rsidR="00E40E50" w:rsidRPr="0048223E">
        <w:rPr>
          <w:rFonts w:cstheme="minorHAnsi"/>
        </w:rPr>
        <w:t>consider</w:t>
      </w:r>
      <w:r w:rsidRPr="0048223E">
        <w:rPr>
          <w:rFonts w:cstheme="minorHAnsi"/>
        </w:rPr>
        <w:t xml:space="preserve"> carefully whether alternative models delivered by providers include core components</w:t>
      </w:r>
      <w:r w:rsidR="00AD5A9E" w:rsidRPr="0048223E">
        <w:rPr>
          <w:rFonts w:cstheme="minorHAnsi"/>
        </w:rPr>
        <w:t xml:space="preserve"> detailed in </w:t>
      </w:r>
      <w:r w:rsidR="00AD5A9E" w:rsidRPr="0048223E">
        <w:rPr>
          <w:rFonts w:cstheme="minorHAnsi"/>
        </w:rPr>
        <w:lastRenderedPageBreak/>
        <w:t xml:space="preserve">Table </w:t>
      </w:r>
      <w:r w:rsidR="00BC187A">
        <w:rPr>
          <w:rFonts w:cstheme="minorHAnsi"/>
        </w:rPr>
        <w:t>3</w:t>
      </w:r>
      <w:r w:rsidR="00AD5A9E" w:rsidRPr="0048223E">
        <w:rPr>
          <w:rFonts w:cstheme="minorHAnsi"/>
        </w:rPr>
        <w:t>.</w:t>
      </w:r>
      <w:r w:rsidRPr="0048223E">
        <w:rPr>
          <w:rFonts w:cstheme="minorHAnsi"/>
        </w:rPr>
        <w:t xml:space="preserve"> </w:t>
      </w:r>
      <w:r w:rsidR="00AD5A9E" w:rsidRPr="0048223E">
        <w:rPr>
          <w:rFonts w:cstheme="minorHAnsi"/>
        </w:rPr>
        <w:t>Although</w:t>
      </w:r>
      <w:r w:rsidRPr="0048223E">
        <w:rPr>
          <w:rFonts w:cstheme="minorHAnsi"/>
        </w:rPr>
        <w:t xml:space="preserve"> </w:t>
      </w:r>
      <w:r w:rsidR="00AD5A9E" w:rsidRPr="0048223E">
        <w:rPr>
          <w:rFonts w:cstheme="minorHAnsi"/>
        </w:rPr>
        <w:t xml:space="preserve">some </w:t>
      </w:r>
      <w:r w:rsidRPr="0048223E">
        <w:rPr>
          <w:rFonts w:cstheme="minorHAnsi"/>
        </w:rPr>
        <w:t xml:space="preserve">PR models might involve remote supervision, published trials have </w:t>
      </w:r>
      <w:r w:rsidR="00E40E50" w:rsidRPr="0048223E">
        <w:rPr>
          <w:rFonts w:cstheme="minorHAnsi"/>
        </w:rPr>
        <w:t xml:space="preserve">all </w:t>
      </w:r>
      <w:r w:rsidRPr="0048223E">
        <w:rPr>
          <w:rFonts w:cstheme="minorHAnsi"/>
        </w:rPr>
        <w:t xml:space="preserve">incorporated </w:t>
      </w:r>
      <w:r w:rsidRPr="00F5516C">
        <w:rPr>
          <w:rFonts w:cstheme="minorHAnsi"/>
        </w:rPr>
        <w:t xml:space="preserve">a directly supervised face-to-face, validated exercise test prior to the </w:t>
      </w:r>
      <w:r w:rsidR="00AD5A9E" w:rsidRPr="00F5516C">
        <w:rPr>
          <w:rFonts w:cstheme="minorHAnsi"/>
        </w:rPr>
        <w:t>intervention</w:t>
      </w:r>
      <w:r w:rsidRPr="00F5516C">
        <w:rPr>
          <w:rFonts w:cstheme="minorHAnsi"/>
        </w:rPr>
        <w:t xml:space="preserve"> to evaluate </w:t>
      </w:r>
      <w:r w:rsidRPr="00D8539B">
        <w:rPr>
          <w:rFonts w:cstheme="minorHAnsi"/>
        </w:rPr>
        <w:t>safety</w:t>
      </w:r>
      <w:r w:rsidR="00D8539B">
        <w:rPr>
          <w:rFonts w:cstheme="minorHAnsi"/>
        </w:rPr>
        <w:t xml:space="preserve"> </w:t>
      </w:r>
      <w:r w:rsidR="00F5516C">
        <w:rPr>
          <w:rFonts w:cstheme="minorHAnsi"/>
        </w:rPr>
        <w:t xml:space="preserve">and </w:t>
      </w:r>
      <w:r w:rsidRPr="00D8539B">
        <w:rPr>
          <w:rFonts w:cstheme="minorHAnsi"/>
        </w:rPr>
        <w:t>facilitate exercise prescription</w:t>
      </w:r>
      <w:r w:rsidR="00F5516C">
        <w:rPr>
          <w:rFonts w:cstheme="minorHAnsi"/>
        </w:rPr>
        <w:t>. Furthermore, baseline exercise capacity is required to</w:t>
      </w:r>
      <w:r w:rsidR="00F5516C" w:rsidRPr="00F5516C">
        <w:rPr>
          <w:rFonts w:cstheme="minorHAnsi"/>
        </w:rPr>
        <w:t xml:space="preserve"> </w:t>
      </w:r>
      <w:r w:rsidR="00F5516C">
        <w:rPr>
          <w:rFonts w:cstheme="minorHAnsi"/>
        </w:rPr>
        <w:t xml:space="preserve">quantify </w:t>
      </w:r>
      <w:r w:rsidR="00F5516C" w:rsidRPr="00F5516C">
        <w:rPr>
          <w:rFonts w:cstheme="minorHAnsi"/>
        </w:rPr>
        <w:t>effectiveness</w:t>
      </w:r>
      <w:r w:rsidR="00F5516C">
        <w:rPr>
          <w:rFonts w:cstheme="minorHAnsi"/>
        </w:rPr>
        <w:t>.</w:t>
      </w:r>
      <w:r w:rsidR="00AD5A9E" w:rsidRPr="0048223E">
        <w:rPr>
          <w:rFonts w:cstheme="minorHAnsi"/>
        </w:rPr>
        <w:t xml:space="preserve"> </w:t>
      </w:r>
    </w:p>
    <w:p w14:paraId="35C60345" w14:textId="77777777" w:rsidR="00EA3341" w:rsidRPr="0048223E" w:rsidRDefault="00EA3341" w:rsidP="004956C5">
      <w:pPr>
        <w:spacing w:after="240" w:line="240" w:lineRule="auto"/>
        <w:jc w:val="both"/>
        <w:rPr>
          <w:rFonts w:cstheme="minorHAnsi"/>
        </w:rPr>
      </w:pPr>
    </w:p>
    <w:p w14:paraId="3512F2EA"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4.1 </w:t>
      </w:r>
      <w:r w:rsidRPr="0048223E">
        <w:rPr>
          <w:rFonts w:cstheme="minorHAnsi"/>
          <w:b/>
          <w:bCs/>
        </w:rPr>
        <w:tab/>
        <w:t>Home-based, non-digital</w:t>
      </w:r>
    </w:p>
    <w:p w14:paraId="64FC6D80" w14:textId="75FD03CA" w:rsidR="00E40E50" w:rsidRPr="0048223E" w:rsidRDefault="008B63E4" w:rsidP="004956C5">
      <w:pPr>
        <w:spacing w:after="240" w:line="240" w:lineRule="auto"/>
        <w:jc w:val="both"/>
        <w:rPr>
          <w:rFonts w:cstheme="minorHAnsi"/>
        </w:rPr>
      </w:pPr>
      <w:r w:rsidRPr="0048223E">
        <w:rPr>
          <w:rFonts w:cstheme="minorHAnsi"/>
        </w:rPr>
        <w:t>In this model, individual patients are provided with a manual, exercise diary or written material which provides structured exercise and educational components</w:t>
      </w:r>
      <w:r w:rsidR="003F0288" w:rsidRPr="0048223E">
        <w:rPr>
          <w:rFonts w:cstheme="minorHAnsi"/>
        </w:rPr>
        <w:t xml:space="preserve"> </w:t>
      </w:r>
      <w:r w:rsidR="003F0288" w:rsidRPr="008962CB">
        <w:rPr>
          <w:rFonts w:cstheme="minorHAnsi"/>
        </w:rPr>
        <w:t>(Table 4</w:t>
      </w:r>
      <w:r w:rsidR="003F0288" w:rsidRPr="006F46AB">
        <w:rPr>
          <w:rFonts w:cstheme="minorHAnsi"/>
        </w:rPr>
        <w:t>)</w:t>
      </w:r>
      <w:r w:rsidRPr="006F46AB">
        <w:rPr>
          <w:rFonts w:cstheme="minorHAnsi"/>
        </w:rPr>
        <w:t>.</w:t>
      </w:r>
      <w:r w:rsidRPr="0048223E">
        <w:rPr>
          <w:rFonts w:cstheme="minorHAnsi"/>
        </w:rPr>
        <w:t xml:space="preserve"> These are usually supported by remote supervision from skilled PR health care professionals. </w:t>
      </w:r>
      <w:r w:rsidR="004C18BE" w:rsidRPr="0048223E">
        <w:rPr>
          <w:rFonts w:cstheme="minorHAnsi"/>
        </w:rPr>
        <w:t xml:space="preserve">Previous data suggest that this model </w:t>
      </w:r>
      <w:r w:rsidR="00682797" w:rsidRPr="0048223E">
        <w:rPr>
          <w:rFonts w:cstheme="minorHAnsi"/>
        </w:rPr>
        <w:t>does improve HRQOL and exercise capacity compared with usual care, although differences are modest.</w:t>
      </w:r>
      <w:r w:rsidR="00682797" w:rsidRPr="0048223E">
        <w:rPr>
          <w:rFonts w:cstheme="minorHAnsi"/>
        </w:rPr>
        <w:fldChar w:fldCharType="begin">
          <w:fldData xml:space="preserve">PEVuZE5vdGU+PENpdGU+PEF1dGhvcj5NaXRjaGVsbDwvQXV0aG9yPjxZZWFyPjIwMTQ8L1llYXI+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NaXRjaGVsbDwvQXV0aG9yPjxZZWFyPjIwMTQ8L1llYXI+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82797" w:rsidRPr="0048223E">
        <w:rPr>
          <w:rFonts w:cstheme="minorHAnsi"/>
        </w:rPr>
      </w:r>
      <w:r w:rsidR="00682797" w:rsidRPr="0048223E">
        <w:rPr>
          <w:rFonts w:cstheme="minorHAnsi"/>
        </w:rPr>
        <w:fldChar w:fldCharType="separate"/>
      </w:r>
      <w:r w:rsidR="00815817">
        <w:rPr>
          <w:rFonts w:cstheme="minorHAnsi"/>
          <w:noProof/>
        </w:rPr>
        <w:t>(134)</w:t>
      </w:r>
      <w:r w:rsidR="00682797" w:rsidRPr="0048223E">
        <w:rPr>
          <w:rFonts w:cstheme="minorHAnsi"/>
        </w:rPr>
        <w:fldChar w:fldCharType="end"/>
      </w:r>
      <w:r w:rsidR="00682797" w:rsidRPr="0048223E">
        <w:rPr>
          <w:rFonts w:cstheme="minorHAnsi"/>
        </w:rPr>
        <w:t xml:space="preserve"> Trials that have compared  home-based models supported by manual and telephone support with outpatient, centre-based PR </w:t>
      </w:r>
      <w:r w:rsidR="00A64A8D" w:rsidRPr="0048223E">
        <w:rPr>
          <w:rFonts w:cstheme="minorHAnsi"/>
        </w:rPr>
        <w:t>have produced short-term clinical outcomes that are similar</w:t>
      </w:r>
      <w:r w:rsidRPr="0048223E">
        <w:rPr>
          <w:rFonts w:cstheme="minorHAnsi"/>
        </w:rPr>
        <w:t xml:space="preserve"> to centre-based PR.</w:t>
      </w:r>
      <w:r w:rsidRPr="0048223E">
        <w:rPr>
          <w:rFonts w:cstheme="minorHAnsi"/>
        </w:rPr>
        <w:fldChar w:fldCharType="begin">
          <w:fldData xml:space="preserve">PEVuZE5vdGU+PENpdGU+PEF1dGhvcj5Ib2xsYW5kPC9BdXRob3I+PFllYXI+MjAxNzwvWWVhcj48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</w:fldData>
        </w:fldChar>
      </w:r>
      <w:r w:rsidR="00815817">
        <w:rPr>
          <w:rFonts w:cstheme="minorHAnsi"/>
        </w:rPr>
        <w:instrText xml:space="preserve"> ADDIN EN.CITE </w:instrText>
      </w:r>
      <w:r w:rsidR="00815817">
        <w:rPr>
          <w:rFonts w:cstheme="minorHAnsi"/>
        </w:rPr>
        <w:fldChar w:fldCharType="begin">
          <w:fldData xml:space="preserve">PEVuZE5vdGU+PENpdGU+PEF1dGhvcj5Ib2xsYW5kPC9BdXRob3I+PFllYXI+MjAxNzwvWWVhcj48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5-137)</w:t>
      </w:r>
      <w:r w:rsidRPr="0048223E">
        <w:rPr>
          <w:rFonts w:cstheme="minorHAnsi"/>
        </w:rPr>
        <w:fldChar w:fldCharType="end"/>
      </w:r>
      <w:r w:rsidRPr="0048223E">
        <w:rPr>
          <w:rFonts w:cstheme="minorHAnsi"/>
        </w:rPr>
        <w:t xml:space="preserve"> However, </w:t>
      </w:r>
      <w:r w:rsidR="00A64A8D" w:rsidRPr="0048223E">
        <w:rPr>
          <w:rFonts w:cstheme="minorHAnsi"/>
        </w:rPr>
        <w:t>an interesting observation is that</w:t>
      </w:r>
      <w:r w:rsidRPr="0048223E">
        <w:rPr>
          <w:rFonts w:cstheme="minorHAnsi"/>
        </w:rPr>
        <w:t xml:space="preserve"> “gold-standard” centre-based rehabilitation did not produce</w:t>
      </w:r>
      <w:r w:rsidR="00A64A8D" w:rsidRPr="0048223E">
        <w:rPr>
          <w:rFonts w:cstheme="minorHAnsi"/>
        </w:rPr>
        <w:t xml:space="preserve"> the expected </w:t>
      </w:r>
      <w:r w:rsidRPr="0048223E">
        <w:rPr>
          <w:rFonts w:cstheme="minorHAnsi"/>
        </w:rPr>
        <w:t xml:space="preserve">improvements in </w:t>
      </w:r>
      <w:r w:rsidR="00A64A8D" w:rsidRPr="0048223E">
        <w:rPr>
          <w:rFonts w:cstheme="minorHAnsi"/>
        </w:rPr>
        <w:t>exercise capacity</w:t>
      </w:r>
      <w:r w:rsidR="000D2C4B">
        <w:rPr>
          <w:rFonts w:cstheme="minorHAnsi"/>
        </w:rPr>
        <w:t xml:space="preserve"> (Figure 1)</w:t>
      </w:r>
      <w:r w:rsidRPr="0048223E">
        <w:rPr>
          <w:rFonts w:cstheme="minorHAnsi"/>
        </w:rPr>
        <w:t>. In a real</w:t>
      </w:r>
      <w:r w:rsidR="00E72E96" w:rsidRPr="0048223E">
        <w:rPr>
          <w:rFonts w:cstheme="minorHAnsi"/>
        </w:rPr>
        <w:t>-</w:t>
      </w:r>
      <w:r w:rsidRPr="0048223E">
        <w:rPr>
          <w:rFonts w:cstheme="minorHAnsi"/>
        </w:rPr>
        <w:t xml:space="preserve">world study, a home-based, manual-structured programme with weekly telephone supervision produced similar improvements in </w:t>
      </w:r>
      <w:r w:rsidR="008E177A" w:rsidRPr="0048223E">
        <w:rPr>
          <w:rFonts w:cstheme="minorHAnsi"/>
        </w:rPr>
        <w:t>HRQOL</w:t>
      </w:r>
      <w:r w:rsidRPr="0048223E">
        <w:rPr>
          <w:rFonts w:cstheme="minorHAnsi"/>
        </w:rPr>
        <w:t>, but smaller changes in exercise capacity</w:t>
      </w:r>
      <w:r w:rsidR="00B0362A" w:rsidRPr="0048223E">
        <w:rPr>
          <w:rFonts w:cstheme="minorHAnsi"/>
        </w:rPr>
        <w:t>,</w:t>
      </w:r>
      <w:r w:rsidRPr="0048223E">
        <w:rPr>
          <w:rFonts w:cstheme="minorHAnsi"/>
        </w:rPr>
        <w:t xml:space="preserve"> compared to a propensity-matched cohort undergoing twice-weekly centre-based supervised programme.</w:t>
      </w:r>
      <w:r w:rsidRPr="0048223E">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cstheme="minorHAnsi"/>
        </w:rPr>
        <w:instrText xml:space="preserve"> ADDIN EN.CITE </w:instrText>
      </w:r>
      <w:r w:rsidR="00BD6F5C">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cstheme="minorHAnsi"/>
        </w:rPr>
        <w:instrText xml:space="preserve"> ADDIN EN.CITE.DATA </w:instrText>
      </w:r>
      <w:r w:rsidR="00BD6F5C">
        <w:rPr>
          <w:rFonts w:cstheme="minorHAnsi"/>
        </w:rPr>
      </w:r>
      <w:r w:rsidR="00BD6F5C">
        <w:rPr>
          <w:rFonts w:cstheme="minorHAnsi"/>
        </w:rPr>
        <w:fldChar w:fldCharType="end"/>
      </w:r>
      <w:r w:rsidRPr="0048223E">
        <w:rPr>
          <w:rFonts w:cstheme="minorHAnsi"/>
        </w:rPr>
      </w:r>
      <w:r w:rsidRPr="0048223E">
        <w:rPr>
          <w:rFonts w:cstheme="minorHAnsi"/>
        </w:rPr>
        <w:fldChar w:fldCharType="separate"/>
      </w:r>
      <w:r w:rsidR="00BD6F5C">
        <w:rPr>
          <w:rFonts w:cstheme="minorHAnsi"/>
          <w:noProof/>
        </w:rPr>
        <w:t>(22)</w:t>
      </w:r>
      <w:r w:rsidRPr="0048223E">
        <w:rPr>
          <w:rFonts w:cstheme="minorHAnsi"/>
        </w:rPr>
        <w:fldChar w:fldCharType="end"/>
      </w:r>
      <w:r w:rsidRPr="0048223E">
        <w:rPr>
          <w:rFonts w:cstheme="minorHAnsi"/>
        </w:rPr>
        <w:t xml:space="preserve"> </w:t>
      </w:r>
    </w:p>
    <w:p w14:paraId="0ADA3319" w14:textId="614A0371" w:rsidR="00811F14" w:rsidRPr="0048223E" w:rsidRDefault="00E72E96" w:rsidP="004956C5">
      <w:pPr>
        <w:spacing w:after="240" w:line="240" w:lineRule="auto"/>
        <w:jc w:val="both"/>
        <w:rPr>
          <w:rFonts w:cstheme="minorHAnsi"/>
        </w:rPr>
      </w:pPr>
      <w:r w:rsidRPr="0048223E">
        <w:rPr>
          <w:rFonts w:cstheme="minorHAnsi"/>
        </w:rPr>
        <w:t>Although</w:t>
      </w:r>
      <w:r w:rsidR="00AA682E" w:rsidRPr="0048223E">
        <w:rPr>
          <w:rFonts w:cstheme="minorHAnsi"/>
        </w:rPr>
        <w:t xml:space="preserve"> </w:t>
      </w:r>
      <w:r w:rsidR="008B63E4" w:rsidRPr="0048223E">
        <w:rPr>
          <w:rFonts w:cstheme="minorHAnsi"/>
        </w:rPr>
        <w:t>home-based programmes</w:t>
      </w:r>
      <w:r w:rsidRPr="0048223E">
        <w:rPr>
          <w:rFonts w:cstheme="minorHAnsi"/>
        </w:rPr>
        <w:t xml:space="preserve"> typically involve less frequent staff contact than centre-based approaches, that</w:t>
      </w:r>
      <w:r w:rsidR="008B63E4" w:rsidRPr="0048223E">
        <w:rPr>
          <w:rFonts w:cstheme="minorHAnsi"/>
        </w:rPr>
        <w:t xml:space="preserve"> </w:t>
      </w:r>
      <w:r w:rsidRPr="0048223E">
        <w:rPr>
          <w:rFonts w:cstheme="minorHAnsi"/>
        </w:rPr>
        <w:t>con</w:t>
      </w:r>
      <w:r w:rsidR="002C6C29" w:rsidRPr="0048223E">
        <w:rPr>
          <w:rFonts w:cstheme="minorHAnsi"/>
        </w:rPr>
        <w:t>tact</w:t>
      </w:r>
      <w:r w:rsidR="008B63E4" w:rsidRPr="0048223E">
        <w:rPr>
          <w:rFonts w:cstheme="minorHAnsi"/>
        </w:rPr>
        <w:t xml:space="preserve"> is conducted one</w:t>
      </w:r>
      <w:r w:rsidRPr="0048223E">
        <w:rPr>
          <w:rFonts w:cstheme="minorHAnsi"/>
        </w:rPr>
        <w:t>-to-</w:t>
      </w:r>
      <w:r w:rsidR="008B63E4" w:rsidRPr="0048223E">
        <w:rPr>
          <w:rFonts w:cstheme="minorHAnsi"/>
        </w:rPr>
        <w:t xml:space="preserve">one, and therefore data are required to evaluate the cost effectiveness of such </w:t>
      </w:r>
      <w:r w:rsidR="002C6C29" w:rsidRPr="0048223E">
        <w:rPr>
          <w:rFonts w:cstheme="minorHAnsi"/>
        </w:rPr>
        <w:t xml:space="preserve">an </w:t>
      </w:r>
      <w:r w:rsidR="008B63E4" w:rsidRPr="0048223E">
        <w:rPr>
          <w:rFonts w:cstheme="minorHAnsi"/>
        </w:rPr>
        <w:t>approach.</w:t>
      </w:r>
      <w:r w:rsidR="00C2357A" w:rsidRPr="0048223E">
        <w:rPr>
          <w:rFonts w:cstheme="minorHAnsi"/>
        </w:rPr>
        <w:t xml:space="preserve"> </w:t>
      </w:r>
      <w:r w:rsidR="008C06BF" w:rsidRPr="0048223E">
        <w:rPr>
          <w:rFonts w:cstheme="minorHAnsi"/>
        </w:rPr>
        <w:t>O</w:t>
      </w:r>
      <w:r w:rsidR="00C2357A" w:rsidRPr="0048223E">
        <w:rPr>
          <w:rFonts w:cstheme="minorHAnsi"/>
        </w:rPr>
        <w:t xml:space="preserve">ther home-based </w:t>
      </w:r>
      <w:r w:rsidR="008C06BF" w:rsidRPr="0048223E">
        <w:rPr>
          <w:rFonts w:cstheme="minorHAnsi"/>
        </w:rPr>
        <w:t>therapies</w:t>
      </w:r>
      <w:r w:rsidR="00C2357A" w:rsidRPr="0048223E">
        <w:rPr>
          <w:rFonts w:cstheme="minorHAnsi"/>
        </w:rPr>
        <w:t xml:space="preserve"> include the use of neuromuscular electrical stimulation</w:t>
      </w:r>
      <w:r w:rsidR="00994691" w:rsidRPr="0048223E">
        <w:rPr>
          <w:rFonts w:cstheme="minorHAnsi"/>
        </w:rPr>
        <w:t xml:space="preserve"> </w:t>
      </w:r>
      <w:r w:rsidR="005F2089" w:rsidRPr="0048223E">
        <w:rPr>
          <w:rFonts w:cstheme="minorHAnsi"/>
        </w:rPr>
        <w:t xml:space="preserve">which improves muscle weakness </w:t>
      </w:r>
      <w:r w:rsidR="008C06BF" w:rsidRPr="0048223E">
        <w:rPr>
          <w:rFonts w:cstheme="minorHAnsi"/>
        </w:rPr>
        <w:t>in those with advanced disease.</w:t>
      </w:r>
      <w:r w:rsidR="008C06BF" w:rsidRPr="0048223E">
        <w:rPr>
          <w:rFonts w:cstheme="minorHAnsi"/>
        </w:rPr>
        <w:fldChar w:fldCharType="begin">
          <w:fldData xml:space="preserve">PEVuZE5vdGU+PENpdGU+PEF1dGhvcj5Kb25lczwvQXV0aG9yPjxZZWFyPjIwMTY8L1llYXI+PFJl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Kb25lczwvQXV0aG9yPjxZZWFyPjIwMTY8L1llYXI+PFJl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C06BF" w:rsidRPr="0048223E">
        <w:rPr>
          <w:rFonts w:cstheme="minorHAnsi"/>
        </w:rPr>
      </w:r>
      <w:r w:rsidR="008C06BF" w:rsidRPr="0048223E">
        <w:rPr>
          <w:rFonts w:cstheme="minorHAnsi"/>
        </w:rPr>
        <w:fldChar w:fldCharType="separate"/>
      </w:r>
      <w:r w:rsidR="00815817">
        <w:rPr>
          <w:rFonts w:cstheme="minorHAnsi"/>
          <w:noProof/>
        </w:rPr>
        <w:t>(138, 139)</w:t>
      </w:r>
      <w:r w:rsidR="008C06BF" w:rsidRPr="0048223E">
        <w:rPr>
          <w:rFonts w:cstheme="minorHAnsi"/>
        </w:rPr>
        <w:fldChar w:fldCharType="end"/>
      </w:r>
      <w:r w:rsidR="008C06BF" w:rsidRPr="0048223E">
        <w:rPr>
          <w:rFonts w:cstheme="minorHAnsi"/>
        </w:rPr>
        <w:t xml:space="preserve"> </w:t>
      </w:r>
      <w:r w:rsidR="005F2089" w:rsidRPr="0048223E">
        <w:rPr>
          <w:rFonts w:cstheme="minorHAnsi"/>
        </w:rPr>
        <w:t>However,</w:t>
      </w:r>
      <w:r w:rsidR="00994691" w:rsidRPr="0048223E">
        <w:rPr>
          <w:rFonts w:cstheme="minorHAnsi"/>
        </w:rPr>
        <w:t xml:space="preserve"> the effect on exercise capacity is unclear</w:t>
      </w:r>
      <w:r w:rsidR="005F2089" w:rsidRPr="0048223E">
        <w:rPr>
          <w:rFonts w:cstheme="minorHAnsi"/>
        </w:rPr>
        <w:t>.</w:t>
      </w:r>
      <w:r w:rsidR="00994691" w:rsidRPr="0048223E">
        <w:rPr>
          <w:rFonts w:cstheme="minorHAnsi"/>
        </w:rPr>
        <w:fldChar w:fldCharType="begin">
          <w:fldData xml:space="preserve">PEVuZE5vdGU+PENpdGU+PEF1dGhvcj5Kb25lczwvQXV0aG9yPjxZZWFyPjIwMTY8L1llYXI+PFJl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Kb25lczwvQXV0aG9yPjxZZWFyPjIwMTY8L1llYXI+PFJl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994691" w:rsidRPr="0048223E">
        <w:rPr>
          <w:rFonts w:cstheme="minorHAnsi"/>
        </w:rPr>
      </w:r>
      <w:r w:rsidR="00994691" w:rsidRPr="0048223E">
        <w:rPr>
          <w:rFonts w:cstheme="minorHAnsi"/>
        </w:rPr>
        <w:fldChar w:fldCharType="separate"/>
      </w:r>
      <w:r w:rsidR="00815817">
        <w:rPr>
          <w:rFonts w:cstheme="minorHAnsi"/>
          <w:noProof/>
        </w:rPr>
        <w:t>(138, 140)</w:t>
      </w:r>
      <w:r w:rsidR="00994691" w:rsidRPr="0048223E">
        <w:rPr>
          <w:rFonts w:cstheme="minorHAnsi"/>
        </w:rPr>
        <w:fldChar w:fldCharType="end"/>
      </w:r>
      <w:r w:rsidR="00CF6DC5" w:rsidRPr="0048223E">
        <w:rPr>
          <w:rFonts w:cstheme="minorHAnsi"/>
        </w:rPr>
        <w:t>.</w:t>
      </w:r>
    </w:p>
    <w:p w14:paraId="2C98C5EE" w14:textId="77777777" w:rsidR="000D2C4B" w:rsidRDefault="000D2C4B" w:rsidP="004956C5">
      <w:pPr>
        <w:spacing w:line="240" w:lineRule="auto"/>
        <w:rPr>
          <w:rFonts w:cstheme="minorHAnsi"/>
          <w:b/>
          <w:bCs/>
        </w:rPr>
      </w:pPr>
      <w:r>
        <w:rPr>
          <w:rFonts w:cstheme="minorHAnsi"/>
          <w:b/>
          <w:bCs/>
        </w:rPr>
        <w:br w:type="page"/>
      </w:r>
    </w:p>
    <w:p w14:paraId="6FE6FA4E" w14:textId="5FA80AC8" w:rsidR="00811F14" w:rsidRDefault="00811F14" w:rsidP="004956C5">
      <w:pPr>
        <w:spacing w:line="240" w:lineRule="auto"/>
        <w:rPr>
          <w:rFonts w:cstheme="minorHAnsi"/>
          <w:b/>
          <w:bCs/>
        </w:rPr>
      </w:pPr>
      <w:r w:rsidRPr="0048223E">
        <w:rPr>
          <w:rFonts w:cstheme="minorHAnsi"/>
          <w:b/>
          <w:bCs/>
        </w:rPr>
        <w:lastRenderedPageBreak/>
        <w:t>Table 4: Comparison of Home-based, non-technology versus centre</w:t>
      </w:r>
      <w:r w:rsidR="006B2664">
        <w:rPr>
          <w:rFonts w:cstheme="minorHAnsi"/>
          <w:b/>
          <w:bCs/>
        </w:rPr>
        <w:t>-</w:t>
      </w:r>
      <w:r w:rsidRPr="0048223E">
        <w:rPr>
          <w:rFonts w:cstheme="minorHAnsi"/>
          <w:b/>
          <w:bCs/>
        </w:rPr>
        <w:t>based PR: summary of selective studies</w:t>
      </w:r>
    </w:p>
    <w:p w14:paraId="4CB2795D" w14:textId="77777777" w:rsidR="000D09DE" w:rsidRPr="0048223E" w:rsidRDefault="000D09DE" w:rsidP="004956C5">
      <w:pPr>
        <w:spacing w:line="240" w:lineRule="auto"/>
        <w:rPr>
          <w:rFonts w:cstheme="minorHAnsi"/>
          <w:b/>
          <w:bCs/>
        </w:rPr>
      </w:pPr>
    </w:p>
    <w:tbl>
      <w:tblPr>
        <w:tblStyle w:val="TableGrid"/>
        <w:tblW w:w="0" w:type="auto"/>
        <w:tblLook w:val="04A0" w:firstRow="1" w:lastRow="0" w:firstColumn="1" w:lastColumn="0" w:noHBand="0" w:noVBand="1"/>
      </w:tblPr>
      <w:tblGrid>
        <w:gridCol w:w="1413"/>
        <w:gridCol w:w="1984"/>
        <w:gridCol w:w="3402"/>
        <w:gridCol w:w="2829"/>
      </w:tblGrid>
      <w:tr w:rsidR="00811F14" w:rsidRPr="0048223E" w14:paraId="3872FA89"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2C455786" w14:textId="77777777" w:rsidR="00811F14" w:rsidRPr="0048223E" w:rsidRDefault="00811F14" w:rsidP="004956C5">
            <w:pPr>
              <w:spacing w:after="120"/>
              <w:jc w:val="center"/>
              <w:rPr>
                <w:rFonts w:cstheme="minorHAnsi"/>
              </w:rPr>
            </w:pPr>
            <w:r w:rsidRPr="0048223E">
              <w:rPr>
                <w:rFonts w:cstheme="minorHAnsi"/>
              </w:rPr>
              <w:t>Study</w:t>
            </w:r>
          </w:p>
        </w:tc>
        <w:tc>
          <w:tcPr>
            <w:tcW w:w="1984" w:type="dxa"/>
            <w:tcBorders>
              <w:top w:val="single" w:sz="4" w:space="0" w:color="auto"/>
              <w:left w:val="single" w:sz="4" w:space="0" w:color="auto"/>
              <w:bottom w:val="single" w:sz="4" w:space="0" w:color="auto"/>
              <w:right w:val="single" w:sz="4" w:space="0" w:color="auto"/>
            </w:tcBorders>
            <w:hideMark/>
          </w:tcPr>
          <w:p w14:paraId="7B3B68D9" w14:textId="77777777" w:rsidR="00811F14" w:rsidRPr="0048223E" w:rsidRDefault="00811F14" w:rsidP="004956C5">
            <w:pPr>
              <w:spacing w:after="120"/>
              <w:jc w:val="center"/>
              <w:rPr>
                <w:rFonts w:cstheme="minorHAnsi"/>
              </w:rPr>
            </w:pPr>
            <w:r w:rsidRPr="0048223E">
              <w:rPr>
                <w:rFonts w:cstheme="minorHAnsi"/>
              </w:rPr>
              <w:t>Population</w:t>
            </w:r>
          </w:p>
        </w:tc>
        <w:tc>
          <w:tcPr>
            <w:tcW w:w="3402" w:type="dxa"/>
            <w:tcBorders>
              <w:top w:val="single" w:sz="4" w:space="0" w:color="auto"/>
              <w:left w:val="single" w:sz="4" w:space="0" w:color="auto"/>
              <w:bottom w:val="single" w:sz="4" w:space="0" w:color="auto"/>
              <w:right w:val="single" w:sz="4" w:space="0" w:color="auto"/>
            </w:tcBorders>
            <w:hideMark/>
          </w:tcPr>
          <w:p w14:paraId="31323D60" w14:textId="77777777" w:rsidR="00811F14" w:rsidRPr="0048223E" w:rsidRDefault="00811F14" w:rsidP="004956C5">
            <w:pPr>
              <w:spacing w:after="120"/>
              <w:jc w:val="center"/>
              <w:rPr>
                <w:rFonts w:cstheme="minorHAnsi"/>
              </w:rPr>
            </w:pPr>
            <w:r w:rsidRPr="0048223E">
              <w:rPr>
                <w:rFonts w:cstheme="minorHAnsi"/>
              </w:rPr>
              <w:t>Intervention / Control</w:t>
            </w:r>
          </w:p>
        </w:tc>
        <w:tc>
          <w:tcPr>
            <w:tcW w:w="2829" w:type="dxa"/>
            <w:tcBorders>
              <w:top w:val="single" w:sz="4" w:space="0" w:color="auto"/>
              <w:left w:val="single" w:sz="4" w:space="0" w:color="auto"/>
              <w:bottom w:val="single" w:sz="4" w:space="0" w:color="auto"/>
              <w:right w:val="single" w:sz="4" w:space="0" w:color="auto"/>
            </w:tcBorders>
            <w:hideMark/>
          </w:tcPr>
          <w:p w14:paraId="6F695F1E" w14:textId="77777777" w:rsidR="00811F14" w:rsidRPr="0048223E" w:rsidRDefault="00811F14" w:rsidP="004956C5">
            <w:pPr>
              <w:spacing w:after="120"/>
              <w:jc w:val="center"/>
              <w:rPr>
                <w:rFonts w:cstheme="minorHAnsi"/>
              </w:rPr>
            </w:pPr>
            <w:r w:rsidRPr="0048223E">
              <w:rPr>
                <w:rFonts w:cstheme="minorHAnsi"/>
              </w:rPr>
              <w:t>Outcomes</w:t>
            </w:r>
          </w:p>
        </w:tc>
      </w:tr>
      <w:tr w:rsidR="00811F14" w:rsidRPr="0048223E" w14:paraId="19F54844" w14:textId="77777777" w:rsidTr="000B5155">
        <w:tc>
          <w:tcPr>
            <w:tcW w:w="1413" w:type="dxa"/>
            <w:tcBorders>
              <w:top w:val="single" w:sz="4" w:space="0" w:color="auto"/>
              <w:left w:val="single" w:sz="4" w:space="0" w:color="auto"/>
              <w:bottom w:val="single" w:sz="4" w:space="0" w:color="auto"/>
              <w:right w:val="single" w:sz="4" w:space="0" w:color="auto"/>
            </w:tcBorders>
          </w:tcPr>
          <w:p w14:paraId="2E021E55" w14:textId="6FA88DC8" w:rsidR="00811F14" w:rsidRPr="0048223E" w:rsidRDefault="00811F14" w:rsidP="004956C5">
            <w:pPr>
              <w:spacing w:after="120"/>
              <w:jc w:val="center"/>
              <w:rPr>
                <w:rFonts w:cstheme="minorHAnsi"/>
              </w:rPr>
            </w:pPr>
            <w:proofErr w:type="spellStart"/>
            <w:r w:rsidRPr="0048223E">
              <w:rPr>
                <w:rFonts w:cstheme="minorHAnsi"/>
              </w:rPr>
              <w:t>Maltais</w:t>
            </w:r>
            <w:proofErr w:type="spellEnd"/>
            <w:r w:rsidRPr="0048223E">
              <w:rPr>
                <w:rFonts w:cstheme="minorHAnsi"/>
              </w:rPr>
              <w:t xml:space="preserve"> 2018 </w:t>
            </w:r>
            <w:r w:rsidRPr="0048223E">
              <w:rPr>
                <w:rFonts w:cstheme="minorHAnsi"/>
              </w:rPr>
              <w:fldChar w:fldCharType="begin">
                <w:fldData xml:space="preserve">PEVuZE5vdGU+PENpdGU+PEF1dGhvcj5NYWx0YWlzPC9BdXRob3I+PFllYXI+MjAwODwvWWVhcj48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NYWx0YWlzPC9BdXRob3I+PFllYXI+MjAwODwvWWVhcj48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7)</w:t>
            </w:r>
            <w:r w:rsidRPr="0048223E">
              <w:rPr>
                <w:rFonts w:cstheme="minorHAnsi"/>
              </w:rPr>
              <w:fldChar w:fldCharType="end"/>
            </w:r>
          </w:p>
        </w:tc>
        <w:tc>
          <w:tcPr>
            <w:tcW w:w="1984" w:type="dxa"/>
            <w:tcBorders>
              <w:top w:val="single" w:sz="4" w:space="0" w:color="auto"/>
              <w:left w:val="single" w:sz="4" w:space="0" w:color="auto"/>
              <w:bottom w:val="single" w:sz="4" w:space="0" w:color="auto"/>
              <w:right w:val="single" w:sz="4" w:space="0" w:color="auto"/>
            </w:tcBorders>
          </w:tcPr>
          <w:p w14:paraId="1DDC3ECC" w14:textId="77777777" w:rsidR="00811F14" w:rsidRDefault="00F90431" w:rsidP="004956C5">
            <w:pPr>
              <w:spacing w:after="120"/>
              <w:jc w:val="center"/>
              <w:rPr>
                <w:rFonts w:cstheme="minorHAnsi"/>
              </w:rPr>
            </w:pPr>
            <w:r>
              <w:rPr>
                <w:rFonts w:cstheme="minorHAnsi"/>
              </w:rPr>
              <w:t xml:space="preserve">RCT </w:t>
            </w:r>
            <w:r w:rsidR="00811F14" w:rsidRPr="0048223E">
              <w:rPr>
                <w:rFonts w:cstheme="minorHAnsi"/>
              </w:rPr>
              <w:t>252 with COPD</w:t>
            </w:r>
          </w:p>
          <w:p w14:paraId="22525E13" w14:textId="4530A144" w:rsidR="00207203" w:rsidRPr="0048223E" w:rsidRDefault="006F46AB" w:rsidP="004956C5">
            <w:pPr>
              <w:spacing w:after="120"/>
              <w:jc w:val="center"/>
              <w:rPr>
                <w:rFonts w:cstheme="minorHAnsi"/>
              </w:rPr>
            </w:pPr>
            <w:r>
              <w:rPr>
                <w:rFonts w:cstheme="minorHAnsi"/>
              </w:rPr>
              <w:t>(</w:t>
            </w:r>
            <w:r w:rsidR="00207203">
              <w:rPr>
                <w:rFonts w:cstheme="minorHAnsi"/>
              </w:rPr>
              <w:t>Canada</w:t>
            </w:r>
            <w:r>
              <w:rPr>
                <w:rFonts w:cstheme="minorHAnsi"/>
              </w:rPr>
              <w:t>)</w:t>
            </w:r>
          </w:p>
        </w:tc>
        <w:tc>
          <w:tcPr>
            <w:tcW w:w="3402" w:type="dxa"/>
            <w:tcBorders>
              <w:top w:val="single" w:sz="4" w:space="0" w:color="auto"/>
              <w:left w:val="single" w:sz="4" w:space="0" w:color="auto"/>
              <w:bottom w:val="single" w:sz="4" w:space="0" w:color="auto"/>
              <w:right w:val="single" w:sz="4" w:space="0" w:color="auto"/>
            </w:tcBorders>
          </w:tcPr>
          <w:p w14:paraId="4CEFC569" w14:textId="4B13F309" w:rsidR="00811F14" w:rsidRPr="0048223E" w:rsidRDefault="00811F14" w:rsidP="004956C5">
            <w:pPr>
              <w:spacing w:after="120"/>
              <w:jc w:val="center"/>
              <w:rPr>
                <w:rFonts w:cstheme="minorHAnsi"/>
              </w:rPr>
            </w:pPr>
            <w:r w:rsidRPr="0048223E">
              <w:rPr>
                <w:rFonts w:cstheme="minorHAnsi"/>
              </w:rPr>
              <w:t>Home</w:t>
            </w:r>
            <w:r w:rsidR="000D09DE">
              <w:rPr>
                <w:rFonts w:cstheme="minorHAnsi"/>
              </w:rPr>
              <w:t>-</w:t>
            </w:r>
            <w:r w:rsidRPr="0048223E">
              <w:rPr>
                <w:rFonts w:cstheme="minorHAnsi"/>
              </w:rPr>
              <w:t xml:space="preserve">based (including one home visit and weekly telephone calls) versus </w:t>
            </w:r>
            <w:r w:rsidR="002D0376">
              <w:rPr>
                <w:rFonts w:cstheme="minorHAnsi"/>
              </w:rPr>
              <w:t>o</w:t>
            </w:r>
            <w:r w:rsidRPr="0048223E">
              <w:rPr>
                <w:rFonts w:cstheme="minorHAnsi"/>
              </w:rPr>
              <w:t>utpatient centre</w:t>
            </w:r>
            <w:r w:rsidR="002D0376">
              <w:rPr>
                <w:rFonts w:cstheme="minorHAnsi"/>
              </w:rPr>
              <w:t>-</w:t>
            </w:r>
            <w:r w:rsidRPr="0048223E">
              <w:rPr>
                <w:rFonts w:cstheme="minorHAnsi"/>
              </w:rPr>
              <w:t>based rehabilitation supervised PR for eight weeks. Both groups received four weeks of in-person centre-based education</w:t>
            </w:r>
          </w:p>
        </w:tc>
        <w:tc>
          <w:tcPr>
            <w:tcW w:w="2829" w:type="dxa"/>
            <w:tcBorders>
              <w:top w:val="single" w:sz="4" w:space="0" w:color="auto"/>
              <w:left w:val="single" w:sz="4" w:space="0" w:color="auto"/>
              <w:bottom w:val="single" w:sz="4" w:space="0" w:color="auto"/>
              <w:right w:val="single" w:sz="4" w:space="0" w:color="auto"/>
            </w:tcBorders>
          </w:tcPr>
          <w:p w14:paraId="25752410" w14:textId="641753E3" w:rsidR="00811F14" w:rsidRPr="0048223E" w:rsidRDefault="00811F14" w:rsidP="004956C5">
            <w:pPr>
              <w:spacing w:after="120"/>
              <w:jc w:val="center"/>
              <w:rPr>
                <w:rFonts w:cstheme="minorHAnsi"/>
              </w:rPr>
            </w:pPr>
            <w:r w:rsidRPr="006F46AB">
              <w:rPr>
                <w:rFonts w:cstheme="minorHAnsi"/>
              </w:rPr>
              <w:t>Similar changes in dyspnoea</w:t>
            </w:r>
            <w:r w:rsidR="000D2F98" w:rsidRPr="006F46AB">
              <w:rPr>
                <w:rFonts w:cstheme="minorHAnsi"/>
              </w:rPr>
              <w:t xml:space="preserve"> (primary outcome)</w:t>
            </w:r>
            <w:r w:rsidR="001D6907" w:rsidRPr="006F46AB">
              <w:rPr>
                <w:rFonts w:cstheme="minorHAnsi"/>
              </w:rPr>
              <w:t xml:space="preserve"> above the MCID for both groups.</w:t>
            </w:r>
            <w:r w:rsidR="006F46AB">
              <w:rPr>
                <w:rFonts w:cstheme="minorHAnsi"/>
              </w:rPr>
              <w:t xml:space="preserve"> </w:t>
            </w:r>
            <w:r w:rsidR="001D6907" w:rsidRPr="006F46AB">
              <w:rPr>
                <w:rFonts w:cstheme="minorHAnsi"/>
              </w:rPr>
              <w:t xml:space="preserve">6MWT </w:t>
            </w:r>
            <w:r w:rsidR="006F46AB">
              <w:rPr>
                <w:rFonts w:cstheme="minorHAnsi"/>
              </w:rPr>
              <w:t xml:space="preserve">change </w:t>
            </w:r>
            <w:r w:rsidR="001D6907" w:rsidRPr="006F46AB">
              <w:rPr>
                <w:rFonts w:cstheme="minorHAnsi"/>
              </w:rPr>
              <w:t xml:space="preserve">below the MCID both groups </w:t>
            </w:r>
          </w:p>
        </w:tc>
      </w:tr>
      <w:tr w:rsidR="00811F14" w:rsidRPr="0048223E" w14:paraId="017D1C49" w14:textId="77777777" w:rsidTr="000B5155">
        <w:trPr>
          <w:trHeight w:val="1182"/>
        </w:trPr>
        <w:tc>
          <w:tcPr>
            <w:tcW w:w="1413" w:type="dxa"/>
            <w:tcBorders>
              <w:top w:val="single" w:sz="4" w:space="0" w:color="auto"/>
              <w:left w:val="single" w:sz="4" w:space="0" w:color="auto"/>
              <w:bottom w:val="single" w:sz="4" w:space="0" w:color="auto"/>
              <w:right w:val="single" w:sz="4" w:space="0" w:color="auto"/>
            </w:tcBorders>
            <w:hideMark/>
          </w:tcPr>
          <w:p w14:paraId="71E212FF" w14:textId="77777777" w:rsidR="00811F14" w:rsidRPr="0048223E" w:rsidRDefault="00811F14" w:rsidP="004956C5">
            <w:pPr>
              <w:spacing w:after="120"/>
              <w:jc w:val="center"/>
              <w:rPr>
                <w:rFonts w:cstheme="minorHAnsi"/>
              </w:rPr>
            </w:pPr>
            <w:r w:rsidRPr="0048223E">
              <w:rPr>
                <w:rFonts w:cstheme="minorHAnsi"/>
              </w:rPr>
              <w:t>Holland 2017</w:t>
            </w:r>
          </w:p>
          <w:p w14:paraId="08FFA69E" w14:textId="2289ADF0" w:rsidR="00811F14" w:rsidRPr="0048223E" w:rsidRDefault="00811F14" w:rsidP="004956C5">
            <w:pPr>
              <w:spacing w:after="120"/>
              <w:jc w:val="center"/>
              <w:rPr>
                <w:rFonts w:cstheme="minorHAnsi"/>
              </w:rPr>
            </w:pPr>
            <w:r w:rsidRPr="0048223E">
              <w:rPr>
                <w:rFonts w:cstheme="minorHAnsi"/>
              </w:rPr>
              <w:fldChar w:fldCharType="begin">
                <w:fldData xml:space="preserve">PEVuZE5vdGU+PENpdGU+PEF1dGhvcj5Ib2xsYW5kPC9BdXRob3I+PFllYXI+MjAxNzwvWWVhcj48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Ib2xsYW5kPC9BdXRob3I+PFllYXI+MjAxNzwvWWVhcj48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5)</w:t>
            </w:r>
            <w:r w:rsidRPr="0048223E">
              <w:rPr>
                <w:rFonts w:cstheme="minorHAnsi"/>
              </w:rPr>
              <w:fldChar w:fldCharType="end"/>
            </w:r>
          </w:p>
        </w:tc>
        <w:tc>
          <w:tcPr>
            <w:tcW w:w="1984" w:type="dxa"/>
            <w:tcBorders>
              <w:top w:val="single" w:sz="4" w:space="0" w:color="auto"/>
              <w:left w:val="single" w:sz="4" w:space="0" w:color="auto"/>
              <w:bottom w:val="single" w:sz="4" w:space="0" w:color="auto"/>
              <w:right w:val="single" w:sz="4" w:space="0" w:color="auto"/>
            </w:tcBorders>
            <w:hideMark/>
          </w:tcPr>
          <w:p w14:paraId="1DDA4AB9" w14:textId="77777777" w:rsidR="00811F14" w:rsidRDefault="00F90431" w:rsidP="004956C5">
            <w:pPr>
              <w:spacing w:after="120"/>
              <w:jc w:val="center"/>
              <w:rPr>
                <w:rFonts w:cstheme="minorHAnsi"/>
              </w:rPr>
            </w:pPr>
            <w:r>
              <w:rPr>
                <w:rFonts w:cstheme="minorHAnsi"/>
              </w:rPr>
              <w:t xml:space="preserve">RCT </w:t>
            </w:r>
            <w:r w:rsidR="00811F14" w:rsidRPr="0048223E">
              <w:rPr>
                <w:rFonts w:cstheme="minorHAnsi"/>
              </w:rPr>
              <w:t>166 with COPD</w:t>
            </w:r>
          </w:p>
          <w:p w14:paraId="52A7B71E" w14:textId="19DEAE5C" w:rsidR="00207203" w:rsidRPr="0048223E" w:rsidRDefault="006F46AB" w:rsidP="004956C5">
            <w:pPr>
              <w:spacing w:after="120"/>
              <w:jc w:val="center"/>
              <w:rPr>
                <w:rFonts w:cstheme="minorHAnsi"/>
              </w:rPr>
            </w:pPr>
            <w:r>
              <w:rPr>
                <w:rFonts w:cstheme="minorHAnsi"/>
              </w:rPr>
              <w:t>(</w:t>
            </w:r>
            <w:r w:rsidR="00207203">
              <w:rPr>
                <w:rFonts w:cstheme="minorHAnsi"/>
              </w:rPr>
              <w:t>Australia</w:t>
            </w:r>
            <w:r>
              <w:rPr>
                <w:rFonts w:cstheme="minorHAnsi"/>
              </w:rPr>
              <w:t>)</w:t>
            </w:r>
          </w:p>
        </w:tc>
        <w:tc>
          <w:tcPr>
            <w:tcW w:w="3402" w:type="dxa"/>
            <w:tcBorders>
              <w:top w:val="single" w:sz="4" w:space="0" w:color="auto"/>
              <w:left w:val="single" w:sz="4" w:space="0" w:color="auto"/>
              <w:bottom w:val="single" w:sz="4" w:space="0" w:color="auto"/>
              <w:right w:val="single" w:sz="4" w:space="0" w:color="auto"/>
            </w:tcBorders>
            <w:hideMark/>
          </w:tcPr>
          <w:p w14:paraId="0728CAD3" w14:textId="575F7670" w:rsidR="00811F14" w:rsidRPr="0048223E" w:rsidRDefault="00811F14" w:rsidP="004956C5">
            <w:pPr>
              <w:spacing w:after="120"/>
              <w:jc w:val="center"/>
              <w:rPr>
                <w:rFonts w:cstheme="minorHAnsi"/>
              </w:rPr>
            </w:pPr>
            <w:r w:rsidRPr="0048223E">
              <w:rPr>
                <w:rFonts w:cstheme="minorHAnsi"/>
              </w:rPr>
              <w:t>Home</w:t>
            </w:r>
            <w:r w:rsidR="000D09DE">
              <w:rPr>
                <w:rFonts w:cstheme="minorHAnsi"/>
              </w:rPr>
              <w:t>-</w:t>
            </w:r>
            <w:r w:rsidRPr="0048223E">
              <w:rPr>
                <w:rFonts w:cstheme="minorHAnsi"/>
              </w:rPr>
              <w:t xml:space="preserve">based (including one home visit and weekly telephone calls) programme versus </w:t>
            </w:r>
            <w:r w:rsidR="002D0376">
              <w:rPr>
                <w:rFonts w:cstheme="minorHAnsi"/>
              </w:rPr>
              <w:t>o</w:t>
            </w:r>
            <w:r w:rsidRPr="0048223E">
              <w:rPr>
                <w:rFonts w:cstheme="minorHAnsi"/>
              </w:rPr>
              <w:t>utpatient centre</w:t>
            </w:r>
            <w:r w:rsidR="002D0376">
              <w:rPr>
                <w:rFonts w:cstheme="minorHAnsi"/>
              </w:rPr>
              <w:t>-</w:t>
            </w:r>
            <w:r w:rsidRPr="0048223E">
              <w:rPr>
                <w:rFonts w:cstheme="minorHAnsi"/>
              </w:rPr>
              <w:t>based supervised PR for eight weeks</w:t>
            </w:r>
          </w:p>
        </w:tc>
        <w:tc>
          <w:tcPr>
            <w:tcW w:w="2829" w:type="dxa"/>
            <w:tcBorders>
              <w:top w:val="single" w:sz="4" w:space="0" w:color="auto"/>
              <w:left w:val="single" w:sz="4" w:space="0" w:color="auto"/>
              <w:bottom w:val="single" w:sz="4" w:space="0" w:color="auto"/>
              <w:right w:val="single" w:sz="4" w:space="0" w:color="auto"/>
            </w:tcBorders>
            <w:hideMark/>
          </w:tcPr>
          <w:p w14:paraId="42F9BAB9" w14:textId="129C00CE" w:rsidR="00811F14" w:rsidRPr="0048223E" w:rsidRDefault="006F46AB" w:rsidP="004956C5">
            <w:pPr>
              <w:spacing w:after="120"/>
              <w:jc w:val="center"/>
              <w:rPr>
                <w:rFonts w:cstheme="minorHAnsi"/>
              </w:rPr>
            </w:pPr>
            <w:r>
              <w:rPr>
                <w:rFonts w:cstheme="minorHAnsi"/>
              </w:rPr>
              <w:t>C</w:t>
            </w:r>
            <w:r w:rsidR="001D6907" w:rsidRPr="001D6907">
              <w:rPr>
                <w:rFonts w:cstheme="minorHAnsi"/>
              </w:rPr>
              <w:t>linical outcomes that were equivalent to centre-based pulmonary rehabilitation</w:t>
            </w:r>
            <w:r w:rsidR="000D2F98">
              <w:rPr>
                <w:rFonts w:cstheme="minorHAnsi"/>
              </w:rPr>
              <w:t>. MCID not achieved for either group for the 6MWT (primary outcome)</w:t>
            </w:r>
          </w:p>
        </w:tc>
      </w:tr>
      <w:tr w:rsidR="00811F14" w:rsidRPr="0048223E" w14:paraId="06818386"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37B2BE2A" w14:textId="0250C1A7" w:rsidR="00811F14" w:rsidRPr="0048223E" w:rsidRDefault="00811F14" w:rsidP="004956C5">
            <w:pPr>
              <w:spacing w:after="120"/>
              <w:jc w:val="center"/>
              <w:rPr>
                <w:rFonts w:cstheme="minorHAnsi"/>
              </w:rPr>
            </w:pPr>
            <w:r w:rsidRPr="0048223E">
              <w:rPr>
                <w:rFonts w:cstheme="minorHAnsi"/>
              </w:rPr>
              <w:t xml:space="preserve">Horton 2018 </w:t>
            </w:r>
            <w:r w:rsidRPr="0048223E">
              <w:rPr>
                <w:rFonts w:cstheme="minorHAnsi"/>
              </w:rPr>
              <w:fldChar w:fldCharType="begin">
                <w:fldData xml:space="preserve">PEVuZE5vdGU+PENpdGU+PEF1dGhvcj5Ib3J0b248L0F1dGhvcj48WWVhcj4yMDE4PC9ZZWFyPjxS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Ib3J0b248L0F1dGhvcj48WWVhcj4yMDE4PC9ZZWFyPjxS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36)</w:t>
            </w:r>
            <w:r w:rsidRPr="0048223E">
              <w:rPr>
                <w:rFonts w:cstheme="minorHAnsi"/>
              </w:rPr>
              <w:fldChar w:fldCharType="end"/>
            </w:r>
          </w:p>
          <w:p w14:paraId="5F361A16" w14:textId="77777777" w:rsidR="00811F14" w:rsidRPr="0048223E" w:rsidRDefault="00811F14" w:rsidP="004956C5">
            <w:pPr>
              <w:spacing w:after="120"/>
              <w:jc w:val="center"/>
              <w:rPr>
                <w:rFonts w:cstheme="minorHAnsi"/>
              </w:rPr>
            </w:pPr>
          </w:p>
        </w:tc>
        <w:tc>
          <w:tcPr>
            <w:tcW w:w="1984" w:type="dxa"/>
            <w:tcBorders>
              <w:top w:val="single" w:sz="4" w:space="0" w:color="auto"/>
              <w:left w:val="single" w:sz="4" w:space="0" w:color="auto"/>
              <w:bottom w:val="single" w:sz="4" w:space="0" w:color="auto"/>
              <w:right w:val="single" w:sz="4" w:space="0" w:color="auto"/>
            </w:tcBorders>
            <w:hideMark/>
          </w:tcPr>
          <w:p w14:paraId="5BDE828A" w14:textId="77777777" w:rsidR="00811F14" w:rsidRDefault="00F90431" w:rsidP="004956C5">
            <w:pPr>
              <w:spacing w:after="120"/>
              <w:jc w:val="center"/>
              <w:rPr>
                <w:rFonts w:cstheme="minorHAnsi"/>
              </w:rPr>
            </w:pPr>
            <w:r>
              <w:rPr>
                <w:rFonts w:cstheme="minorHAnsi"/>
              </w:rPr>
              <w:t xml:space="preserve">RCT </w:t>
            </w:r>
            <w:r w:rsidR="00811F14" w:rsidRPr="0048223E">
              <w:rPr>
                <w:rFonts w:cstheme="minorHAnsi"/>
              </w:rPr>
              <w:t>287 with COPD</w:t>
            </w:r>
          </w:p>
          <w:p w14:paraId="3993B893" w14:textId="1F5AFEF6" w:rsidR="00207203" w:rsidRPr="0048223E" w:rsidRDefault="006F46AB" w:rsidP="004956C5">
            <w:pPr>
              <w:spacing w:after="120"/>
              <w:jc w:val="center"/>
              <w:rPr>
                <w:rFonts w:cstheme="minorHAnsi"/>
              </w:rPr>
            </w:pPr>
            <w:r>
              <w:rPr>
                <w:rFonts w:cstheme="minorHAnsi"/>
              </w:rPr>
              <w:t>(</w:t>
            </w:r>
            <w:r w:rsidR="00207203">
              <w:rPr>
                <w:rFonts w:cstheme="minorHAnsi"/>
              </w:rPr>
              <w:t>UK</w:t>
            </w:r>
            <w:r>
              <w:rPr>
                <w:rFonts w:cstheme="minorHAnsi"/>
              </w:rPr>
              <w:t>)</w:t>
            </w:r>
          </w:p>
        </w:tc>
        <w:tc>
          <w:tcPr>
            <w:tcW w:w="3402" w:type="dxa"/>
            <w:tcBorders>
              <w:top w:val="single" w:sz="4" w:space="0" w:color="auto"/>
              <w:left w:val="single" w:sz="4" w:space="0" w:color="auto"/>
              <w:bottom w:val="single" w:sz="4" w:space="0" w:color="auto"/>
              <w:right w:val="single" w:sz="4" w:space="0" w:color="auto"/>
            </w:tcBorders>
            <w:hideMark/>
          </w:tcPr>
          <w:p w14:paraId="731CBF88" w14:textId="1A7C8E25" w:rsidR="00811F14" w:rsidRPr="0048223E" w:rsidRDefault="00811F14" w:rsidP="004956C5">
            <w:pPr>
              <w:spacing w:after="120"/>
              <w:jc w:val="center"/>
              <w:rPr>
                <w:rFonts w:cstheme="minorHAnsi"/>
              </w:rPr>
            </w:pPr>
            <w:r w:rsidRPr="0048223E">
              <w:rPr>
                <w:rFonts w:cstheme="minorHAnsi"/>
              </w:rPr>
              <w:t>Structured unsupervised home</w:t>
            </w:r>
            <w:r w:rsidR="000D09DE">
              <w:rPr>
                <w:rFonts w:cstheme="minorHAnsi"/>
              </w:rPr>
              <w:t>-</w:t>
            </w:r>
            <w:r w:rsidRPr="0048223E">
              <w:rPr>
                <w:rFonts w:cstheme="minorHAnsi"/>
              </w:rPr>
              <w:t xml:space="preserve">based programme including a manual and telephone support for seven weeks versus </w:t>
            </w:r>
            <w:r w:rsidR="002D0376">
              <w:rPr>
                <w:rFonts w:cstheme="minorHAnsi"/>
              </w:rPr>
              <w:t>outpatient c</w:t>
            </w:r>
            <w:r w:rsidRPr="0048223E">
              <w:rPr>
                <w:rFonts w:cstheme="minorHAnsi"/>
              </w:rPr>
              <w:t>entre</w:t>
            </w:r>
            <w:r w:rsidR="002D0376">
              <w:rPr>
                <w:rFonts w:cstheme="minorHAnsi"/>
              </w:rPr>
              <w:t>-</w:t>
            </w:r>
            <w:r w:rsidRPr="0048223E">
              <w:rPr>
                <w:rFonts w:cstheme="minorHAnsi"/>
              </w:rPr>
              <w:t>based supervised PR for seven weeks</w:t>
            </w:r>
          </w:p>
        </w:tc>
        <w:tc>
          <w:tcPr>
            <w:tcW w:w="2829" w:type="dxa"/>
            <w:tcBorders>
              <w:top w:val="single" w:sz="4" w:space="0" w:color="auto"/>
              <w:left w:val="single" w:sz="4" w:space="0" w:color="auto"/>
              <w:bottom w:val="single" w:sz="4" w:space="0" w:color="auto"/>
              <w:right w:val="single" w:sz="4" w:space="0" w:color="auto"/>
            </w:tcBorders>
            <w:hideMark/>
          </w:tcPr>
          <w:p w14:paraId="30ECC655" w14:textId="6847610B" w:rsidR="00811F14" w:rsidRPr="0048223E" w:rsidRDefault="00811F14" w:rsidP="004956C5">
            <w:pPr>
              <w:jc w:val="center"/>
              <w:rPr>
                <w:rFonts w:cstheme="minorHAnsi"/>
              </w:rPr>
            </w:pPr>
            <w:r w:rsidRPr="0048223E">
              <w:rPr>
                <w:rFonts w:cstheme="minorHAnsi"/>
              </w:rPr>
              <w:t xml:space="preserve"> Inconclusive that home</w:t>
            </w:r>
            <w:r w:rsidR="000D09DE">
              <w:rPr>
                <w:rFonts w:cstheme="minorHAnsi"/>
              </w:rPr>
              <w:t>-</w:t>
            </w:r>
            <w:r w:rsidRPr="0048223E">
              <w:rPr>
                <w:rFonts w:cstheme="minorHAnsi"/>
              </w:rPr>
              <w:t xml:space="preserve">based PR was non-inferior to </w:t>
            </w:r>
            <w:r w:rsidR="006F46AB">
              <w:rPr>
                <w:rFonts w:cstheme="minorHAnsi"/>
              </w:rPr>
              <w:t xml:space="preserve">centre-based </w:t>
            </w:r>
            <w:r w:rsidRPr="0048223E">
              <w:rPr>
                <w:rFonts w:cstheme="minorHAnsi"/>
              </w:rPr>
              <w:t xml:space="preserve">PR in </w:t>
            </w:r>
            <w:r w:rsidR="006F46AB">
              <w:rPr>
                <w:rFonts w:cstheme="minorHAnsi"/>
              </w:rPr>
              <w:t xml:space="preserve">CRQ-D </w:t>
            </w:r>
            <w:r w:rsidR="00F90431">
              <w:rPr>
                <w:rFonts w:cstheme="minorHAnsi"/>
              </w:rPr>
              <w:t>(primary outcome)</w:t>
            </w:r>
            <w:r w:rsidR="000D09DE">
              <w:rPr>
                <w:rFonts w:cstheme="minorHAnsi"/>
              </w:rPr>
              <w:t>. Changes in ISWT below MCID for both home-based and centre-based PR</w:t>
            </w:r>
          </w:p>
        </w:tc>
      </w:tr>
      <w:tr w:rsidR="00811F14" w:rsidRPr="0048223E" w14:paraId="6C9D5B9C"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319F5A96" w14:textId="0C8E9450" w:rsidR="00811F14" w:rsidRPr="0048223E" w:rsidRDefault="00811F14" w:rsidP="004956C5">
            <w:pPr>
              <w:spacing w:after="120"/>
              <w:jc w:val="center"/>
              <w:rPr>
                <w:rFonts w:cstheme="minorHAnsi"/>
              </w:rPr>
            </w:pPr>
            <w:r w:rsidRPr="0048223E">
              <w:rPr>
                <w:rFonts w:cstheme="minorHAnsi"/>
              </w:rPr>
              <w:t xml:space="preserve">Nolan 2019 </w:t>
            </w:r>
            <w:r w:rsidRPr="0048223E">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cstheme="minorHAnsi"/>
              </w:rPr>
              <w:instrText xml:space="preserve"> ADDIN EN.CITE </w:instrText>
            </w:r>
            <w:r w:rsidR="00BD6F5C">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BD6F5C">
              <w:rPr>
                <w:rFonts w:cstheme="minorHAnsi"/>
              </w:rPr>
              <w:instrText xml:space="preserve"> ADDIN EN.CITE.DATA </w:instrText>
            </w:r>
            <w:r w:rsidR="00BD6F5C">
              <w:rPr>
                <w:rFonts w:cstheme="minorHAnsi"/>
              </w:rPr>
            </w:r>
            <w:r w:rsidR="00BD6F5C">
              <w:rPr>
                <w:rFonts w:cstheme="minorHAnsi"/>
              </w:rPr>
              <w:fldChar w:fldCharType="end"/>
            </w:r>
            <w:r w:rsidRPr="0048223E">
              <w:rPr>
                <w:rFonts w:cstheme="minorHAnsi"/>
              </w:rPr>
            </w:r>
            <w:r w:rsidRPr="0048223E">
              <w:rPr>
                <w:rFonts w:cstheme="minorHAnsi"/>
              </w:rPr>
              <w:fldChar w:fldCharType="separate"/>
            </w:r>
            <w:r w:rsidR="00BD6F5C">
              <w:rPr>
                <w:rFonts w:cstheme="minorHAnsi"/>
                <w:noProof/>
              </w:rPr>
              <w:t>(22)</w:t>
            </w:r>
            <w:r w:rsidRPr="0048223E">
              <w:rPr>
                <w:rFonts w:cstheme="minorHAnsi"/>
              </w:rPr>
              <w:fldChar w:fldCharType="end"/>
            </w:r>
          </w:p>
          <w:p w14:paraId="4962FB17" w14:textId="77777777" w:rsidR="00811F14" w:rsidRPr="0048223E" w:rsidRDefault="00811F14" w:rsidP="004956C5">
            <w:pPr>
              <w:spacing w:after="120"/>
              <w:jc w:val="center"/>
              <w:rPr>
                <w:rFonts w:cstheme="minorHAnsi"/>
              </w:rPr>
            </w:pPr>
          </w:p>
        </w:tc>
        <w:tc>
          <w:tcPr>
            <w:tcW w:w="1984" w:type="dxa"/>
            <w:tcBorders>
              <w:top w:val="single" w:sz="4" w:space="0" w:color="auto"/>
              <w:left w:val="single" w:sz="4" w:space="0" w:color="auto"/>
              <w:bottom w:val="single" w:sz="4" w:space="0" w:color="auto"/>
              <w:right w:val="single" w:sz="4" w:space="0" w:color="auto"/>
            </w:tcBorders>
            <w:hideMark/>
          </w:tcPr>
          <w:p w14:paraId="592148CC" w14:textId="77777777" w:rsidR="00811F14" w:rsidRDefault="00811F14" w:rsidP="004956C5">
            <w:pPr>
              <w:spacing w:after="120"/>
              <w:jc w:val="center"/>
              <w:rPr>
                <w:rFonts w:cstheme="minorHAnsi"/>
              </w:rPr>
            </w:pPr>
            <w:r w:rsidRPr="0048223E">
              <w:rPr>
                <w:rFonts w:cstheme="minorHAnsi"/>
              </w:rPr>
              <w:t>154 with COPD</w:t>
            </w:r>
          </w:p>
          <w:p w14:paraId="204973C3" w14:textId="175D6904" w:rsidR="00207203" w:rsidRDefault="00207203" w:rsidP="004956C5">
            <w:pPr>
              <w:spacing w:after="120"/>
              <w:jc w:val="center"/>
              <w:rPr>
                <w:rFonts w:cstheme="minorHAnsi"/>
                <w:bCs/>
              </w:rPr>
            </w:pPr>
            <w:r w:rsidRPr="00207203">
              <w:rPr>
                <w:rFonts w:cstheme="minorHAnsi"/>
              </w:rPr>
              <w:t>(</w:t>
            </w:r>
            <w:r w:rsidRPr="006F46AB">
              <w:rPr>
                <w:rFonts w:cstheme="minorHAnsi"/>
                <w:bCs/>
              </w:rPr>
              <w:t>propensity-matched cohort study)</w:t>
            </w:r>
          </w:p>
          <w:p w14:paraId="55F8A08D" w14:textId="336DC52D" w:rsidR="00207203" w:rsidRPr="006F46AB" w:rsidRDefault="006F46AB" w:rsidP="004956C5">
            <w:pPr>
              <w:spacing w:after="120"/>
              <w:jc w:val="center"/>
              <w:rPr>
                <w:rFonts w:cstheme="minorHAnsi"/>
                <w:bCs/>
              </w:rPr>
            </w:pPr>
            <w:r>
              <w:rPr>
                <w:rFonts w:cstheme="minorHAnsi"/>
                <w:bCs/>
              </w:rPr>
              <w:t>(</w:t>
            </w:r>
            <w:r w:rsidR="00207203">
              <w:rPr>
                <w:rFonts w:cstheme="minorHAnsi"/>
                <w:bCs/>
              </w:rPr>
              <w:t>UK</w:t>
            </w:r>
            <w:r>
              <w:rPr>
                <w:rFonts w:cstheme="minorHAnsi"/>
                <w:bCs/>
              </w:rPr>
              <w:t>)</w:t>
            </w:r>
          </w:p>
          <w:p w14:paraId="75478FF2" w14:textId="6CF294B2" w:rsidR="00207203" w:rsidRPr="0048223E" w:rsidRDefault="00207203" w:rsidP="004956C5">
            <w:pPr>
              <w:spacing w:after="120"/>
              <w:jc w:val="center"/>
              <w:rPr>
                <w:rFonts w:cstheme="minorHAnsi"/>
              </w:rPr>
            </w:pPr>
          </w:p>
        </w:tc>
        <w:tc>
          <w:tcPr>
            <w:tcW w:w="3402" w:type="dxa"/>
            <w:tcBorders>
              <w:top w:val="single" w:sz="4" w:space="0" w:color="auto"/>
              <w:left w:val="single" w:sz="4" w:space="0" w:color="auto"/>
              <w:bottom w:val="single" w:sz="4" w:space="0" w:color="auto"/>
              <w:right w:val="single" w:sz="4" w:space="0" w:color="auto"/>
            </w:tcBorders>
            <w:hideMark/>
          </w:tcPr>
          <w:p w14:paraId="556A3B03" w14:textId="044F7C2F" w:rsidR="00811F14" w:rsidRPr="0048223E" w:rsidRDefault="00811F14" w:rsidP="004956C5">
            <w:pPr>
              <w:spacing w:after="120"/>
              <w:jc w:val="center"/>
              <w:rPr>
                <w:rFonts w:cstheme="minorHAnsi"/>
              </w:rPr>
            </w:pPr>
            <w:r w:rsidRPr="0048223E">
              <w:rPr>
                <w:rFonts w:cstheme="minorHAnsi"/>
              </w:rPr>
              <w:t>Home</w:t>
            </w:r>
            <w:r w:rsidR="000D09DE">
              <w:rPr>
                <w:rFonts w:cstheme="minorHAnsi"/>
              </w:rPr>
              <w:t>-</w:t>
            </w:r>
            <w:r w:rsidRPr="0048223E">
              <w:rPr>
                <w:rFonts w:cstheme="minorHAnsi"/>
              </w:rPr>
              <w:t xml:space="preserve">based structured exercise programme with weekly telephone calls versus </w:t>
            </w:r>
            <w:r w:rsidR="002D0376">
              <w:rPr>
                <w:rFonts w:cstheme="minorHAnsi"/>
              </w:rPr>
              <w:t>outpatient c</w:t>
            </w:r>
            <w:r w:rsidRPr="0048223E">
              <w:rPr>
                <w:rFonts w:cstheme="minorHAnsi"/>
              </w:rPr>
              <w:t>entre-based supervised PR for eight weeks</w:t>
            </w:r>
          </w:p>
        </w:tc>
        <w:tc>
          <w:tcPr>
            <w:tcW w:w="2829" w:type="dxa"/>
            <w:tcBorders>
              <w:top w:val="single" w:sz="4" w:space="0" w:color="auto"/>
              <w:left w:val="single" w:sz="4" w:space="0" w:color="auto"/>
              <w:bottom w:val="single" w:sz="4" w:space="0" w:color="auto"/>
              <w:right w:val="single" w:sz="4" w:space="0" w:color="auto"/>
            </w:tcBorders>
            <w:hideMark/>
          </w:tcPr>
          <w:p w14:paraId="6766C4EB" w14:textId="0096B64B" w:rsidR="00811F14" w:rsidRPr="0048223E" w:rsidRDefault="00811F14" w:rsidP="004956C5">
            <w:pPr>
              <w:spacing w:after="120"/>
              <w:jc w:val="center"/>
              <w:rPr>
                <w:rFonts w:cstheme="minorHAnsi"/>
              </w:rPr>
            </w:pPr>
            <w:r w:rsidRPr="0048223E">
              <w:rPr>
                <w:rFonts w:cstheme="minorHAnsi"/>
              </w:rPr>
              <w:t xml:space="preserve">Significant improvements in both groups in </w:t>
            </w:r>
            <w:r w:rsidR="006F46AB">
              <w:rPr>
                <w:rFonts w:cstheme="minorHAnsi"/>
              </w:rPr>
              <w:t>ISWT</w:t>
            </w:r>
            <w:r w:rsidRPr="0048223E">
              <w:rPr>
                <w:rFonts w:cstheme="minorHAnsi"/>
              </w:rPr>
              <w:t xml:space="preserve"> but home-based group demonstrated </w:t>
            </w:r>
            <w:r w:rsidR="006F46AB">
              <w:rPr>
                <w:rFonts w:cstheme="minorHAnsi"/>
              </w:rPr>
              <w:t xml:space="preserve">numerically </w:t>
            </w:r>
            <w:r w:rsidRPr="0048223E">
              <w:rPr>
                <w:rFonts w:cstheme="minorHAnsi"/>
              </w:rPr>
              <w:t xml:space="preserve">smaller improvements; </w:t>
            </w:r>
            <w:r w:rsidR="000D09DE">
              <w:rPr>
                <w:rFonts w:cstheme="minorHAnsi"/>
              </w:rPr>
              <w:t>ISWT change above MCID for  Centre-based PR; below MCID for home-based PR. C</w:t>
            </w:r>
            <w:r w:rsidRPr="0048223E">
              <w:rPr>
                <w:rFonts w:cstheme="minorHAnsi"/>
              </w:rPr>
              <w:t xml:space="preserve">linically and statistically significant improvements in </w:t>
            </w:r>
            <w:r w:rsidR="006F46AB">
              <w:rPr>
                <w:rFonts w:cstheme="minorHAnsi"/>
              </w:rPr>
              <w:t>HRQOL</w:t>
            </w:r>
            <w:r w:rsidR="006F46AB" w:rsidRPr="0048223E">
              <w:rPr>
                <w:rFonts w:cstheme="minorHAnsi"/>
              </w:rPr>
              <w:t xml:space="preserve"> </w:t>
            </w:r>
            <w:r w:rsidR="000D09DE">
              <w:rPr>
                <w:rFonts w:cstheme="minorHAnsi"/>
              </w:rPr>
              <w:t>in both</w:t>
            </w:r>
            <w:r w:rsidRPr="0048223E">
              <w:rPr>
                <w:rFonts w:cstheme="minorHAnsi"/>
              </w:rPr>
              <w:t xml:space="preserve"> group</w:t>
            </w:r>
            <w:r w:rsidR="000D09DE">
              <w:rPr>
                <w:rFonts w:cstheme="minorHAnsi"/>
              </w:rPr>
              <w:t>s</w:t>
            </w:r>
            <w:r w:rsidRPr="0048223E">
              <w:rPr>
                <w:rFonts w:cstheme="minorHAnsi"/>
              </w:rPr>
              <w:t xml:space="preserve">. </w:t>
            </w:r>
          </w:p>
        </w:tc>
      </w:tr>
    </w:tbl>
    <w:p w14:paraId="72F3344B" w14:textId="77777777" w:rsidR="006F46AB" w:rsidRDefault="006F46AB" w:rsidP="004956C5">
      <w:pPr>
        <w:spacing w:after="240" w:line="240" w:lineRule="auto"/>
        <w:jc w:val="both"/>
        <w:rPr>
          <w:rFonts w:cstheme="minorHAnsi"/>
          <w:bCs/>
        </w:rPr>
      </w:pPr>
    </w:p>
    <w:p w14:paraId="5EAC87E6" w14:textId="599B1879" w:rsidR="006F46AB" w:rsidRDefault="00811F14" w:rsidP="004956C5">
      <w:pPr>
        <w:spacing w:after="240" w:line="240" w:lineRule="auto"/>
        <w:jc w:val="both"/>
        <w:rPr>
          <w:rFonts w:cstheme="minorHAnsi"/>
        </w:rPr>
      </w:pPr>
      <w:r w:rsidRPr="0048223E">
        <w:rPr>
          <w:rFonts w:cstheme="minorHAnsi"/>
          <w:bCs/>
        </w:rPr>
        <w:t xml:space="preserve">PR – Pulmonary rehabilitation; </w:t>
      </w:r>
      <w:r w:rsidR="006F46AB">
        <w:rPr>
          <w:rFonts w:cstheme="minorHAnsi"/>
          <w:bCs/>
        </w:rPr>
        <w:t xml:space="preserve">RCT - Randomised Controlled Trial; MCID - Minimum Clinically Important Difference; 6MWT – Six minute walk test; </w:t>
      </w:r>
      <w:r w:rsidRPr="0048223E">
        <w:rPr>
          <w:rFonts w:cstheme="minorHAnsi"/>
          <w:bCs/>
        </w:rPr>
        <w:t xml:space="preserve">CRQ-D – Chronic respiratory questionnaire – dyspnoea domain; </w:t>
      </w:r>
      <w:r w:rsidR="006F46AB">
        <w:rPr>
          <w:rFonts w:cstheme="minorHAnsi"/>
          <w:bCs/>
        </w:rPr>
        <w:t>ISWT – Incremental shuttle walk test; HRQOL</w:t>
      </w:r>
      <w:r w:rsidR="006F46AB" w:rsidRPr="0048223E">
        <w:rPr>
          <w:rFonts w:cstheme="minorHAnsi"/>
          <w:bCs/>
        </w:rPr>
        <w:t xml:space="preserve"> </w:t>
      </w:r>
      <w:r w:rsidRPr="0048223E">
        <w:rPr>
          <w:rFonts w:cstheme="minorHAnsi"/>
          <w:bCs/>
        </w:rPr>
        <w:t xml:space="preserve">– </w:t>
      </w:r>
      <w:r w:rsidR="006F46AB">
        <w:rPr>
          <w:rFonts w:cstheme="minorHAnsi"/>
          <w:bCs/>
        </w:rPr>
        <w:t>Health related q</w:t>
      </w:r>
      <w:r w:rsidRPr="0048223E">
        <w:rPr>
          <w:rFonts w:cstheme="minorHAnsi"/>
          <w:bCs/>
        </w:rPr>
        <w:t>uality of life</w:t>
      </w:r>
      <w:r w:rsidR="006F46AB">
        <w:rPr>
          <w:rFonts w:cstheme="minorHAnsi"/>
          <w:bCs/>
        </w:rPr>
        <w:t>.</w:t>
      </w:r>
    </w:p>
    <w:p w14:paraId="2E06B8AB" w14:textId="77777777" w:rsidR="000D09DE" w:rsidRPr="0048223E" w:rsidRDefault="000D09DE" w:rsidP="004956C5">
      <w:pPr>
        <w:spacing w:after="240" w:line="240" w:lineRule="auto"/>
        <w:jc w:val="both"/>
        <w:rPr>
          <w:rFonts w:cstheme="minorHAnsi"/>
        </w:rPr>
      </w:pPr>
    </w:p>
    <w:p w14:paraId="4CD5F1C8"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4.2 </w:t>
      </w:r>
      <w:r w:rsidRPr="0048223E">
        <w:rPr>
          <w:rFonts w:cstheme="minorHAnsi"/>
          <w:b/>
          <w:bCs/>
        </w:rPr>
        <w:tab/>
        <w:t>Home-based Web Platform</w:t>
      </w:r>
    </w:p>
    <w:p w14:paraId="46A96BEF" w14:textId="306720A1" w:rsidR="008B63E4" w:rsidRPr="0048223E" w:rsidRDefault="008B63E4" w:rsidP="004956C5">
      <w:pPr>
        <w:spacing w:after="240" w:line="240" w:lineRule="auto"/>
        <w:jc w:val="both"/>
        <w:rPr>
          <w:rFonts w:cstheme="minorHAnsi"/>
        </w:rPr>
      </w:pPr>
      <w:r w:rsidRPr="0048223E">
        <w:rPr>
          <w:rFonts w:cstheme="minorHAnsi"/>
        </w:rPr>
        <w:t>These are similar to home-based models described in 4.1, except that the programme is supported by a web-based platform or app</w:t>
      </w:r>
      <w:r w:rsidR="003F0288" w:rsidRPr="0048223E">
        <w:rPr>
          <w:rFonts w:cstheme="minorHAnsi"/>
        </w:rPr>
        <w:t xml:space="preserve"> </w:t>
      </w:r>
      <w:r w:rsidR="003F0288" w:rsidRPr="00DA1EA1">
        <w:rPr>
          <w:rFonts w:cstheme="minorHAnsi"/>
        </w:rPr>
        <w:t>(Table 5)</w:t>
      </w:r>
      <w:r w:rsidRPr="0004034A">
        <w:rPr>
          <w:rFonts w:cstheme="minorHAnsi"/>
        </w:rPr>
        <w:t>.</w:t>
      </w:r>
      <w:r w:rsidRPr="0048223E">
        <w:rPr>
          <w:rFonts w:cstheme="minorHAnsi"/>
        </w:rPr>
        <w:t xml:space="preserve"> </w:t>
      </w:r>
      <w:r w:rsidR="002C6C29" w:rsidRPr="0048223E">
        <w:rPr>
          <w:rFonts w:cstheme="minorHAnsi"/>
        </w:rPr>
        <w:t>A</w:t>
      </w:r>
      <w:r w:rsidRPr="0048223E">
        <w:rPr>
          <w:rFonts w:cstheme="minorHAnsi"/>
        </w:rPr>
        <w:t xml:space="preserve"> home-based, online platform, “</w:t>
      </w:r>
      <w:proofErr w:type="spellStart"/>
      <w:r w:rsidR="001212A8">
        <w:rPr>
          <w:rFonts w:cstheme="minorHAnsi"/>
        </w:rPr>
        <w:t>m</w:t>
      </w:r>
      <w:r w:rsidRPr="0048223E">
        <w:rPr>
          <w:rFonts w:cstheme="minorHAnsi"/>
        </w:rPr>
        <w:t>y</w:t>
      </w:r>
      <w:r w:rsidR="000D2C4B">
        <w:rPr>
          <w:rFonts w:cstheme="minorHAnsi"/>
        </w:rPr>
        <w:t>PR</w:t>
      </w:r>
      <w:proofErr w:type="spellEnd"/>
      <w:r w:rsidRPr="0048223E">
        <w:rPr>
          <w:rFonts w:cstheme="minorHAnsi"/>
        </w:rPr>
        <w:t xml:space="preserve">”, </w:t>
      </w:r>
      <w:r w:rsidR="002C6C29" w:rsidRPr="0048223E">
        <w:rPr>
          <w:rFonts w:cstheme="minorHAnsi"/>
        </w:rPr>
        <w:t xml:space="preserve">was compared </w:t>
      </w:r>
      <w:r w:rsidRPr="0048223E">
        <w:rPr>
          <w:rFonts w:cstheme="minorHAnsi"/>
        </w:rPr>
        <w:t>with face-to-face PR delivered in an outpatient setting, and demonstrated that “</w:t>
      </w:r>
      <w:proofErr w:type="spellStart"/>
      <w:r w:rsidR="001212A8">
        <w:rPr>
          <w:rFonts w:cstheme="minorHAnsi"/>
        </w:rPr>
        <w:t>m</w:t>
      </w:r>
      <w:r w:rsidRPr="0048223E">
        <w:rPr>
          <w:rFonts w:cstheme="minorHAnsi"/>
        </w:rPr>
        <w:t>yPR</w:t>
      </w:r>
      <w:proofErr w:type="spellEnd"/>
      <w:r w:rsidRPr="0048223E">
        <w:rPr>
          <w:rFonts w:cstheme="minorHAnsi"/>
        </w:rPr>
        <w:t>” was safe and well tolerated, and non-inferior to the control arm in terms of effects on exercise capacity and symptom scores.</w:t>
      </w:r>
      <w:r w:rsidRPr="0048223E">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1)</w:t>
      </w:r>
      <w:r w:rsidRPr="0048223E">
        <w:rPr>
          <w:rFonts w:cstheme="minorHAnsi"/>
        </w:rPr>
        <w:fldChar w:fldCharType="end"/>
      </w:r>
      <w:r w:rsidRPr="0048223E">
        <w:rPr>
          <w:rFonts w:cstheme="minorHAnsi"/>
        </w:rPr>
        <w:t xml:space="preserve"> However, the trial population was selective (exclusion criteria included exercise-induced oxygen desaturation, functional limitation, comorbidities, poor digital literacy), and the control arm was not a conventional supervised PR </w:t>
      </w:r>
      <w:r w:rsidRPr="0048223E">
        <w:rPr>
          <w:rFonts w:cstheme="minorHAnsi"/>
        </w:rPr>
        <w:lastRenderedPageBreak/>
        <w:t>programme, but comprised exercise stations matched to those provided by the online platform.</w:t>
      </w:r>
      <w:r w:rsidRPr="0048223E">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1)</w:t>
      </w:r>
      <w:r w:rsidRPr="0048223E">
        <w:rPr>
          <w:rFonts w:cstheme="minorHAnsi"/>
        </w:rPr>
        <w:fldChar w:fldCharType="end"/>
      </w:r>
      <w:r w:rsidRPr="0048223E">
        <w:rPr>
          <w:rFonts w:cstheme="minorHAnsi"/>
        </w:rPr>
        <w:t xml:space="preserve"> </w:t>
      </w:r>
      <w:r w:rsidR="002C6C29" w:rsidRPr="0048223E">
        <w:rPr>
          <w:rFonts w:cstheme="minorHAnsi"/>
        </w:rPr>
        <w:t>Completers of both a</w:t>
      </w:r>
      <w:r w:rsidRPr="0048223E">
        <w:rPr>
          <w:rFonts w:cstheme="minorHAnsi"/>
        </w:rPr>
        <w:t xml:space="preserve"> home-based interactive web platform “SPACE for COPD” </w:t>
      </w:r>
      <w:r w:rsidR="002C6C29" w:rsidRPr="0048223E">
        <w:rPr>
          <w:rFonts w:cstheme="minorHAnsi"/>
        </w:rPr>
        <w:t>and</w:t>
      </w:r>
      <w:r w:rsidRPr="0048223E">
        <w:rPr>
          <w:rFonts w:cstheme="minorHAnsi"/>
        </w:rPr>
        <w:t xml:space="preserve"> a standard care outpatient PR programme</w:t>
      </w:r>
      <w:r w:rsidR="00FD68F2" w:rsidRPr="0048223E">
        <w:rPr>
          <w:rFonts w:cstheme="minorHAnsi"/>
        </w:rPr>
        <w:t xml:space="preserve"> showed similar improvements in endurance shuttle walk and dyspnoea</w:t>
      </w:r>
      <w:r w:rsidRPr="0048223E">
        <w:rPr>
          <w:rFonts w:cstheme="minorHAnsi"/>
        </w:rPr>
        <w:t>.</w:t>
      </w:r>
      <w:r w:rsidRPr="0048223E">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2)</w:t>
      </w:r>
      <w:r w:rsidRPr="0048223E">
        <w:rPr>
          <w:rFonts w:cstheme="minorHAnsi"/>
        </w:rPr>
        <w:fldChar w:fldCharType="end"/>
      </w:r>
      <w:r w:rsidR="00A72DB6" w:rsidRPr="0048223E">
        <w:rPr>
          <w:rFonts w:cstheme="minorHAnsi"/>
        </w:rPr>
        <w:t xml:space="preserve"> </w:t>
      </w:r>
      <w:r w:rsidRPr="0048223E">
        <w:rPr>
          <w:rFonts w:cstheme="minorHAnsi"/>
        </w:rPr>
        <w:t xml:space="preserve">However engagement with digital technology </w:t>
      </w:r>
      <w:r w:rsidR="00995844" w:rsidRPr="0048223E">
        <w:rPr>
          <w:rFonts w:cstheme="minorHAnsi"/>
        </w:rPr>
        <w:t>was</w:t>
      </w:r>
      <w:r w:rsidRPr="0048223E">
        <w:rPr>
          <w:rFonts w:cstheme="minorHAnsi"/>
        </w:rPr>
        <w:t xml:space="preserve"> challenging; only 103 of 2646 invited patients were randomised, whilst 57% of the web platform arm dropped out</w:t>
      </w:r>
      <w:r w:rsidR="00157CA3" w:rsidRPr="0048223E">
        <w:rPr>
          <w:rFonts w:cstheme="minorHAnsi"/>
        </w:rPr>
        <w:t>.</w:t>
      </w:r>
      <w:r w:rsidRPr="0048223E">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2)</w:t>
      </w:r>
      <w:r w:rsidRPr="0048223E">
        <w:rPr>
          <w:rFonts w:cstheme="minorHAnsi"/>
        </w:rPr>
        <w:fldChar w:fldCharType="end"/>
      </w:r>
      <w:r w:rsidRPr="0048223E">
        <w:rPr>
          <w:rFonts w:cstheme="minorHAnsi"/>
        </w:rPr>
        <w:t xml:space="preserve"> </w:t>
      </w:r>
      <w:r w:rsidR="00CF6DC5" w:rsidRPr="0048223E">
        <w:rPr>
          <w:rFonts w:cstheme="minorHAnsi"/>
        </w:rPr>
        <w:t xml:space="preserve"> Both platforms provided an introductory face to face session, with either contact details provided for further queries </w:t>
      </w:r>
      <w:r w:rsidR="00CF6DC5" w:rsidRPr="0048223E">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CF6DC5" w:rsidRPr="0048223E">
        <w:rPr>
          <w:rFonts w:cstheme="minorHAnsi"/>
        </w:rPr>
      </w:r>
      <w:r w:rsidR="00CF6DC5" w:rsidRPr="0048223E">
        <w:rPr>
          <w:rFonts w:cstheme="minorHAnsi"/>
        </w:rPr>
        <w:fldChar w:fldCharType="separate"/>
      </w:r>
      <w:r w:rsidR="00815817">
        <w:rPr>
          <w:rFonts w:cstheme="minorHAnsi"/>
          <w:noProof/>
        </w:rPr>
        <w:t>(141)</w:t>
      </w:r>
      <w:r w:rsidR="00CF6DC5" w:rsidRPr="0048223E">
        <w:rPr>
          <w:rFonts w:cstheme="minorHAnsi"/>
        </w:rPr>
        <w:fldChar w:fldCharType="end"/>
      </w:r>
      <w:r w:rsidR="00CF6DC5" w:rsidRPr="0048223E">
        <w:rPr>
          <w:rFonts w:cstheme="minorHAnsi"/>
        </w:rPr>
        <w:t xml:space="preserve"> or weekly contact via email or telephone using a standardised proforma.</w:t>
      </w:r>
      <w:r w:rsidR="00CF6DC5" w:rsidRPr="0048223E">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CF6DC5" w:rsidRPr="0048223E">
        <w:rPr>
          <w:rFonts w:cstheme="minorHAnsi"/>
        </w:rPr>
      </w:r>
      <w:r w:rsidR="00CF6DC5" w:rsidRPr="0048223E">
        <w:rPr>
          <w:rFonts w:cstheme="minorHAnsi"/>
        </w:rPr>
        <w:fldChar w:fldCharType="separate"/>
      </w:r>
      <w:r w:rsidR="00815817">
        <w:rPr>
          <w:rFonts w:cstheme="minorHAnsi"/>
          <w:noProof/>
        </w:rPr>
        <w:t>(142)</w:t>
      </w:r>
      <w:r w:rsidR="00CF6DC5" w:rsidRPr="0048223E">
        <w:rPr>
          <w:rFonts w:cstheme="minorHAnsi"/>
        </w:rPr>
        <w:fldChar w:fldCharType="end"/>
      </w:r>
    </w:p>
    <w:p w14:paraId="34F6B88E" w14:textId="7F5BA078" w:rsidR="005178ED" w:rsidRPr="0048223E" w:rsidRDefault="005178ED" w:rsidP="004956C5">
      <w:pPr>
        <w:spacing w:line="240" w:lineRule="auto"/>
        <w:rPr>
          <w:rFonts w:cstheme="minorHAnsi"/>
          <w:b/>
          <w:bCs/>
        </w:rPr>
      </w:pPr>
      <w:r w:rsidRPr="0048223E">
        <w:rPr>
          <w:rFonts w:cstheme="minorHAnsi"/>
          <w:b/>
          <w:bCs/>
        </w:rPr>
        <w:t>Table 5: Comparison of Home-based, web platform versus centre</w:t>
      </w:r>
      <w:r w:rsidR="006B2664">
        <w:rPr>
          <w:rFonts w:cstheme="minorHAnsi"/>
          <w:b/>
          <w:bCs/>
        </w:rPr>
        <w:t>-</w:t>
      </w:r>
      <w:r w:rsidRPr="0048223E">
        <w:rPr>
          <w:rFonts w:cstheme="minorHAnsi"/>
          <w:b/>
          <w:bCs/>
        </w:rPr>
        <w:t>based PR: summary of selective studies</w:t>
      </w:r>
    </w:p>
    <w:tbl>
      <w:tblPr>
        <w:tblStyle w:val="TableGrid"/>
        <w:tblW w:w="0" w:type="auto"/>
        <w:tblLook w:val="04A0" w:firstRow="1" w:lastRow="0" w:firstColumn="1" w:lastColumn="0" w:noHBand="0" w:noVBand="1"/>
      </w:tblPr>
      <w:tblGrid>
        <w:gridCol w:w="1413"/>
        <w:gridCol w:w="1984"/>
        <w:gridCol w:w="3402"/>
        <w:gridCol w:w="2829"/>
      </w:tblGrid>
      <w:tr w:rsidR="00811F14" w:rsidRPr="0048223E" w14:paraId="54511AC9"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7D83FEFE" w14:textId="77777777" w:rsidR="00811F14" w:rsidRPr="0048223E" w:rsidRDefault="00811F14" w:rsidP="004956C5">
            <w:pPr>
              <w:spacing w:after="120"/>
              <w:jc w:val="center"/>
              <w:rPr>
                <w:rFonts w:cstheme="minorHAnsi"/>
              </w:rPr>
            </w:pPr>
            <w:r w:rsidRPr="0048223E">
              <w:rPr>
                <w:rFonts w:cstheme="minorHAnsi"/>
              </w:rPr>
              <w:t>Study</w:t>
            </w:r>
          </w:p>
        </w:tc>
        <w:tc>
          <w:tcPr>
            <w:tcW w:w="1984" w:type="dxa"/>
            <w:tcBorders>
              <w:top w:val="single" w:sz="4" w:space="0" w:color="auto"/>
              <w:left w:val="single" w:sz="4" w:space="0" w:color="auto"/>
              <w:bottom w:val="single" w:sz="4" w:space="0" w:color="auto"/>
              <w:right w:val="single" w:sz="4" w:space="0" w:color="auto"/>
            </w:tcBorders>
            <w:hideMark/>
          </w:tcPr>
          <w:p w14:paraId="4BDA5BF2" w14:textId="77777777" w:rsidR="00811F14" w:rsidRPr="0048223E" w:rsidRDefault="00811F14" w:rsidP="004956C5">
            <w:pPr>
              <w:spacing w:after="120"/>
              <w:jc w:val="center"/>
              <w:rPr>
                <w:rFonts w:cstheme="minorHAnsi"/>
              </w:rPr>
            </w:pPr>
            <w:r w:rsidRPr="0048223E">
              <w:rPr>
                <w:rFonts w:cstheme="minorHAnsi"/>
              </w:rPr>
              <w:t>Population</w:t>
            </w:r>
          </w:p>
        </w:tc>
        <w:tc>
          <w:tcPr>
            <w:tcW w:w="3402" w:type="dxa"/>
            <w:tcBorders>
              <w:top w:val="single" w:sz="4" w:space="0" w:color="auto"/>
              <w:left w:val="single" w:sz="4" w:space="0" w:color="auto"/>
              <w:bottom w:val="single" w:sz="4" w:space="0" w:color="auto"/>
              <w:right w:val="single" w:sz="4" w:space="0" w:color="auto"/>
            </w:tcBorders>
            <w:hideMark/>
          </w:tcPr>
          <w:p w14:paraId="13062E8E" w14:textId="77777777" w:rsidR="00811F14" w:rsidRPr="0048223E" w:rsidRDefault="00811F14" w:rsidP="004956C5">
            <w:pPr>
              <w:spacing w:after="120"/>
              <w:jc w:val="center"/>
              <w:rPr>
                <w:rFonts w:cstheme="minorHAnsi"/>
              </w:rPr>
            </w:pPr>
            <w:r w:rsidRPr="0048223E">
              <w:rPr>
                <w:rFonts w:cstheme="minorHAnsi"/>
              </w:rPr>
              <w:t>Intervention / Control</w:t>
            </w:r>
          </w:p>
        </w:tc>
        <w:tc>
          <w:tcPr>
            <w:tcW w:w="2829" w:type="dxa"/>
            <w:tcBorders>
              <w:top w:val="single" w:sz="4" w:space="0" w:color="auto"/>
              <w:left w:val="single" w:sz="4" w:space="0" w:color="auto"/>
              <w:bottom w:val="single" w:sz="4" w:space="0" w:color="auto"/>
              <w:right w:val="single" w:sz="4" w:space="0" w:color="auto"/>
            </w:tcBorders>
            <w:hideMark/>
          </w:tcPr>
          <w:p w14:paraId="6F34B6AE" w14:textId="77777777" w:rsidR="00811F14" w:rsidRPr="0048223E" w:rsidRDefault="00811F14" w:rsidP="004956C5">
            <w:pPr>
              <w:spacing w:after="120"/>
              <w:jc w:val="center"/>
              <w:rPr>
                <w:rFonts w:cstheme="minorHAnsi"/>
              </w:rPr>
            </w:pPr>
            <w:r w:rsidRPr="0048223E">
              <w:rPr>
                <w:rFonts w:cstheme="minorHAnsi"/>
              </w:rPr>
              <w:t>Outcomes</w:t>
            </w:r>
          </w:p>
        </w:tc>
      </w:tr>
      <w:tr w:rsidR="00811F14" w:rsidRPr="0048223E" w14:paraId="0616B9AE"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467D6850" w14:textId="77777777" w:rsidR="00811F14" w:rsidRPr="0048223E" w:rsidRDefault="00811F14" w:rsidP="004956C5">
            <w:pPr>
              <w:jc w:val="center"/>
              <w:rPr>
                <w:rFonts w:cstheme="minorHAnsi"/>
              </w:rPr>
            </w:pPr>
            <w:r w:rsidRPr="0048223E">
              <w:rPr>
                <w:rFonts w:cstheme="minorHAnsi"/>
              </w:rPr>
              <w:t>Chaplin 2017</w:t>
            </w:r>
          </w:p>
          <w:p w14:paraId="54178FFD" w14:textId="4213C50F" w:rsidR="00811F14" w:rsidRPr="0048223E" w:rsidRDefault="00811F14" w:rsidP="004956C5">
            <w:pPr>
              <w:jc w:val="center"/>
              <w:rPr>
                <w:rFonts w:cstheme="minorHAnsi"/>
              </w:rPr>
            </w:pPr>
            <w:r w:rsidRPr="0048223E">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aGFwbGluPC9BdXRob3I+PFllYXI+MjAxNzwvWWVhcj48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2)</w:t>
            </w:r>
            <w:r w:rsidRPr="0048223E">
              <w:rPr>
                <w:rFonts w:cstheme="minorHAnsi"/>
              </w:rPr>
              <w:fldChar w:fldCharType="end"/>
            </w:r>
            <w:r w:rsidRPr="0048223E">
              <w:rPr>
                <w:rFonts w:cstheme="minorHAnsi"/>
              </w:rPr>
              <w:t xml:space="preserve"> </w:t>
            </w:r>
          </w:p>
          <w:p w14:paraId="26FBCF54" w14:textId="77777777" w:rsidR="00811F14" w:rsidRPr="0048223E" w:rsidRDefault="00811F14" w:rsidP="004956C5">
            <w:pPr>
              <w:jc w:val="center"/>
              <w:rPr>
                <w:rFonts w:cstheme="minorHAnsi"/>
              </w:rPr>
            </w:pPr>
          </w:p>
        </w:tc>
        <w:tc>
          <w:tcPr>
            <w:tcW w:w="1984" w:type="dxa"/>
            <w:tcBorders>
              <w:top w:val="single" w:sz="4" w:space="0" w:color="auto"/>
              <w:left w:val="single" w:sz="4" w:space="0" w:color="auto"/>
              <w:bottom w:val="single" w:sz="4" w:space="0" w:color="auto"/>
              <w:right w:val="single" w:sz="4" w:space="0" w:color="auto"/>
            </w:tcBorders>
            <w:hideMark/>
          </w:tcPr>
          <w:p w14:paraId="57271825" w14:textId="77777777" w:rsidR="00ED262A" w:rsidRDefault="00207203" w:rsidP="004956C5">
            <w:pPr>
              <w:spacing w:after="120"/>
              <w:jc w:val="center"/>
              <w:rPr>
                <w:rFonts w:cstheme="minorHAnsi"/>
              </w:rPr>
            </w:pPr>
            <w:r>
              <w:rPr>
                <w:rFonts w:cstheme="minorHAnsi"/>
              </w:rPr>
              <w:t xml:space="preserve">RCT </w:t>
            </w:r>
            <w:r w:rsidR="00811F14" w:rsidRPr="0048223E">
              <w:rPr>
                <w:rFonts w:cstheme="minorHAnsi"/>
              </w:rPr>
              <w:t>103 with COPD</w:t>
            </w:r>
          </w:p>
          <w:p w14:paraId="254D8B01" w14:textId="5430CC65" w:rsidR="00811F14" w:rsidRPr="0048223E" w:rsidRDefault="000D09DE" w:rsidP="004956C5">
            <w:pPr>
              <w:spacing w:after="120"/>
              <w:jc w:val="center"/>
              <w:rPr>
                <w:rFonts w:cstheme="minorHAnsi"/>
              </w:rPr>
            </w:pPr>
            <w:r>
              <w:rPr>
                <w:rFonts w:cstheme="minorHAnsi"/>
              </w:rPr>
              <w:t>(</w:t>
            </w:r>
            <w:r w:rsidR="00ED262A">
              <w:rPr>
                <w:rFonts w:cstheme="minorHAnsi"/>
              </w:rPr>
              <w:t>UK</w:t>
            </w:r>
            <w:r w:rsidR="00811F14" w:rsidRPr="0048223E">
              <w:rPr>
                <w:rFonts w:cstheme="minorHAnsi"/>
              </w:rPr>
              <w:t xml:space="preserve"> </w:t>
            </w:r>
            <w:r>
              <w:rPr>
                <w:rFonts w:cstheme="minorHAnsi"/>
              </w:rPr>
              <w:t>)</w:t>
            </w:r>
          </w:p>
        </w:tc>
        <w:tc>
          <w:tcPr>
            <w:tcW w:w="3402" w:type="dxa"/>
            <w:tcBorders>
              <w:top w:val="single" w:sz="4" w:space="0" w:color="auto"/>
              <w:left w:val="single" w:sz="4" w:space="0" w:color="auto"/>
              <w:bottom w:val="single" w:sz="4" w:space="0" w:color="auto"/>
              <w:right w:val="single" w:sz="4" w:space="0" w:color="auto"/>
            </w:tcBorders>
            <w:hideMark/>
          </w:tcPr>
          <w:p w14:paraId="2ADA75C3" w14:textId="77777777" w:rsidR="00811F14" w:rsidRPr="0048223E" w:rsidRDefault="00811F14" w:rsidP="004956C5">
            <w:pPr>
              <w:autoSpaceDE w:val="0"/>
              <w:autoSpaceDN w:val="0"/>
              <w:adjustRightInd w:val="0"/>
              <w:jc w:val="center"/>
              <w:rPr>
                <w:rFonts w:cstheme="minorHAnsi"/>
              </w:rPr>
            </w:pPr>
            <w:r w:rsidRPr="0048223E">
              <w:rPr>
                <w:rFonts w:cstheme="minorHAnsi"/>
              </w:rPr>
              <w:t>Web-based programme (SPACE for COPD) of exercise and education</w:t>
            </w:r>
          </w:p>
          <w:p w14:paraId="19E48FDC" w14:textId="629F5CFD" w:rsidR="00811F14" w:rsidRPr="0048223E" w:rsidRDefault="00811F14" w:rsidP="004956C5">
            <w:pPr>
              <w:autoSpaceDE w:val="0"/>
              <w:autoSpaceDN w:val="0"/>
              <w:adjustRightInd w:val="0"/>
              <w:jc w:val="center"/>
              <w:rPr>
                <w:rFonts w:cstheme="minorHAnsi"/>
              </w:rPr>
            </w:pPr>
            <w:r w:rsidRPr="0048223E">
              <w:rPr>
                <w:rFonts w:cstheme="minorHAnsi"/>
              </w:rPr>
              <w:t>versus centre</w:t>
            </w:r>
            <w:r w:rsidR="006B2664">
              <w:rPr>
                <w:rFonts w:cstheme="minorHAnsi"/>
              </w:rPr>
              <w:t>-</w:t>
            </w:r>
            <w:r w:rsidRPr="0048223E">
              <w:rPr>
                <w:rFonts w:cstheme="minorHAnsi"/>
              </w:rPr>
              <w:t xml:space="preserve">based supervised PR, twice weekly, </w:t>
            </w:r>
            <w:r w:rsidR="006B2664">
              <w:rPr>
                <w:rFonts w:cstheme="minorHAnsi"/>
              </w:rPr>
              <w:t>two</w:t>
            </w:r>
            <w:r w:rsidRPr="0048223E">
              <w:rPr>
                <w:rFonts w:cstheme="minorHAnsi"/>
              </w:rPr>
              <w:t xml:space="preserve"> hourly sessions for </w:t>
            </w:r>
            <w:r w:rsidR="006B2664">
              <w:rPr>
                <w:rFonts w:cstheme="minorHAnsi"/>
              </w:rPr>
              <w:t>seven</w:t>
            </w:r>
            <w:r w:rsidRPr="0048223E">
              <w:rPr>
                <w:rFonts w:cstheme="minorHAnsi"/>
              </w:rPr>
              <w:t xml:space="preserve"> weeks (</w:t>
            </w:r>
            <w:r w:rsidR="006B2664">
              <w:rPr>
                <w:rFonts w:cstheme="minorHAnsi"/>
              </w:rPr>
              <w:t>four</w:t>
            </w:r>
            <w:r w:rsidRPr="0048223E">
              <w:rPr>
                <w:rFonts w:cstheme="minorHAnsi"/>
              </w:rPr>
              <w:t xml:space="preserve"> weeks supervised; </w:t>
            </w:r>
            <w:r w:rsidR="006B2664">
              <w:rPr>
                <w:rFonts w:cstheme="minorHAnsi"/>
              </w:rPr>
              <w:t>three</w:t>
            </w:r>
            <w:r w:rsidRPr="0048223E">
              <w:rPr>
                <w:rFonts w:cstheme="minorHAnsi"/>
              </w:rPr>
              <w:t xml:space="preserve"> weeks unsupervised)</w:t>
            </w:r>
          </w:p>
        </w:tc>
        <w:tc>
          <w:tcPr>
            <w:tcW w:w="2829" w:type="dxa"/>
            <w:tcBorders>
              <w:top w:val="single" w:sz="4" w:space="0" w:color="auto"/>
              <w:left w:val="single" w:sz="4" w:space="0" w:color="auto"/>
              <w:bottom w:val="single" w:sz="4" w:space="0" w:color="auto"/>
              <w:right w:val="single" w:sz="4" w:space="0" w:color="auto"/>
            </w:tcBorders>
            <w:hideMark/>
          </w:tcPr>
          <w:p w14:paraId="233A13CF" w14:textId="6F283FAF" w:rsidR="00811F14" w:rsidRPr="0048223E" w:rsidRDefault="000D09DE" w:rsidP="004956C5">
            <w:pPr>
              <w:spacing w:after="120"/>
              <w:jc w:val="center"/>
              <w:rPr>
                <w:rFonts w:cstheme="minorHAnsi"/>
              </w:rPr>
            </w:pPr>
            <w:r>
              <w:rPr>
                <w:rFonts w:cstheme="minorHAnsi"/>
              </w:rPr>
              <w:t xml:space="preserve">Web-based </w:t>
            </w:r>
            <w:r w:rsidRPr="005F3A42">
              <w:rPr>
                <w:rFonts w:cstheme="minorHAnsi"/>
              </w:rPr>
              <w:t xml:space="preserve"> </w:t>
            </w:r>
            <w:r w:rsidR="005F3A42" w:rsidRPr="005F3A42">
              <w:rPr>
                <w:rFonts w:cstheme="minorHAnsi"/>
              </w:rPr>
              <w:t>PR was safe and well tolerated.</w:t>
            </w:r>
            <w:r w:rsidR="00811F14" w:rsidRPr="0048223E">
              <w:rPr>
                <w:rFonts w:cstheme="minorHAnsi"/>
              </w:rPr>
              <w:t xml:space="preserve"> </w:t>
            </w:r>
            <w:r>
              <w:rPr>
                <w:rFonts w:cstheme="minorHAnsi"/>
              </w:rPr>
              <w:t>S</w:t>
            </w:r>
            <w:r w:rsidR="00811F14" w:rsidRPr="0048223E">
              <w:rPr>
                <w:rFonts w:cstheme="minorHAnsi"/>
              </w:rPr>
              <w:t xml:space="preserve">tatistically significant improvements within </w:t>
            </w:r>
            <w:r>
              <w:rPr>
                <w:rFonts w:cstheme="minorHAnsi"/>
              </w:rPr>
              <w:t xml:space="preserve">both </w:t>
            </w:r>
            <w:r w:rsidR="00811F14" w:rsidRPr="0048223E">
              <w:rPr>
                <w:rFonts w:cstheme="minorHAnsi"/>
              </w:rPr>
              <w:t xml:space="preserve">groups for </w:t>
            </w:r>
            <w:r>
              <w:rPr>
                <w:rFonts w:cstheme="minorHAnsi"/>
              </w:rPr>
              <w:t>endurance shuttle walk</w:t>
            </w:r>
            <w:r w:rsidR="00811F14" w:rsidRPr="0048223E">
              <w:rPr>
                <w:rFonts w:cstheme="minorHAnsi"/>
              </w:rPr>
              <w:t xml:space="preserve"> and dyspnoea</w:t>
            </w:r>
            <w:r w:rsidR="005F3A42">
              <w:rPr>
                <w:rFonts w:cstheme="minorHAnsi"/>
              </w:rPr>
              <w:t xml:space="preserve">. </w:t>
            </w:r>
            <w:r w:rsidR="00811F14" w:rsidRPr="0048223E">
              <w:rPr>
                <w:rFonts w:cstheme="minorHAnsi"/>
              </w:rPr>
              <w:t>Dropout rates were higher in the web-based programme</w:t>
            </w:r>
          </w:p>
        </w:tc>
      </w:tr>
      <w:tr w:rsidR="00811F14" w:rsidRPr="0048223E" w14:paraId="71CDA4EC" w14:textId="77777777" w:rsidTr="000B5155">
        <w:tc>
          <w:tcPr>
            <w:tcW w:w="1413" w:type="dxa"/>
            <w:tcBorders>
              <w:top w:val="single" w:sz="4" w:space="0" w:color="auto"/>
              <w:left w:val="single" w:sz="4" w:space="0" w:color="auto"/>
              <w:bottom w:val="single" w:sz="4" w:space="0" w:color="auto"/>
              <w:right w:val="single" w:sz="4" w:space="0" w:color="auto"/>
            </w:tcBorders>
            <w:hideMark/>
          </w:tcPr>
          <w:p w14:paraId="30DDF4A5" w14:textId="77777777" w:rsidR="00811F14" w:rsidRPr="0048223E" w:rsidRDefault="00811F14" w:rsidP="004956C5">
            <w:pPr>
              <w:jc w:val="center"/>
              <w:rPr>
                <w:rFonts w:cstheme="minorHAnsi"/>
              </w:rPr>
            </w:pPr>
            <w:r w:rsidRPr="0048223E">
              <w:rPr>
                <w:rFonts w:cstheme="minorHAnsi"/>
              </w:rPr>
              <w:t>Bourne 2017</w:t>
            </w:r>
          </w:p>
          <w:p w14:paraId="4DFF2CC4" w14:textId="687417D1" w:rsidR="00811F14" w:rsidRPr="0048223E" w:rsidRDefault="00811F14" w:rsidP="004956C5">
            <w:pPr>
              <w:jc w:val="center"/>
              <w:rPr>
                <w:rFonts w:cstheme="minorHAnsi"/>
              </w:rPr>
            </w:pPr>
            <w:r w:rsidRPr="0048223E">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Cb3VybmU8L0F1dGhvcj48WWVhcj4yMDE3PC9ZZWFyPjxS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1)</w:t>
            </w:r>
            <w:r w:rsidRPr="0048223E">
              <w:rPr>
                <w:rFonts w:cstheme="minorHAnsi"/>
              </w:rPr>
              <w:fldChar w:fldCharType="end"/>
            </w:r>
          </w:p>
          <w:p w14:paraId="51653857" w14:textId="77777777" w:rsidR="00811F14" w:rsidRPr="0048223E" w:rsidRDefault="00811F14" w:rsidP="004956C5">
            <w:pPr>
              <w:jc w:val="center"/>
              <w:rPr>
                <w:rFonts w:cstheme="minorHAnsi"/>
              </w:rPr>
            </w:pPr>
          </w:p>
        </w:tc>
        <w:tc>
          <w:tcPr>
            <w:tcW w:w="1984" w:type="dxa"/>
            <w:tcBorders>
              <w:top w:val="single" w:sz="4" w:space="0" w:color="auto"/>
              <w:left w:val="single" w:sz="4" w:space="0" w:color="auto"/>
              <w:bottom w:val="single" w:sz="4" w:space="0" w:color="auto"/>
              <w:right w:val="single" w:sz="4" w:space="0" w:color="auto"/>
            </w:tcBorders>
            <w:hideMark/>
          </w:tcPr>
          <w:p w14:paraId="3CE84FDF" w14:textId="77777777" w:rsidR="00811F14" w:rsidRDefault="00207203" w:rsidP="004956C5">
            <w:pPr>
              <w:spacing w:after="120"/>
              <w:jc w:val="center"/>
              <w:rPr>
                <w:rFonts w:cstheme="minorHAnsi"/>
              </w:rPr>
            </w:pPr>
            <w:r>
              <w:rPr>
                <w:rFonts w:cstheme="minorHAnsi"/>
              </w:rPr>
              <w:t xml:space="preserve">RCT </w:t>
            </w:r>
            <w:r w:rsidR="00811F14" w:rsidRPr="0048223E">
              <w:rPr>
                <w:rFonts w:cstheme="minorHAnsi"/>
              </w:rPr>
              <w:t>90 with COPD</w:t>
            </w:r>
          </w:p>
          <w:p w14:paraId="332F32FB" w14:textId="7AE4B90D" w:rsidR="00ED262A" w:rsidRPr="0048223E" w:rsidRDefault="000D09DE" w:rsidP="004956C5">
            <w:pPr>
              <w:spacing w:after="120"/>
              <w:jc w:val="center"/>
              <w:rPr>
                <w:rFonts w:cstheme="minorHAnsi"/>
              </w:rPr>
            </w:pPr>
            <w:r>
              <w:rPr>
                <w:rFonts w:cstheme="minorHAnsi"/>
              </w:rPr>
              <w:t>(</w:t>
            </w:r>
            <w:r w:rsidR="00ED262A">
              <w:rPr>
                <w:rFonts w:cstheme="minorHAnsi"/>
              </w:rPr>
              <w:t>UK</w:t>
            </w:r>
            <w:r>
              <w:rPr>
                <w:rFonts w:cstheme="minorHAnsi"/>
              </w:rPr>
              <w:t>)</w:t>
            </w:r>
          </w:p>
        </w:tc>
        <w:tc>
          <w:tcPr>
            <w:tcW w:w="3402" w:type="dxa"/>
            <w:tcBorders>
              <w:top w:val="single" w:sz="4" w:space="0" w:color="auto"/>
              <w:left w:val="single" w:sz="4" w:space="0" w:color="auto"/>
              <w:bottom w:val="single" w:sz="4" w:space="0" w:color="auto"/>
              <w:right w:val="single" w:sz="4" w:space="0" w:color="auto"/>
            </w:tcBorders>
            <w:hideMark/>
          </w:tcPr>
          <w:p w14:paraId="34C384B3" w14:textId="231F9F67" w:rsidR="00811F14" w:rsidRPr="0048223E" w:rsidRDefault="006B2664" w:rsidP="004956C5">
            <w:pPr>
              <w:autoSpaceDE w:val="0"/>
              <w:autoSpaceDN w:val="0"/>
              <w:adjustRightInd w:val="0"/>
              <w:jc w:val="center"/>
              <w:rPr>
                <w:rFonts w:cstheme="minorHAnsi"/>
              </w:rPr>
            </w:pPr>
            <w:r>
              <w:rPr>
                <w:rFonts w:cstheme="minorHAnsi"/>
              </w:rPr>
              <w:t>Six</w:t>
            </w:r>
            <w:r w:rsidR="00811F14" w:rsidRPr="0048223E">
              <w:rPr>
                <w:rFonts w:cstheme="minorHAnsi"/>
              </w:rPr>
              <w:t xml:space="preserve">-week </w:t>
            </w:r>
            <w:r w:rsidR="000D09DE">
              <w:rPr>
                <w:rFonts w:cstheme="minorHAnsi"/>
              </w:rPr>
              <w:t xml:space="preserve">Wed-based </w:t>
            </w:r>
            <w:r w:rsidR="00811F14" w:rsidRPr="0048223E">
              <w:rPr>
                <w:rFonts w:cstheme="minorHAnsi"/>
              </w:rPr>
              <w:t>PR via log in and access to '</w:t>
            </w:r>
            <w:proofErr w:type="spellStart"/>
            <w:r w:rsidR="00811F14" w:rsidRPr="0048223E">
              <w:rPr>
                <w:rFonts w:cstheme="minorHAnsi"/>
              </w:rPr>
              <w:t>myPR</w:t>
            </w:r>
            <w:proofErr w:type="spellEnd"/>
            <w:r w:rsidR="00811F14" w:rsidRPr="0048223E">
              <w:rPr>
                <w:rFonts w:cstheme="minorHAnsi"/>
              </w:rPr>
              <w:t xml:space="preserve">’ versus a supervised </w:t>
            </w:r>
            <w:r w:rsidR="000D09DE">
              <w:rPr>
                <w:rFonts w:cstheme="minorHAnsi"/>
              </w:rPr>
              <w:t xml:space="preserve">centre-based </w:t>
            </w:r>
            <w:r w:rsidR="00811F14" w:rsidRPr="0048223E">
              <w:rPr>
                <w:rFonts w:cstheme="minorHAnsi"/>
              </w:rPr>
              <w:t>group sessions in a local rehabilitation facility</w:t>
            </w:r>
          </w:p>
        </w:tc>
        <w:tc>
          <w:tcPr>
            <w:tcW w:w="2829" w:type="dxa"/>
            <w:tcBorders>
              <w:top w:val="single" w:sz="4" w:space="0" w:color="auto"/>
              <w:left w:val="single" w:sz="4" w:space="0" w:color="auto"/>
              <w:bottom w:val="single" w:sz="4" w:space="0" w:color="auto"/>
              <w:right w:val="single" w:sz="4" w:space="0" w:color="auto"/>
            </w:tcBorders>
            <w:hideMark/>
          </w:tcPr>
          <w:p w14:paraId="4BC6A5BC" w14:textId="031164E3" w:rsidR="00811F14" w:rsidRPr="0048223E" w:rsidRDefault="000D09DE" w:rsidP="004956C5">
            <w:pPr>
              <w:autoSpaceDE w:val="0"/>
              <w:autoSpaceDN w:val="0"/>
              <w:adjustRightInd w:val="0"/>
              <w:jc w:val="center"/>
              <w:rPr>
                <w:rFonts w:cstheme="minorHAnsi"/>
              </w:rPr>
            </w:pPr>
            <w:r>
              <w:rPr>
                <w:rFonts w:cstheme="minorHAnsi"/>
              </w:rPr>
              <w:t xml:space="preserve">Web-based </w:t>
            </w:r>
            <w:r w:rsidR="005F3A42" w:rsidRPr="000D09DE">
              <w:rPr>
                <w:rFonts w:cstheme="minorHAnsi"/>
              </w:rPr>
              <w:t>PR was safe and well tolerated</w:t>
            </w:r>
            <w:r>
              <w:rPr>
                <w:rFonts w:cstheme="minorHAnsi"/>
              </w:rPr>
              <w:t>, and</w:t>
            </w:r>
            <w:r w:rsidR="00811F14" w:rsidRPr="0048223E">
              <w:rPr>
                <w:rFonts w:cstheme="minorHAnsi"/>
              </w:rPr>
              <w:t xml:space="preserve"> non-inferior to </w:t>
            </w:r>
            <w:r>
              <w:rPr>
                <w:rFonts w:cstheme="minorHAnsi"/>
              </w:rPr>
              <w:t>face-to-face</w:t>
            </w:r>
            <w:r w:rsidR="00811F14" w:rsidRPr="0048223E">
              <w:rPr>
                <w:rFonts w:cstheme="minorHAnsi"/>
              </w:rPr>
              <w:t xml:space="preserve"> </w:t>
            </w:r>
            <w:r>
              <w:rPr>
                <w:rFonts w:cstheme="minorHAnsi"/>
              </w:rPr>
              <w:t>centre-based programme</w:t>
            </w:r>
          </w:p>
          <w:p w14:paraId="1ED10DEB" w14:textId="295ADD7E" w:rsidR="00811F14" w:rsidRPr="0048223E" w:rsidRDefault="00811F14" w:rsidP="004956C5">
            <w:pPr>
              <w:autoSpaceDE w:val="0"/>
              <w:autoSpaceDN w:val="0"/>
              <w:adjustRightInd w:val="0"/>
              <w:jc w:val="center"/>
              <w:rPr>
                <w:rFonts w:cstheme="minorHAnsi"/>
              </w:rPr>
            </w:pPr>
            <w:r w:rsidRPr="0048223E">
              <w:rPr>
                <w:rFonts w:cstheme="minorHAnsi"/>
              </w:rPr>
              <w:t>in terms of effects</w:t>
            </w:r>
            <w:r w:rsidR="000D09DE">
              <w:rPr>
                <w:rFonts w:cstheme="minorHAnsi"/>
              </w:rPr>
              <w:t xml:space="preserve"> </w:t>
            </w:r>
            <w:r w:rsidRPr="0048223E">
              <w:rPr>
                <w:rFonts w:cstheme="minorHAnsi"/>
              </w:rPr>
              <w:t>on</w:t>
            </w:r>
          </w:p>
          <w:p w14:paraId="550FA412" w14:textId="18DD1004" w:rsidR="00811F14" w:rsidRPr="0048223E" w:rsidRDefault="00811F14" w:rsidP="004956C5">
            <w:pPr>
              <w:autoSpaceDE w:val="0"/>
              <w:autoSpaceDN w:val="0"/>
              <w:adjustRightInd w:val="0"/>
              <w:jc w:val="center"/>
              <w:rPr>
                <w:rFonts w:cstheme="minorHAnsi"/>
              </w:rPr>
            </w:pPr>
            <w:r w:rsidRPr="0048223E">
              <w:rPr>
                <w:rFonts w:cstheme="minorHAnsi"/>
              </w:rPr>
              <w:t xml:space="preserve">6MWT distance and symptom scores. </w:t>
            </w:r>
            <w:r w:rsidR="00ED262A">
              <w:rPr>
                <w:rFonts w:cstheme="minorHAnsi"/>
              </w:rPr>
              <w:t>6MWT exceeded M</w:t>
            </w:r>
            <w:r w:rsidR="000D09DE">
              <w:rPr>
                <w:rFonts w:cstheme="minorHAnsi"/>
              </w:rPr>
              <w:t>C</w:t>
            </w:r>
            <w:r w:rsidR="00ED262A">
              <w:rPr>
                <w:rFonts w:cstheme="minorHAnsi"/>
              </w:rPr>
              <w:t xml:space="preserve">ID for </w:t>
            </w:r>
            <w:r w:rsidR="000D09DE">
              <w:rPr>
                <w:rFonts w:cstheme="minorHAnsi"/>
              </w:rPr>
              <w:t>web-based PR.</w:t>
            </w:r>
          </w:p>
          <w:p w14:paraId="54162D1D" w14:textId="77777777" w:rsidR="00811F14" w:rsidRPr="0048223E" w:rsidRDefault="00811F14" w:rsidP="004956C5">
            <w:pPr>
              <w:autoSpaceDE w:val="0"/>
              <w:autoSpaceDN w:val="0"/>
              <w:adjustRightInd w:val="0"/>
              <w:jc w:val="center"/>
              <w:rPr>
                <w:rFonts w:cstheme="minorHAnsi"/>
              </w:rPr>
            </w:pPr>
          </w:p>
        </w:tc>
      </w:tr>
    </w:tbl>
    <w:p w14:paraId="6F4D9E7A" w14:textId="389AB2B2" w:rsidR="005178ED" w:rsidRPr="0048223E" w:rsidRDefault="000D09DE" w:rsidP="004956C5">
      <w:pPr>
        <w:spacing w:after="0" w:line="240" w:lineRule="auto"/>
        <w:rPr>
          <w:rFonts w:cstheme="minorHAnsi"/>
          <w:lang w:eastAsia="en-GB"/>
        </w:rPr>
      </w:pPr>
      <w:r>
        <w:rPr>
          <w:rFonts w:cstheme="minorHAnsi"/>
          <w:bCs/>
        </w:rPr>
        <w:t xml:space="preserve">RCT – Randomised controlled trial; </w:t>
      </w:r>
      <w:r w:rsidR="005178ED" w:rsidRPr="0048223E">
        <w:rPr>
          <w:rFonts w:cstheme="minorHAnsi"/>
          <w:bCs/>
        </w:rPr>
        <w:t>SPACE for COPD – Self management programme of activity, coping and education for Chronic obstructive pulmonary disease; PR – Pulmonary Rehabilitation; 6MWT – six minute walk test</w:t>
      </w:r>
      <w:r>
        <w:rPr>
          <w:rFonts w:cstheme="minorHAnsi"/>
          <w:lang w:eastAsia="en-GB"/>
        </w:rPr>
        <w:t>; MCID – minimum clinically important difference</w:t>
      </w:r>
    </w:p>
    <w:p w14:paraId="511AAD52" w14:textId="77777777" w:rsidR="005178ED" w:rsidRPr="0048223E" w:rsidRDefault="005178ED" w:rsidP="004956C5">
      <w:pPr>
        <w:spacing w:after="240" w:line="240" w:lineRule="auto"/>
        <w:jc w:val="both"/>
        <w:rPr>
          <w:rFonts w:cstheme="minorHAnsi"/>
        </w:rPr>
      </w:pPr>
    </w:p>
    <w:p w14:paraId="6C9E8757"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4.3 </w:t>
      </w:r>
      <w:r w:rsidRPr="0048223E">
        <w:rPr>
          <w:rFonts w:cstheme="minorHAnsi"/>
          <w:b/>
          <w:bCs/>
        </w:rPr>
        <w:tab/>
        <w:t>Video Tele-rehabilitation</w:t>
      </w:r>
    </w:p>
    <w:p w14:paraId="574052D0" w14:textId="4E2FB757" w:rsidR="008B63E4" w:rsidRPr="0048223E" w:rsidRDefault="008B63E4" w:rsidP="004956C5">
      <w:pPr>
        <w:spacing w:after="120" w:line="240" w:lineRule="auto"/>
        <w:jc w:val="both"/>
        <w:rPr>
          <w:rFonts w:cstheme="minorHAnsi"/>
        </w:rPr>
      </w:pPr>
      <w:r w:rsidRPr="0048223E">
        <w:rPr>
          <w:rFonts w:cstheme="minorHAnsi"/>
        </w:rPr>
        <w:t>Video tele-rehabilitation encompasses synchronous real-time PR supported by video-conferencing.</w:t>
      </w:r>
      <w:r w:rsidR="00F563A3" w:rsidRPr="0048223E">
        <w:rPr>
          <w:rFonts w:cstheme="minorHAnsi"/>
        </w:rPr>
        <w:t xml:space="preserve"> </w:t>
      </w:r>
      <w:r w:rsidR="00B81319" w:rsidRPr="0048223E">
        <w:rPr>
          <w:rFonts w:cstheme="minorHAnsi"/>
        </w:rPr>
        <w:t>A small trial showed that video tele-rehabilitation improved endurance exercise capacity and self-efficacy in patients with COPD when compared with usual care.</w:t>
      </w:r>
      <w:r w:rsidR="00E4073B" w:rsidRPr="0048223E">
        <w:rPr>
          <w:rFonts w:cstheme="minorHAnsi"/>
        </w:rPr>
        <w:fldChar w:fldCharType="begin">
          <w:fldData xml:space="preserve">PEVuZE5vdGU+PENpdGU+PEF1dGhvcj5Uc2FpPC9BdXRob3I+PFllYXI+MjAxNzwvWWVhcj48UmVj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</w:fldData>
        </w:fldChar>
      </w:r>
      <w:r w:rsidR="00815817">
        <w:rPr>
          <w:rFonts w:cstheme="minorHAnsi"/>
        </w:rPr>
        <w:instrText xml:space="preserve"> ADDIN EN.CITE </w:instrText>
      </w:r>
      <w:r w:rsidR="00815817">
        <w:rPr>
          <w:rFonts w:cstheme="minorHAnsi"/>
        </w:rPr>
        <w:fldChar w:fldCharType="begin">
          <w:fldData xml:space="preserve">PEVuZE5vdGU+PENpdGU+PEF1dGhvcj5Uc2FpPC9BdXRob3I+PFllYXI+MjAxNzwvWWVhcj48UmVj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E4073B" w:rsidRPr="0048223E">
        <w:rPr>
          <w:rFonts w:cstheme="minorHAnsi"/>
        </w:rPr>
      </w:r>
      <w:r w:rsidR="00E4073B" w:rsidRPr="0048223E">
        <w:rPr>
          <w:rFonts w:cstheme="minorHAnsi"/>
        </w:rPr>
        <w:fldChar w:fldCharType="separate"/>
      </w:r>
      <w:r w:rsidR="00815817">
        <w:rPr>
          <w:rFonts w:cstheme="minorHAnsi"/>
          <w:noProof/>
        </w:rPr>
        <w:t>(143)</w:t>
      </w:r>
      <w:r w:rsidR="00E4073B" w:rsidRPr="0048223E">
        <w:rPr>
          <w:rFonts w:cstheme="minorHAnsi"/>
        </w:rPr>
        <w:fldChar w:fldCharType="end"/>
      </w:r>
      <w:r w:rsidR="00F563A3" w:rsidRPr="0048223E">
        <w:rPr>
          <w:rFonts w:cstheme="minorHAnsi"/>
        </w:rPr>
        <w:t xml:space="preserve"> </w:t>
      </w:r>
      <w:r w:rsidRPr="0048223E">
        <w:rPr>
          <w:rFonts w:cstheme="minorHAnsi"/>
        </w:rPr>
        <w:t>T</w:t>
      </w:r>
      <w:r w:rsidR="00A6013C" w:rsidRPr="0048223E">
        <w:rPr>
          <w:rFonts w:cstheme="minorHAnsi"/>
        </w:rPr>
        <w:t xml:space="preserve">wo </w:t>
      </w:r>
      <w:r w:rsidRPr="0048223E">
        <w:rPr>
          <w:rFonts w:cstheme="minorHAnsi"/>
        </w:rPr>
        <w:t xml:space="preserve">studies </w:t>
      </w:r>
      <w:r w:rsidR="00A6013C" w:rsidRPr="0048223E">
        <w:rPr>
          <w:rFonts w:cstheme="minorHAnsi"/>
        </w:rPr>
        <w:t xml:space="preserve">have </w:t>
      </w:r>
      <w:r w:rsidRPr="0048223E">
        <w:rPr>
          <w:rFonts w:cstheme="minorHAnsi"/>
        </w:rPr>
        <w:t xml:space="preserve">compared video tele-rehabilitation </w:t>
      </w:r>
      <w:r w:rsidR="00A6013C" w:rsidRPr="0048223E">
        <w:rPr>
          <w:rFonts w:cstheme="minorHAnsi"/>
        </w:rPr>
        <w:t>with face-to-face centre-based PR</w:t>
      </w:r>
      <w:r w:rsidR="00B81319" w:rsidRPr="0048223E">
        <w:rPr>
          <w:rFonts w:cstheme="minorHAnsi"/>
        </w:rPr>
        <w:t>, and shown similar effects on exercise capacity and HRQOL.</w:t>
      </w:r>
      <w:r w:rsidR="00012CD0" w:rsidRPr="0048223E">
        <w:rPr>
          <w:rFonts w:cstheme="minorHAnsi"/>
        </w:rPr>
        <w:fldChar w:fldCharType="begin">
          <w:fldData xml:space="preserve">PEVuZE5vdGU+PENpdGU+PEF1dGhvcj5Db3g8L0F1dGhvcj48WWVhcj4yMDIyPC9ZZWFyPjxSZWNO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Db3g8L0F1dGhvcj48WWVhcj4yMDIyPC9ZZWFyPjxSZWNO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012CD0" w:rsidRPr="0048223E">
        <w:rPr>
          <w:rFonts w:cstheme="minorHAnsi"/>
        </w:rPr>
      </w:r>
      <w:r w:rsidR="00012CD0" w:rsidRPr="0048223E">
        <w:rPr>
          <w:rFonts w:cstheme="minorHAnsi"/>
        </w:rPr>
        <w:fldChar w:fldCharType="separate"/>
      </w:r>
      <w:r w:rsidR="00815817">
        <w:rPr>
          <w:rFonts w:cstheme="minorHAnsi"/>
          <w:noProof/>
        </w:rPr>
        <w:t>(144, 145)</w:t>
      </w:r>
      <w:r w:rsidR="00012CD0" w:rsidRPr="0048223E">
        <w:rPr>
          <w:rFonts w:cstheme="minorHAnsi"/>
        </w:rPr>
        <w:fldChar w:fldCharType="end"/>
      </w:r>
      <w:r w:rsidR="00B81319" w:rsidRPr="0048223E">
        <w:rPr>
          <w:rFonts w:cstheme="minorHAnsi"/>
        </w:rPr>
        <w:t xml:space="preserve"> However the improvements in exercise capacity </w:t>
      </w:r>
      <w:r w:rsidR="00E40E50" w:rsidRPr="0048223E">
        <w:rPr>
          <w:rFonts w:cstheme="minorHAnsi"/>
        </w:rPr>
        <w:t>were</w:t>
      </w:r>
      <w:r w:rsidR="00B81319" w:rsidRPr="0048223E">
        <w:rPr>
          <w:rFonts w:cstheme="minorHAnsi"/>
        </w:rPr>
        <w:t xml:space="preserve"> modest in both intervention and </w:t>
      </w:r>
      <w:r w:rsidR="00D84A7C" w:rsidRPr="0048223E">
        <w:rPr>
          <w:rFonts w:cstheme="minorHAnsi"/>
        </w:rPr>
        <w:t>standard care arms (Table 6). Furthermore</w:t>
      </w:r>
      <w:r w:rsidRPr="0048223E">
        <w:rPr>
          <w:rFonts w:cstheme="minorHAnsi"/>
        </w:rPr>
        <w:t xml:space="preserve">, participants were provided with video technology and specialist exercise equipment to use in the home for free, which may not be generalisable to the NHS setting. </w:t>
      </w:r>
    </w:p>
    <w:p w14:paraId="42B29501" w14:textId="2079D8F4" w:rsidR="00D84A7C" w:rsidRPr="0048223E" w:rsidRDefault="008B63E4" w:rsidP="004956C5">
      <w:pPr>
        <w:spacing w:after="240" w:line="240" w:lineRule="auto"/>
        <w:jc w:val="both"/>
        <w:rPr>
          <w:rFonts w:cstheme="minorHAnsi"/>
        </w:rPr>
      </w:pPr>
      <w:r w:rsidRPr="0048223E">
        <w:rPr>
          <w:rFonts w:cstheme="minorHAnsi"/>
        </w:rPr>
        <w:t xml:space="preserve">Outside of the home-setting, video-conferencing has </w:t>
      </w:r>
      <w:r w:rsidR="00B505E0" w:rsidRPr="0048223E">
        <w:rPr>
          <w:rFonts w:cstheme="minorHAnsi"/>
        </w:rPr>
        <w:t xml:space="preserve">also </w:t>
      </w:r>
      <w:r w:rsidRPr="0048223E">
        <w:rPr>
          <w:rFonts w:cstheme="minorHAnsi"/>
        </w:rPr>
        <w:t>been utilised to support satellite tele-rehabilitation centres (“hub and spoke” model).</w:t>
      </w:r>
      <w:r w:rsidRPr="0048223E">
        <w:rPr>
          <w:rFonts w:cstheme="minorHAnsi"/>
        </w:rPr>
        <w:fldChar w:fldCharType="begin">
          <w:fldData xml:space="preserve">PEVuZE5vdGU+PENpdGU+PEF1dGhvcj5BbHdha2VlbDwvQXV0aG9yPjxZZWFyPjIwMjI8L1llYXI+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BbHdha2VlbDwvQXV0aG9yPjxZZWFyPjIwMjI8L1llYXI+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6, 147)</w:t>
      </w:r>
      <w:r w:rsidRPr="0048223E">
        <w:rPr>
          <w:rFonts w:cstheme="minorHAnsi"/>
        </w:rPr>
        <w:fldChar w:fldCharType="end"/>
      </w:r>
      <w:r w:rsidRPr="0048223E">
        <w:rPr>
          <w:rFonts w:cstheme="minorHAnsi"/>
        </w:rPr>
        <w:t xml:space="preserve"> </w:t>
      </w:r>
      <w:r w:rsidR="00D84A7C" w:rsidRPr="0048223E">
        <w:rPr>
          <w:rFonts w:cstheme="minorHAnsi"/>
        </w:rPr>
        <w:t xml:space="preserve">Trials are needed to test </w:t>
      </w:r>
      <w:r w:rsidR="00157CA3" w:rsidRPr="0048223E">
        <w:rPr>
          <w:rFonts w:cstheme="minorHAnsi"/>
        </w:rPr>
        <w:t xml:space="preserve">the effects of </w:t>
      </w:r>
      <w:r w:rsidR="00D84A7C" w:rsidRPr="0048223E">
        <w:rPr>
          <w:rFonts w:cstheme="minorHAnsi"/>
        </w:rPr>
        <w:t xml:space="preserve">such models </w:t>
      </w:r>
      <w:r w:rsidR="00157CA3" w:rsidRPr="0048223E">
        <w:rPr>
          <w:rFonts w:cstheme="minorHAnsi"/>
        </w:rPr>
        <w:t>on</w:t>
      </w:r>
      <w:r w:rsidRPr="0048223E">
        <w:rPr>
          <w:rFonts w:cstheme="minorHAnsi"/>
        </w:rPr>
        <w:t xml:space="preserve"> patient throughput, staffing ratios and travelling for patients</w:t>
      </w:r>
      <w:r w:rsidR="00B505E0" w:rsidRPr="0048223E">
        <w:rPr>
          <w:rFonts w:cstheme="minorHAnsi"/>
        </w:rPr>
        <w:t>.</w:t>
      </w:r>
      <w:r w:rsidRPr="0048223E">
        <w:rPr>
          <w:rFonts w:cstheme="minorHAnsi"/>
        </w:rPr>
        <w:fldChar w:fldCharType="begin">
          <w:fldData xml:space="preserve">PEVuZE5vdGU+PENpdGU+PEF1dGhvcj5Lbm94PC9BdXRob3I+PFllYXI+MjAxOTwvWWVhcj48UmVj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Lbm94PC9BdXRob3I+PFllYXI+MjAxOTwvWWVhcj48UmVj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7)</w:t>
      </w:r>
      <w:r w:rsidRPr="0048223E">
        <w:rPr>
          <w:rFonts w:cstheme="minorHAnsi"/>
        </w:rPr>
        <w:fldChar w:fldCharType="end"/>
      </w:r>
      <w:r w:rsidR="00E92FE5">
        <w:rPr>
          <w:rFonts w:cstheme="minorHAnsi"/>
        </w:rPr>
        <w:t xml:space="preserve"> </w:t>
      </w:r>
      <w:r w:rsidR="00E92FE5" w:rsidRPr="0048223E">
        <w:rPr>
          <w:rFonts w:cstheme="minorHAnsi"/>
        </w:rPr>
        <w:t xml:space="preserve">There is no published data on hybrid models (which combine limited centre-based </w:t>
      </w:r>
      <w:r w:rsidR="00B862DB">
        <w:rPr>
          <w:rFonts w:cstheme="minorHAnsi"/>
        </w:rPr>
        <w:t xml:space="preserve">PR </w:t>
      </w:r>
      <w:r w:rsidR="00E92FE5" w:rsidRPr="0048223E">
        <w:rPr>
          <w:rFonts w:cstheme="minorHAnsi"/>
        </w:rPr>
        <w:t xml:space="preserve">with home-based </w:t>
      </w:r>
      <w:r w:rsidR="00B862DB">
        <w:rPr>
          <w:rFonts w:cstheme="minorHAnsi"/>
        </w:rPr>
        <w:t>alternative model of PR</w:t>
      </w:r>
      <w:r w:rsidR="00E92FE5" w:rsidRPr="0048223E">
        <w:rPr>
          <w:rFonts w:cstheme="minorHAnsi"/>
        </w:rPr>
        <w:t>).</w:t>
      </w:r>
    </w:p>
    <w:p w14:paraId="0C8C8280" w14:textId="77777777" w:rsidR="004B39B8" w:rsidRPr="0048223E" w:rsidRDefault="004B39B8" w:rsidP="004956C5">
      <w:pPr>
        <w:spacing w:line="240" w:lineRule="auto"/>
        <w:rPr>
          <w:rFonts w:cstheme="minorHAnsi"/>
          <w:b/>
          <w:bCs/>
        </w:rPr>
      </w:pPr>
      <w:r w:rsidRPr="0048223E">
        <w:rPr>
          <w:rFonts w:cstheme="minorHAnsi"/>
          <w:b/>
          <w:bCs/>
        </w:rPr>
        <w:t>Table 6: Comparison of video tele-rehabilitation versus usual care without exercise or standard care: summary of selective studies</w:t>
      </w:r>
    </w:p>
    <w:tbl>
      <w:tblPr>
        <w:tblStyle w:val="TableGrid"/>
        <w:tblW w:w="0" w:type="auto"/>
        <w:tblLook w:val="04A0" w:firstRow="1" w:lastRow="0" w:firstColumn="1" w:lastColumn="0" w:noHBand="0" w:noVBand="1"/>
      </w:tblPr>
      <w:tblGrid>
        <w:gridCol w:w="1413"/>
        <w:gridCol w:w="1984"/>
        <w:gridCol w:w="3402"/>
        <w:gridCol w:w="2829"/>
      </w:tblGrid>
      <w:tr w:rsidR="004B39B8" w:rsidRPr="0048223E" w14:paraId="52D4C723" w14:textId="77777777" w:rsidTr="000B5155">
        <w:tc>
          <w:tcPr>
            <w:tcW w:w="1413" w:type="dxa"/>
          </w:tcPr>
          <w:p w14:paraId="2C54D442" w14:textId="77777777" w:rsidR="004B39B8" w:rsidRPr="0048223E" w:rsidRDefault="004B39B8" w:rsidP="004956C5">
            <w:pPr>
              <w:spacing w:after="120"/>
              <w:jc w:val="center"/>
              <w:rPr>
                <w:rFonts w:cstheme="minorHAnsi"/>
              </w:rPr>
            </w:pPr>
            <w:r w:rsidRPr="0048223E">
              <w:rPr>
                <w:rFonts w:cstheme="minorHAnsi"/>
              </w:rPr>
              <w:t>Study</w:t>
            </w:r>
          </w:p>
        </w:tc>
        <w:tc>
          <w:tcPr>
            <w:tcW w:w="1984" w:type="dxa"/>
          </w:tcPr>
          <w:p w14:paraId="4D5FB9CC" w14:textId="77777777" w:rsidR="004B39B8" w:rsidRPr="0048223E" w:rsidRDefault="004B39B8" w:rsidP="004956C5">
            <w:pPr>
              <w:spacing w:after="120"/>
              <w:jc w:val="center"/>
              <w:rPr>
                <w:rFonts w:cstheme="minorHAnsi"/>
              </w:rPr>
            </w:pPr>
            <w:r w:rsidRPr="0048223E">
              <w:rPr>
                <w:rFonts w:cstheme="minorHAnsi"/>
              </w:rPr>
              <w:t>Population</w:t>
            </w:r>
          </w:p>
        </w:tc>
        <w:tc>
          <w:tcPr>
            <w:tcW w:w="3402" w:type="dxa"/>
          </w:tcPr>
          <w:p w14:paraId="6C67AE6F" w14:textId="77777777" w:rsidR="004B39B8" w:rsidRPr="0048223E" w:rsidRDefault="004B39B8" w:rsidP="004956C5">
            <w:pPr>
              <w:spacing w:after="120"/>
              <w:jc w:val="center"/>
              <w:rPr>
                <w:rFonts w:cstheme="minorHAnsi"/>
              </w:rPr>
            </w:pPr>
            <w:r w:rsidRPr="0048223E">
              <w:rPr>
                <w:rFonts w:cstheme="minorHAnsi"/>
              </w:rPr>
              <w:t>Intervention / Control</w:t>
            </w:r>
          </w:p>
        </w:tc>
        <w:tc>
          <w:tcPr>
            <w:tcW w:w="2829" w:type="dxa"/>
          </w:tcPr>
          <w:p w14:paraId="609BC4AB" w14:textId="77777777" w:rsidR="004B39B8" w:rsidRPr="0048223E" w:rsidRDefault="004B39B8" w:rsidP="004956C5">
            <w:pPr>
              <w:spacing w:after="120"/>
              <w:jc w:val="center"/>
              <w:rPr>
                <w:rFonts w:cstheme="minorHAnsi"/>
              </w:rPr>
            </w:pPr>
            <w:r w:rsidRPr="0048223E">
              <w:rPr>
                <w:rFonts w:cstheme="minorHAnsi"/>
              </w:rPr>
              <w:t>Outcomes</w:t>
            </w:r>
          </w:p>
        </w:tc>
      </w:tr>
      <w:tr w:rsidR="004B39B8" w:rsidRPr="0048223E" w14:paraId="756D7A4F" w14:textId="77777777" w:rsidTr="000B5155">
        <w:tc>
          <w:tcPr>
            <w:tcW w:w="1413" w:type="dxa"/>
          </w:tcPr>
          <w:p w14:paraId="47E85C96" w14:textId="640D3448" w:rsidR="004B39B8" w:rsidRPr="0048223E" w:rsidRDefault="004B39B8" w:rsidP="004956C5">
            <w:pPr>
              <w:spacing w:after="120"/>
              <w:jc w:val="center"/>
              <w:rPr>
                <w:rFonts w:cstheme="minorHAnsi"/>
              </w:rPr>
            </w:pPr>
            <w:r w:rsidRPr="0048223E">
              <w:rPr>
                <w:rFonts w:cstheme="minorHAnsi"/>
              </w:rPr>
              <w:lastRenderedPageBreak/>
              <w:t xml:space="preserve">Tsai 2017 </w:t>
            </w:r>
            <w:r w:rsidRPr="0048223E">
              <w:rPr>
                <w:rFonts w:cstheme="minorHAnsi"/>
              </w:rPr>
              <w:fldChar w:fldCharType="begin">
                <w:fldData xml:space="preserve">PEVuZE5vdGU+PENpdGU+PEF1dGhvcj5Uc2FpPC9BdXRob3I+PFllYXI+MjAxNzwvWWVhcj48UmVj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</w:fldData>
              </w:fldChar>
            </w:r>
            <w:r w:rsidR="00815817">
              <w:rPr>
                <w:rFonts w:cstheme="minorHAnsi"/>
              </w:rPr>
              <w:instrText xml:space="preserve"> ADDIN EN.CITE </w:instrText>
            </w:r>
            <w:r w:rsidR="00815817">
              <w:rPr>
                <w:rFonts w:cstheme="minorHAnsi"/>
              </w:rPr>
              <w:fldChar w:fldCharType="begin">
                <w:fldData xml:space="preserve">PEVuZE5vdGU+PENpdGU+PEF1dGhvcj5Uc2FpPC9BdXRob3I+PFllYXI+MjAxNzwvWWVhcj48UmVj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3)</w:t>
            </w:r>
            <w:r w:rsidRPr="0048223E">
              <w:rPr>
                <w:rFonts w:cstheme="minorHAnsi"/>
              </w:rPr>
              <w:fldChar w:fldCharType="end"/>
            </w:r>
          </w:p>
        </w:tc>
        <w:tc>
          <w:tcPr>
            <w:tcW w:w="1984" w:type="dxa"/>
          </w:tcPr>
          <w:p w14:paraId="708210F2" w14:textId="77777777" w:rsidR="004B39B8" w:rsidRDefault="004B39B8" w:rsidP="004956C5">
            <w:pPr>
              <w:spacing w:after="120"/>
              <w:jc w:val="center"/>
              <w:rPr>
                <w:rFonts w:cstheme="minorHAnsi"/>
              </w:rPr>
            </w:pPr>
            <w:r w:rsidRPr="0048223E">
              <w:rPr>
                <w:rFonts w:cstheme="minorHAnsi"/>
              </w:rPr>
              <w:t>37 with COPD</w:t>
            </w:r>
          </w:p>
          <w:p w14:paraId="3834BC49" w14:textId="49A4BEBA" w:rsidR="00726D2F" w:rsidRPr="0048223E" w:rsidRDefault="000D09DE" w:rsidP="004956C5">
            <w:pPr>
              <w:spacing w:after="120"/>
              <w:jc w:val="center"/>
              <w:rPr>
                <w:rFonts w:cstheme="minorHAnsi"/>
              </w:rPr>
            </w:pPr>
            <w:r>
              <w:rPr>
                <w:rFonts w:cstheme="minorHAnsi"/>
              </w:rPr>
              <w:t>(</w:t>
            </w:r>
            <w:r w:rsidR="00726D2F">
              <w:rPr>
                <w:rFonts w:cstheme="minorHAnsi"/>
              </w:rPr>
              <w:t>Australia</w:t>
            </w:r>
            <w:r>
              <w:rPr>
                <w:rFonts w:cstheme="minorHAnsi"/>
              </w:rPr>
              <w:t>)</w:t>
            </w:r>
          </w:p>
        </w:tc>
        <w:tc>
          <w:tcPr>
            <w:tcW w:w="3402" w:type="dxa"/>
          </w:tcPr>
          <w:p w14:paraId="5A281588" w14:textId="56A84E5E" w:rsidR="004B39B8" w:rsidRPr="0048223E" w:rsidRDefault="004B39B8" w:rsidP="004956C5">
            <w:pPr>
              <w:spacing w:after="120"/>
              <w:jc w:val="center"/>
              <w:rPr>
                <w:rFonts w:cstheme="minorHAnsi"/>
              </w:rPr>
            </w:pPr>
            <w:r w:rsidRPr="0048223E">
              <w:rPr>
                <w:rFonts w:cstheme="minorHAnsi"/>
              </w:rPr>
              <w:t xml:space="preserve">Supervised home-based real-time video tele-rehabilitation (exercise three times/week for eight weeks) versus usual care </w:t>
            </w:r>
          </w:p>
        </w:tc>
        <w:tc>
          <w:tcPr>
            <w:tcW w:w="2829" w:type="dxa"/>
          </w:tcPr>
          <w:p w14:paraId="4ECEFA84" w14:textId="5BB712E8" w:rsidR="004B39B8" w:rsidRPr="0048223E" w:rsidRDefault="004B39B8" w:rsidP="004956C5">
            <w:pPr>
              <w:spacing w:after="120"/>
              <w:jc w:val="center"/>
              <w:rPr>
                <w:rFonts w:cstheme="minorHAnsi"/>
              </w:rPr>
            </w:pPr>
            <w:r w:rsidRPr="0048223E">
              <w:rPr>
                <w:rFonts w:cstheme="minorHAnsi"/>
              </w:rPr>
              <w:t xml:space="preserve">Statistical, and clinically significant, improvement in </w:t>
            </w:r>
            <w:r w:rsidR="000D09DE">
              <w:rPr>
                <w:rFonts w:cstheme="minorHAnsi"/>
              </w:rPr>
              <w:t>ESWT</w:t>
            </w:r>
            <w:r w:rsidRPr="0048223E">
              <w:rPr>
                <w:rFonts w:cstheme="minorHAnsi"/>
              </w:rPr>
              <w:t xml:space="preserve"> in video tele-rehabilitation group, </w:t>
            </w:r>
            <w:r w:rsidR="00726D2F">
              <w:rPr>
                <w:rFonts w:cstheme="minorHAnsi"/>
              </w:rPr>
              <w:t>exceeding MCID for the ESWT in intervention group</w:t>
            </w:r>
            <w:r w:rsidR="003A60DE">
              <w:rPr>
                <w:rFonts w:cstheme="minorHAnsi"/>
              </w:rPr>
              <w:t xml:space="preserve">. </w:t>
            </w:r>
            <w:proofErr w:type="spellStart"/>
            <w:r w:rsidR="003A60DE">
              <w:rPr>
                <w:rFonts w:cstheme="minorHAnsi"/>
              </w:rPr>
              <w:t>Non significant</w:t>
            </w:r>
            <w:proofErr w:type="spellEnd"/>
            <w:r w:rsidR="003A60DE">
              <w:rPr>
                <w:rFonts w:cstheme="minorHAnsi"/>
              </w:rPr>
              <w:t xml:space="preserve"> changes in HRQ</w:t>
            </w:r>
            <w:r w:rsidR="000D09DE">
              <w:rPr>
                <w:rFonts w:cstheme="minorHAnsi"/>
              </w:rPr>
              <w:t>O</w:t>
            </w:r>
            <w:r w:rsidR="003A60DE">
              <w:rPr>
                <w:rFonts w:cstheme="minorHAnsi"/>
              </w:rPr>
              <w:t>L</w:t>
            </w:r>
            <w:r w:rsidR="00F435A0">
              <w:rPr>
                <w:rFonts w:cstheme="minorHAnsi"/>
              </w:rPr>
              <w:t>.</w:t>
            </w:r>
          </w:p>
        </w:tc>
      </w:tr>
      <w:tr w:rsidR="004B39B8" w:rsidRPr="0048223E" w14:paraId="51C04900" w14:textId="77777777" w:rsidTr="000B5155">
        <w:tc>
          <w:tcPr>
            <w:tcW w:w="1413" w:type="dxa"/>
          </w:tcPr>
          <w:p w14:paraId="03FA192C" w14:textId="1281C364" w:rsidR="004B39B8" w:rsidRPr="0048223E" w:rsidRDefault="004B39B8" w:rsidP="004956C5">
            <w:pPr>
              <w:spacing w:after="120"/>
              <w:jc w:val="center"/>
              <w:rPr>
                <w:rFonts w:cstheme="minorHAnsi"/>
              </w:rPr>
            </w:pPr>
            <w:r w:rsidRPr="0048223E">
              <w:rPr>
                <w:rFonts w:cstheme="minorHAnsi"/>
              </w:rPr>
              <w:t xml:space="preserve">Hansen 2020 </w:t>
            </w:r>
            <w:r w:rsidRPr="0048223E">
              <w:rPr>
                <w:rFonts w:cstheme="minorHAnsi"/>
              </w:rPr>
              <w:fldChar w:fldCharType="begin">
                <w:fldData xml:space="preserve">PEVuZE5vdGU+PENpdGU+PEF1dGhvcj5IYW5zZW48L0F1dGhvcj48WWVhcj4yMDIwPC9ZZWFyPjxS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</w:fldData>
              </w:fldChar>
            </w:r>
            <w:r w:rsidR="00815817">
              <w:rPr>
                <w:rFonts w:cstheme="minorHAnsi"/>
              </w:rPr>
              <w:instrText xml:space="preserve"> ADDIN EN.CITE </w:instrText>
            </w:r>
            <w:r w:rsidR="00815817">
              <w:rPr>
                <w:rFonts w:cstheme="minorHAnsi"/>
              </w:rPr>
              <w:fldChar w:fldCharType="begin">
                <w:fldData xml:space="preserve">PEVuZE5vdGU+PENpdGU+PEF1dGhvcj5IYW5zZW48L0F1dGhvcj48WWVhcj4yMDIwPC9ZZWFyPjxS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5)</w:t>
            </w:r>
            <w:r w:rsidRPr="0048223E">
              <w:rPr>
                <w:rFonts w:cstheme="minorHAnsi"/>
              </w:rPr>
              <w:fldChar w:fldCharType="end"/>
            </w:r>
          </w:p>
        </w:tc>
        <w:tc>
          <w:tcPr>
            <w:tcW w:w="1984" w:type="dxa"/>
          </w:tcPr>
          <w:p w14:paraId="6C26047F" w14:textId="77777777" w:rsidR="004B39B8" w:rsidRDefault="003A60DE" w:rsidP="004956C5">
            <w:pPr>
              <w:spacing w:after="120"/>
              <w:jc w:val="center"/>
              <w:rPr>
                <w:rFonts w:cstheme="minorHAnsi"/>
              </w:rPr>
            </w:pPr>
            <w:r>
              <w:rPr>
                <w:rFonts w:cstheme="minorHAnsi"/>
              </w:rPr>
              <w:t xml:space="preserve">RCT </w:t>
            </w:r>
            <w:r w:rsidR="004B39B8" w:rsidRPr="0048223E">
              <w:rPr>
                <w:rFonts w:cstheme="minorHAnsi"/>
              </w:rPr>
              <w:t>134 with COPD</w:t>
            </w:r>
          </w:p>
          <w:p w14:paraId="2CA452D3" w14:textId="775A9D28" w:rsidR="003A60DE" w:rsidRPr="0048223E" w:rsidRDefault="000D09DE" w:rsidP="004956C5">
            <w:pPr>
              <w:spacing w:after="120"/>
              <w:jc w:val="center"/>
              <w:rPr>
                <w:rFonts w:cstheme="minorHAnsi"/>
              </w:rPr>
            </w:pPr>
            <w:r>
              <w:rPr>
                <w:rFonts w:cstheme="minorHAnsi"/>
              </w:rPr>
              <w:t>(</w:t>
            </w:r>
            <w:r w:rsidR="003A60DE">
              <w:rPr>
                <w:rFonts w:cstheme="minorHAnsi"/>
              </w:rPr>
              <w:t>Denmark</w:t>
            </w:r>
            <w:r>
              <w:rPr>
                <w:rFonts w:cstheme="minorHAnsi"/>
              </w:rPr>
              <w:t>)</w:t>
            </w:r>
          </w:p>
        </w:tc>
        <w:tc>
          <w:tcPr>
            <w:tcW w:w="3402" w:type="dxa"/>
          </w:tcPr>
          <w:p w14:paraId="370A3814" w14:textId="227C6110" w:rsidR="004B39B8" w:rsidRPr="0048223E" w:rsidRDefault="004B39B8" w:rsidP="004956C5">
            <w:pPr>
              <w:spacing w:after="120"/>
              <w:jc w:val="center"/>
              <w:rPr>
                <w:rFonts w:cstheme="minorHAnsi"/>
              </w:rPr>
            </w:pPr>
            <w:r w:rsidRPr="0048223E">
              <w:rPr>
                <w:rFonts w:cstheme="minorHAnsi"/>
              </w:rPr>
              <w:t xml:space="preserve">10-week video tele-rehabilitation programme versus supervised </w:t>
            </w:r>
            <w:r w:rsidR="000D09DE">
              <w:rPr>
                <w:rFonts w:cstheme="minorHAnsi"/>
              </w:rPr>
              <w:t>centre-based</w:t>
            </w:r>
            <w:r w:rsidRPr="0048223E">
              <w:rPr>
                <w:rFonts w:cstheme="minorHAnsi"/>
              </w:rPr>
              <w:t xml:space="preserve"> rehabilitation</w:t>
            </w:r>
          </w:p>
        </w:tc>
        <w:tc>
          <w:tcPr>
            <w:tcW w:w="2829" w:type="dxa"/>
          </w:tcPr>
          <w:p w14:paraId="1E161F6D" w14:textId="5E160666" w:rsidR="004B39B8" w:rsidRPr="0048223E" w:rsidRDefault="00F435A0" w:rsidP="004956C5">
            <w:pPr>
              <w:spacing w:after="120"/>
              <w:jc w:val="center"/>
              <w:rPr>
                <w:rFonts w:cstheme="minorHAnsi"/>
              </w:rPr>
            </w:pPr>
            <w:r w:rsidRPr="00F435A0">
              <w:rPr>
                <w:rFonts w:cstheme="minorHAnsi"/>
              </w:rPr>
              <w:t>Video-telerehabilitation appeared safe</w:t>
            </w:r>
            <w:r>
              <w:rPr>
                <w:rFonts w:cstheme="minorHAnsi"/>
              </w:rPr>
              <w:t>.</w:t>
            </w:r>
            <w:r w:rsidRPr="00F435A0">
              <w:rPr>
                <w:rFonts w:cstheme="minorHAnsi"/>
              </w:rPr>
              <w:t xml:space="preserve"> </w:t>
            </w:r>
            <w:r w:rsidR="004B39B8" w:rsidRPr="0048223E">
              <w:rPr>
                <w:rFonts w:cstheme="minorHAnsi"/>
              </w:rPr>
              <w:t>Similar changes in exercise capacity, breathlessness and HRQOL</w:t>
            </w:r>
            <w:r w:rsidR="003A60DE">
              <w:rPr>
                <w:rFonts w:cstheme="minorHAnsi"/>
              </w:rPr>
              <w:t xml:space="preserve">. </w:t>
            </w:r>
            <w:r w:rsidR="004B39B8" w:rsidRPr="0048223E">
              <w:rPr>
                <w:rFonts w:cstheme="minorHAnsi"/>
              </w:rPr>
              <w:t xml:space="preserve"> </w:t>
            </w:r>
            <w:r w:rsidR="003A60DE">
              <w:rPr>
                <w:rFonts w:cstheme="minorHAnsi"/>
              </w:rPr>
              <w:t>C</w:t>
            </w:r>
            <w:r w:rsidR="004B39B8" w:rsidRPr="0048223E">
              <w:rPr>
                <w:rFonts w:cstheme="minorHAnsi"/>
              </w:rPr>
              <w:t xml:space="preserve">hanges </w:t>
            </w:r>
            <w:r>
              <w:rPr>
                <w:rFonts w:cstheme="minorHAnsi"/>
              </w:rPr>
              <w:t xml:space="preserve">in the </w:t>
            </w:r>
            <w:r w:rsidRPr="00F435A0">
              <w:rPr>
                <w:rFonts w:cstheme="minorHAnsi"/>
              </w:rPr>
              <w:t xml:space="preserve">6MWT </w:t>
            </w:r>
            <w:r w:rsidR="000D09DE" w:rsidRPr="00F435A0">
              <w:rPr>
                <w:rFonts w:cstheme="minorHAnsi"/>
              </w:rPr>
              <w:t>w</w:t>
            </w:r>
            <w:r w:rsidR="000D09DE">
              <w:rPr>
                <w:rFonts w:cstheme="minorHAnsi"/>
              </w:rPr>
              <w:t>ere</w:t>
            </w:r>
            <w:r w:rsidR="000D09DE" w:rsidRPr="00F435A0">
              <w:rPr>
                <w:rFonts w:cstheme="minorHAnsi"/>
              </w:rPr>
              <w:t xml:space="preserve"> </w:t>
            </w:r>
            <w:r w:rsidRPr="00F435A0">
              <w:rPr>
                <w:rFonts w:cstheme="minorHAnsi"/>
              </w:rPr>
              <w:t>below the MCID for both groups</w:t>
            </w:r>
            <w:r w:rsidRPr="00F435A0" w:rsidDel="00F435A0">
              <w:rPr>
                <w:rFonts w:cstheme="minorHAnsi"/>
              </w:rPr>
              <w:t xml:space="preserve"> </w:t>
            </w:r>
          </w:p>
        </w:tc>
      </w:tr>
      <w:tr w:rsidR="004B39B8" w:rsidRPr="0048223E" w14:paraId="33CC7F4D" w14:textId="77777777" w:rsidTr="000B5155">
        <w:tc>
          <w:tcPr>
            <w:tcW w:w="1413" w:type="dxa"/>
          </w:tcPr>
          <w:p w14:paraId="58BD6BE0" w14:textId="56872E96" w:rsidR="004B39B8" w:rsidRPr="0048223E" w:rsidRDefault="004B39B8" w:rsidP="004956C5">
            <w:pPr>
              <w:spacing w:after="120"/>
              <w:jc w:val="center"/>
              <w:rPr>
                <w:rFonts w:cstheme="minorHAnsi"/>
              </w:rPr>
            </w:pPr>
            <w:r w:rsidRPr="0048223E">
              <w:rPr>
                <w:rFonts w:cstheme="minorHAnsi"/>
              </w:rPr>
              <w:t xml:space="preserve">Cox 2021 </w:t>
            </w:r>
            <w:r w:rsidRPr="0048223E">
              <w:rPr>
                <w:rFonts w:cstheme="minorHAnsi"/>
              </w:rPr>
              <w:fldChar w:fldCharType="begin">
                <w:fldData xml:space="preserve">PEVuZE5vdGU+PENpdGU+PEF1dGhvcj5Db3g8L0F1dGhvcj48WWVhcj4yMDIyPC9ZZWFyPjxSZWNO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b3g8L0F1dGhvcj48WWVhcj4yMDIyPC9ZZWFyPjxSZWNO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4)</w:t>
            </w:r>
            <w:r w:rsidRPr="0048223E">
              <w:rPr>
                <w:rFonts w:cstheme="minorHAnsi"/>
              </w:rPr>
              <w:fldChar w:fldCharType="end"/>
            </w:r>
          </w:p>
        </w:tc>
        <w:tc>
          <w:tcPr>
            <w:tcW w:w="1984" w:type="dxa"/>
          </w:tcPr>
          <w:p w14:paraId="1073BB8F" w14:textId="71C217A4" w:rsidR="004B39B8" w:rsidRDefault="000D09DE" w:rsidP="004956C5">
            <w:pPr>
              <w:spacing w:after="120"/>
              <w:jc w:val="center"/>
              <w:rPr>
                <w:rFonts w:cstheme="minorHAnsi"/>
              </w:rPr>
            </w:pPr>
            <w:r>
              <w:rPr>
                <w:rFonts w:cstheme="minorHAnsi"/>
              </w:rPr>
              <w:t xml:space="preserve">RCT </w:t>
            </w:r>
            <w:r w:rsidR="004B39B8" w:rsidRPr="0048223E">
              <w:rPr>
                <w:rFonts w:cstheme="minorHAnsi"/>
              </w:rPr>
              <w:t>142 with chronic respiratory disease (100 with COPD)</w:t>
            </w:r>
          </w:p>
          <w:p w14:paraId="75E05946" w14:textId="71FEF072" w:rsidR="00726D2F" w:rsidRPr="0048223E" w:rsidRDefault="000D09DE" w:rsidP="004956C5">
            <w:pPr>
              <w:spacing w:after="120"/>
              <w:jc w:val="center"/>
              <w:rPr>
                <w:rFonts w:cstheme="minorHAnsi"/>
              </w:rPr>
            </w:pPr>
            <w:r>
              <w:rPr>
                <w:rFonts w:cstheme="minorHAnsi"/>
              </w:rPr>
              <w:t>(</w:t>
            </w:r>
            <w:r w:rsidR="00726D2F">
              <w:rPr>
                <w:rFonts w:cstheme="minorHAnsi"/>
              </w:rPr>
              <w:t>Australia</w:t>
            </w:r>
            <w:r>
              <w:rPr>
                <w:rFonts w:cstheme="minorHAnsi"/>
              </w:rPr>
              <w:t>)</w:t>
            </w:r>
          </w:p>
        </w:tc>
        <w:tc>
          <w:tcPr>
            <w:tcW w:w="3402" w:type="dxa"/>
          </w:tcPr>
          <w:p w14:paraId="3ACDB7A9" w14:textId="141582B8" w:rsidR="004B39B8" w:rsidRPr="0048223E" w:rsidRDefault="004B39B8" w:rsidP="004956C5">
            <w:pPr>
              <w:spacing w:after="120"/>
              <w:jc w:val="center"/>
              <w:rPr>
                <w:rFonts w:cstheme="minorHAnsi"/>
              </w:rPr>
            </w:pPr>
            <w:r w:rsidRPr="0048223E">
              <w:rPr>
                <w:rFonts w:cstheme="minorHAnsi"/>
              </w:rPr>
              <w:t xml:space="preserve">Video tele-rehabilitation programme versus supervised centre-based PR, both interventions </w:t>
            </w:r>
            <w:r w:rsidR="006B2664">
              <w:rPr>
                <w:rFonts w:cstheme="minorHAnsi"/>
              </w:rPr>
              <w:t>eight</w:t>
            </w:r>
            <w:r w:rsidRPr="0048223E">
              <w:rPr>
                <w:rFonts w:cstheme="minorHAnsi"/>
              </w:rPr>
              <w:t xml:space="preserve"> weeks with 16 sessions</w:t>
            </w:r>
          </w:p>
        </w:tc>
        <w:tc>
          <w:tcPr>
            <w:tcW w:w="2829" w:type="dxa"/>
          </w:tcPr>
          <w:p w14:paraId="010B9129" w14:textId="3F2755A0" w:rsidR="004B39B8" w:rsidRPr="0048223E" w:rsidRDefault="004B39B8" w:rsidP="004956C5">
            <w:pPr>
              <w:spacing w:after="120"/>
              <w:jc w:val="center"/>
              <w:rPr>
                <w:rFonts w:cstheme="minorHAnsi"/>
              </w:rPr>
            </w:pPr>
            <w:r w:rsidRPr="000D09DE">
              <w:rPr>
                <w:rFonts w:cstheme="minorHAnsi"/>
              </w:rPr>
              <w:t>Video-telerehabilitation appeared safe</w:t>
            </w:r>
            <w:r w:rsidR="00F435A0" w:rsidRPr="000D09DE">
              <w:rPr>
                <w:rFonts w:cstheme="minorHAnsi"/>
              </w:rPr>
              <w:t xml:space="preserve">. There were no significant differences between groups for any outcome at either time point. Changes in the  6MWT </w:t>
            </w:r>
            <w:r w:rsidR="000D09DE" w:rsidRPr="000D09DE">
              <w:rPr>
                <w:rFonts w:cstheme="minorHAnsi"/>
              </w:rPr>
              <w:t>w</w:t>
            </w:r>
            <w:r w:rsidR="000D09DE">
              <w:rPr>
                <w:rFonts w:cstheme="minorHAnsi"/>
              </w:rPr>
              <w:t>ere</w:t>
            </w:r>
            <w:r w:rsidR="000D09DE" w:rsidRPr="000D09DE">
              <w:rPr>
                <w:rFonts w:cstheme="minorHAnsi"/>
              </w:rPr>
              <w:t xml:space="preserve"> </w:t>
            </w:r>
            <w:r w:rsidR="00F435A0" w:rsidRPr="000D09DE">
              <w:rPr>
                <w:rFonts w:cstheme="minorHAnsi"/>
              </w:rPr>
              <w:t>below the MCID for both groups</w:t>
            </w:r>
          </w:p>
        </w:tc>
      </w:tr>
    </w:tbl>
    <w:p w14:paraId="4D60AF5D" w14:textId="3CD6197F" w:rsidR="00E40E50" w:rsidRPr="0048223E" w:rsidRDefault="000D09DE" w:rsidP="004956C5">
      <w:pPr>
        <w:spacing w:before="60" w:after="240" w:line="240" w:lineRule="auto"/>
        <w:ind w:left="113"/>
        <w:jc w:val="both"/>
        <w:rPr>
          <w:rFonts w:cstheme="minorHAnsi"/>
        </w:rPr>
      </w:pPr>
      <w:r>
        <w:rPr>
          <w:rFonts w:cstheme="minorHAnsi"/>
        </w:rPr>
        <w:t xml:space="preserve">RCT – Randomised controlled trial; MCID – Minimum clinically important difference; ESWT – Endurance shuttle walk test; </w:t>
      </w:r>
      <w:r w:rsidR="004B39B8" w:rsidRPr="0048223E">
        <w:rPr>
          <w:rFonts w:cstheme="minorHAnsi"/>
        </w:rPr>
        <w:t xml:space="preserve">HRQOL – health-related quality of life; </w:t>
      </w:r>
      <w:r>
        <w:rPr>
          <w:rFonts w:cstheme="minorHAnsi"/>
        </w:rPr>
        <w:t xml:space="preserve">6MWT – six minute walk test; </w:t>
      </w:r>
      <w:r w:rsidR="004B39B8" w:rsidRPr="0048223E">
        <w:rPr>
          <w:rFonts w:cstheme="minorHAnsi"/>
        </w:rPr>
        <w:t>PR – pulmonary rehabilitation</w:t>
      </w:r>
    </w:p>
    <w:p w14:paraId="32326DF1"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4.4 </w:t>
      </w:r>
      <w:r w:rsidRPr="0048223E">
        <w:rPr>
          <w:rFonts w:cstheme="minorHAnsi"/>
          <w:b/>
          <w:bCs/>
        </w:rPr>
        <w:tab/>
        <w:t>Virtual reality</w:t>
      </w:r>
    </w:p>
    <w:p w14:paraId="4938BB2A" w14:textId="10F1AD32" w:rsidR="00D84A7C" w:rsidRPr="0048223E" w:rsidRDefault="008B63E4" w:rsidP="004956C5">
      <w:pPr>
        <w:spacing w:after="120" w:line="240" w:lineRule="auto"/>
        <w:jc w:val="both"/>
        <w:rPr>
          <w:rFonts w:cstheme="minorHAnsi"/>
        </w:rPr>
      </w:pPr>
      <w:r w:rsidRPr="0048223E">
        <w:rPr>
          <w:rFonts w:cstheme="minorHAnsi"/>
        </w:rPr>
        <w:t>Virtual reality is an emerging technology that might provide an interactive and visually stimulating approach to providing PR in the home setting.</w:t>
      </w:r>
      <w:r w:rsidRPr="0048223E">
        <w:rPr>
          <w:rFonts w:cstheme="minorHAnsi"/>
        </w:rPr>
        <w:fldChar w:fldCharType="begin"/>
      </w:r>
      <w:r w:rsidR="00815817">
        <w:rPr>
          <w:rFonts w:cstheme="minorHAnsi"/>
        </w:rPr>
        <w:instrText xml:space="preserve"> ADDIN EN.CITE &lt;EndNote&gt;&lt;Cite&gt;&lt;Author&gt;Jung&lt;/Author&gt;&lt;Year&gt;2020&lt;/Year&gt;&lt;RecNum&gt;2903&lt;/RecNum&gt;&lt;DisplayText&gt;(148)&lt;/DisplayText&gt;&lt;record&gt;&lt;rec-number&gt;2903&lt;/rec-number&gt;&lt;foreign-keys&gt;&lt;key app="EN" db-id="wtpdvfsd22fv2yep5vextrzfa05dvazz09w5" timestamp="1657358656"&gt;2903&lt;/key&gt;&lt;/foreign-keys&gt;&lt;ref-type name="Journal Article"&gt;17&lt;/ref-type&gt;&lt;contributors&gt;&lt;authors&gt;&lt;author&gt;Jung, T.&lt;/author&gt;&lt;author&gt;Moorhouse, N.&lt;/author&gt;&lt;author&gt;Shi, X.&lt;/author&gt;&lt;author&gt;Amin, M. F.&lt;/author&gt;&lt;/authors&gt;&lt;/contributors&gt;&lt;auth-address&gt;Manchester Metropolitan University, Business School, Manchester, United Kingdom.&amp;#xD;Burnett Edgar Medical Centre, Central Drive, Walney, United Kingdom.&lt;/auth-address&gt;&lt;titles&gt;&lt;title&gt;A Virtual Reality-Supported Intervention for Pulmonary Rehabilitation of Patients With Chronic Obstructive Pulmonary Disease: Mixed Methods Study&lt;/title&gt;&lt;secondary-title&gt;J Med Internet Res&lt;/secondary-title&gt;&lt;/titles&gt;&lt;periodical&gt;&lt;full-title&gt;J Med Internet Res&lt;/full-title&gt;&lt;/periodical&gt;&lt;pages&gt;e14178&lt;/pages&gt;&lt;volume&gt;22&lt;/volume&gt;&lt;number&gt;7&lt;/number&gt;&lt;edition&gt;2020/07/17&lt;/edition&gt;&lt;keywords&gt;&lt;keyword&gt;Aged&lt;/keyword&gt;&lt;keyword&gt;Female&lt;/keyword&gt;&lt;keyword&gt;Humans&lt;/keyword&gt;&lt;keyword&gt;Male&lt;/keyword&gt;&lt;keyword&gt;Middle Aged&lt;/keyword&gt;&lt;keyword&gt;Pulmonary Disease, Chronic Obstructive/*rehabilitation&lt;/keyword&gt;&lt;keyword&gt;Research Design&lt;/keyword&gt;&lt;keyword&gt;Surveys and Questionnaires&lt;/keyword&gt;&lt;keyword&gt;*Virtual Reality&lt;/keyword&gt;&lt;keyword&gt;*copd&lt;/keyword&gt;&lt;keyword&gt;*rehabilitation&lt;/keyword&gt;&lt;/keywords&gt;&lt;dates&gt;&lt;year&gt;2020&lt;/year&gt;&lt;pub-dates&gt;&lt;date&gt;Jul 7&lt;/date&gt;&lt;/pub-dates&gt;&lt;/dates&gt;&lt;isbn&gt;1439-4456 (Print)&amp;#xD;1438-8871&lt;/isbn&gt;&lt;accession-num&gt;32673224&lt;/accession-num&gt;&lt;urls&gt;&lt;/urls&gt;&lt;custom2&gt;PMC7381058&lt;/custom2&gt;&lt;electronic-resource-num&gt;10.2196/14178&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48)</w:t>
      </w:r>
      <w:r w:rsidRPr="0048223E">
        <w:rPr>
          <w:rFonts w:cstheme="minorHAnsi"/>
        </w:rPr>
        <w:fldChar w:fldCharType="end"/>
      </w:r>
      <w:r w:rsidRPr="0048223E">
        <w:rPr>
          <w:rFonts w:cstheme="minorHAnsi"/>
        </w:rPr>
        <w:t xml:space="preserve"> To date, there are few published data, of which </w:t>
      </w:r>
      <w:r w:rsidR="00D84A7C" w:rsidRPr="0048223E">
        <w:rPr>
          <w:rFonts w:cstheme="minorHAnsi"/>
        </w:rPr>
        <w:t xml:space="preserve">most </w:t>
      </w:r>
      <w:r w:rsidRPr="0048223E">
        <w:rPr>
          <w:rFonts w:cstheme="minorHAnsi"/>
        </w:rPr>
        <w:t xml:space="preserve">have </w:t>
      </w:r>
      <w:r w:rsidR="00D84A7C" w:rsidRPr="0048223E">
        <w:rPr>
          <w:rFonts w:cstheme="minorHAnsi"/>
        </w:rPr>
        <w:t xml:space="preserve">limitations </w:t>
      </w:r>
      <w:r w:rsidRPr="0048223E">
        <w:rPr>
          <w:rFonts w:cstheme="minorHAnsi"/>
        </w:rPr>
        <w:t>in the reporting quality.</w:t>
      </w:r>
      <w:r w:rsidRPr="0048223E">
        <w:rPr>
          <w:rFonts w:cstheme="minorHAnsi"/>
        </w:rPr>
        <w:fldChar w:fldCharType="begin">
          <w:fldData xml:space="preserve">PEVuZE5vdGU+PENpdGU+PEF1dGhvcj5Db25kb248L0F1dGhvcj48WWVhcj4yMDIwPC9ZZWFyPjxS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b25kb248L0F1dGhvcj48WWVhcj4yMDIwPC9ZZWFyPjxS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49)</w:t>
      </w:r>
      <w:r w:rsidRPr="0048223E">
        <w:rPr>
          <w:rFonts w:cstheme="minorHAnsi"/>
        </w:rPr>
        <w:fldChar w:fldCharType="end"/>
      </w:r>
      <w:r w:rsidRPr="0048223E">
        <w:rPr>
          <w:rFonts w:cstheme="minorHAnsi"/>
        </w:rPr>
        <w:t xml:space="preserve"> Acceptability is also unknown in a patient population that traditionally have digital hesitancy.</w:t>
      </w:r>
      <w:r w:rsidRPr="0048223E">
        <w:rPr>
          <w:rFonts w:cstheme="minorHAnsi"/>
        </w:rPr>
        <w:fldChar w:fldCharType="begin">
          <w:fldData xml:space="preserve">PEVuZE5vdGU+PENpdGU+PEF1dGhvcj5Qb2xnYXI8L0F1dGhvcj48WWVhcj4yMDIwPC9ZZWFyPjxS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</w:fldData>
        </w:fldChar>
      </w:r>
      <w:r w:rsidR="00162727" w:rsidRPr="0048223E">
        <w:rPr>
          <w:rFonts w:cstheme="minorHAnsi"/>
        </w:rPr>
        <w:instrText xml:space="preserve"> ADDIN EN.CITE </w:instrText>
      </w:r>
      <w:r w:rsidR="00162727" w:rsidRPr="0048223E">
        <w:rPr>
          <w:rFonts w:cstheme="minorHAnsi"/>
        </w:rPr>
        <w:fldChar w:fldCharType="begin">
          <w:fldData xml:space="preserve">PEVuZE5vdGU+PENpdGU+PEF1dGhvcj5Qb2xnYXI8L0F1dGhvcj48WWVhcj4yMDIwPC9ZZWFyPjxS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</w:fldData>
        </w:fldChar>
      </w:r>
      <w:r w:rsidR="00162727" w:rsidRPr="0048223E">
        <w:rPr>
          <w:rFonts w:cstheme="minorHAnsi"/>
        </w:rPr>
        <w:instrText xml:space="preserve"> ADDIN EN.CITE.DATA </w:instrText>
      </w:r>
      <w:r w:rsidR="00162727" w:rsidRPr="0048223E">
        <w:rPr>
          <w:rFonts w:cstheme="minorHAnsi"/>
        </w:rPr>
      </w:r>
      <w:r w:rsidR="00162727" w:rsidRPr="0048223E">
        <w:rPr>
          <w:rFonts w:cstheme="minorHAnsi"/>
        </w:rPr>
        <w:fldChar w:fldCharType="end"/>
      </w:r>
      <w:r w:rsidRPr="0048223E">
        <w:rPr>
          <w:rFonts w:cstheme="minorHAnsi"/>
        </w:rPr>
      </w:r>
      <w:r w:rsidRPr="0048223E">
        <w:rPr>
          <w:rFonts w:cstheme="minorHAnsi"/>
        </w:rPr>
        <w:fldChar w:fldCharType="separate"/>
      </w:r>
      <w:r w:rsidR="00162727" w:rsidRPr="0048223E">
        <w:rPr>
          <w:rFonts w:cstheme="minorHAnsi"/>
          <w:noProof/>
        </w:rPr>
        <w:t>(10)</w:t>
      </w:r>
      <w:r w:rsidRPr="0048223E">
        <w:rPr>
          <w:rFonts w:cstheme="minorHAnsi"/>
        </w:rPr>
        <w:fldChar w:fldCharType="end"/>
      </w:r>
    </w:p>
    <w:p w14:paraId="4C2CCD04" w14:textId="77777777" w:rsidR="00D84A7C" w:rsidRPr="0048223E" w:rsidRDefault="00D84A7C" w:rsidP="004956C5">
      <w:pPr>
        <w:spacing w:after="120" w:line="240" w:lineRule="auto"/>
        <w:jc w:val="both"/>
        <w:rPr>
          <w:rFonts w:cstheme="minorHAnsi"/>
        </w:rPr>
      </w:pPr>
    </w:p>
    <w:p w14:paraId="22D7AAFB" w14:textId="193A8199" w:rsidR="00842DCB" w:rsidRPr="0048223E" w:rsidRDefault="00842DCB" w:rsidP="004956C5">
      <w:pPr>
        <w:spacing w:after="120" w:line="240" w:lineRule="auto"/>
        <w:jc w:val="both"/>
        <w:rPr>
          <w:rFonts w:eastAsia="Calibri" w:cstheme="minorHAnsi"/>
          <w:b/>
          <w:bCs/>
        </w:rPr>
      </w:pPr>
      <w:r w:rsidRPr="0048223E">
        <w:rPr>
          <w:rFonts w:eastAsia="Calibri" w:cstheme="minorHAnsi"/>
          <w:b/>
          <w:bCs/>
        </w:rPr>
        <w:t>4.5</w:t>
      </w:r>
      <w:r w:rsidRPr="0048223E">
        <w:rPr>
          <w:rFonts w:eastAsia="Calibri" w:cstheme="minorHAnsi"/>
          <w:b/>
          <w:bCs/>
        </w:rPr>
        <w:tab/>
      </w:r>
      <w:r w:rsidR="00A65A2F">
        <w:rPr>
          <w:rFonts w:eastAsia="Calibri" w:cstheme="minorHAnsi"/>
          <w:b/>
          <w:bCs/>
        </w:rPr>
        <w:t>Cultural adaptations to pulmonary rehabilitation</w:t>
      </w:r>
    </w:p>
    <w:p w14:paraId="3CB87AD3" w14:textId="5F429B90" w:rsidR="00842DCB" w:rsidRDefault="00B505E0" w:rsidP="004956C5">
      <w:pPr>
        <w:spacing w:after="120" w:line="240" w:lineRule="auto"/>
        <w:jc w:val="both"/>
        <w:rPr>
          <w:rFonts w:cstheme="minorHAnsi"/>
          <w:color w:val="000000"/>
        </w:rPr>
      </w:pPr>
      <w:r w:rsidRPr="0048223E">
        <w:rPr>
          <w:rFonts w:cstheme="minorHAnsi"/>
          <w:color w:val="000000"/>
        </w:rPr>
        <w:t>Th</w:t>
      </w:r>
      <w:r w:rsidR="0063699F">
        <w:rPr>
          <w:rFonts w:cstheme="minorHAnsi"/>
          <w:color w:val="000000"/>
        </w:rPr>
        <w:t>ere is increasing interest in adapting and personalising the PR intervention to be culturally and demographically appropriate. Examples include r</w:t>
      </w:r>
      <w:r w:rsidR="0063699F">
        <w:t xml:space="preserve">hythmic movements, </w:t>
      </w:r>
      <w:r w:rsidR="00C66174">
        <w:t xml:space="preserve">singing and </w:t>
      </w:r>
      <w:r w:rsidR="0063699F">
        <w:t>dance and volleyball</w:t>
      </w:r>
      <w:r w:rsidR="00C66174">
        <w:t>.</w:t>
      </w:r>
      <w:r w:rsidR="00C66174">
        <w:fldChar w:fldCharType="begin">
          <w:fldData xml:space="preserve">PEVuZE5vdGU+PENpdGU+PEF1dGhvcj5NYWRlbWlsb3Y8L0F1dGhvcj48WWVhcj4yMDIyPC9ZZWFy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</w:fldData>
        </w:fldChar>
      </w:r>
      <w:r w:rsidR="00815817">
        <w:instrText xml:space="preserve"> ADDIN EN.CITE </w:instrText>
      </w:r>
      <w:r w:rsidR="00815817">
        <w:fldChar w:fldCharType="begin">
          <w:fldData xml:space="preserve">PEVuZE5vdGU+PENpdGU+PEF1dGhvcj5NYWRlbWlsb3Y8L0F1dGhvcj48WWVhcj4yMDIyPC9ZZWFy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</w:fldData>
        </w:fldChar>
      </w:r>
      <w:r w:rsidR="00815817">
        <w:instrText xml:space="preserve"> ADDIN EN.CITE.DATA </w:instrText>
      </w:r>
      <w:r w:rsidR="00815817">
        <w:fldChar w:fldCharType="end"/>
      </w:r>
      <w:r w:rsidR="00C66174">
        <w:fldChar w:fldCharType="separate"/>
      </w:r>
      <w:r w:rsidR="00815817">
        <w:rPr>
          <w:noProof/>
        </w:rPr>
        <w:t>(150, 151)</w:t>
      </w:r>
      <w:r w:rsidR="00C66174">
        <w:fldChar w:fldCharType="end"/>
      </w:r>
      <w:r w:rsidR="0063699F">
        <w:t xml:space="preserve"> </w:t>
      </w:r>
      <w:r w:rsidR="00C66174">
        <w:t xml:space="preserve">The most data </w:t>
      </w:r>
      <w:r w:rsidR="00C66174">
        <w:rPr>
          <w:rFonts w:cstheme="minorHAnsi"/>
          <w:color w:val="000000"/>
        </w:rPr>
        <w:t>exist for</w:t>
      </w:r>
      <w:r w:rsidR="00842DCB" w:rsidRPr="0048223E">
        <w:rPr>
          <w:rFonts w:cstheme="minorHAnsi"/>
          <w:color w:val="000000"/>
        </w:rPr>
        <w:t xml:space="preserve"> </w:t>
      </w:r>
      <w:r w:rsidR="000719FA" w:rsidRPr="0048223E">
        <w:rPr>
          <w:rFonts w:cstheme="minorHAnsi"/>
          <w:color w:val="000000"/>
        </w:rPr>
        <w:t>active mind-body movement therapies</w:t>
      </w:r>
      <w:r w:rsidR="00842DCB" w:rsidRPr="0048223E">
        <w:rPr>
          <w:rFonts w:cstheme="minorHAnsi"/>
          <w:color w:val="000000"/>
        </w:rPr>
        <w:t>.</w:t>
      </w:r>
      <w:r w:rsidRPr="0048223E">
        <w:rPr>
          <w:rFonts w:cstheme="minorHAnsi"/>
          <w:color w:val="000000"/>
        </w:rPr>
        <w:fldChar w:fldCharType="begin">
          <w:fldData xml:space="preserve">PEVuZE5vdGU+PENpdGU+PEF1dGhvcj5MaXU8L0F1dGhvcj48WWVhcj4yMDE0PC9ZZWFyPjxSZWNO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</w:fldData>
        </w:fldChar>
      </w:r>
      <w:r w:rsidR="00815817">
        <w:rPr>
          <w:rFonts w:cstheme="minorHAnsi"/>
          <w:color w:val="000000"/>
        </w:rPr>
        <w:instrText xml:space="preserve"> ADDIN EN.CITE </w:instrText>
      </w:r>
      <w:r w:rsidR="00815817">
        <w:rPr>
          <w:rFonts w:cstheme="minorHAnsi"/>
          <w:color w:val="000000"/>
        </w:rPr>
        <w:fldChar w:fldCharType="begin">
          <w:fldData xml:space="preserve">PEVuZE5vdGU+PENpdGU+PEF1dGhvcj5MaXU8L0F1dGhvcj48WWVhcj4yMDE0PC9ZZWFyPjxSZWNO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</w:fldData>
        </w:fldChar>
      </w:r>
      <w:r w:rsidR="00815817">
        <w:rPr>
          <w:rFonts w:cstheme="minorHAnsi"/>
          <w:color w:val="000000"/>
        </w:rPr>
        <w:instrText xml:space="preserve"> ADDIN EN.CITE.DATA </w:instrText>
      </w:r>
      <w:r w:rsidR="00815817">
        <w:rPr>
          <w:rFonts w:cstheme="minorHAnsi"/>
          <w:color w:val="000000"/>
        </w:rPr>
      </w:r>
      <w:r w:rsidR="00815817">
        <w:rPr>
          <w:rFonts w:cstheme="minorHAnsi"/>
          <w:color w:val="000000"/>
        </w:rPr>
        <w:fldChar w:fldCharType="end"/>
      </w:r>
      <w:r w:rsidRPr="0048223E">
        <w:rPr>
          <w:rFonts w:cstheme="minorHAnsi"/>
          <w:color w:val="000000"/>
        </w:rPr>
      </w:r>
      <w:r w:rsidRPr="0048223E">
        <w:rPr>
          <w:rFonts w:cstheme="minorHAnsi"/>
          <w:color w:val="000000"/>
        </w:rPr>
        <w:fldChar w:fldCharType="separate"/>
      </w:r>
      <w:r w:rsidR="00815817">
        <w:rPr>
          <w:rFonts w:cstheme="minorHAnsi"/>
          <w:noProof/>
          <w:color w:val="000000"/>
        </w:rPr>
        <w:t>(152-154)</w:t>
      </w:r>
      <w:r w:rsidRPr="0048223E">
        <w:rPr>
          <w:rFonts w:cstheme="minorHAnsi"/>
          <w:color w:val="000000"/>
        </w:rPr>
        <w:fldChar w:fldCharType="end"/>
      </w:r>
      <w:r w:rsidR="00F076A9" w:rsidRPr="0048223E">
        <w:rPr>
          <w:rFonts w:cstheme="minorHAnsi"/>
          <w:color w:val="000000"/>
        </w:rPr>
        <w:t xml:space="preserve"> </w:t>
      </w:r>
      <w:r w:rsidR="00842DCB" w:rsidRPr="0048223E">
        <w:rPr>
          <w:rFonts w:cstheme="minorHAnsi"/>
          <w:color w:val="000000"/>
        </w:rPr>
        <w:t xml:space="preserve">Two reviews compared </w:t>
      </w:r>
      <w:r w:rsidR="0004034A" w:rsidRPr="0048223E">
        <w:rPr>
          <w:rFonts w:cstheme="minorHAnsi"/>
          <w:color w:val="000000"/>
        </w:rPr>
        <w:t>T</w:t>
      </w:r>
      <w:r w:rsidR="0004034A">
        <w:rPr>
          <w:rFonts w:cstheme="minorHAnsi"/>
          <w:color w:val="000000"/>
        </w:rPr>
        <w:t xml:space="preserve">ai </w:t>
      </w:r>
      <w:r w:rsidR="00842DCB" w:rsidRPr="0048223E">
        <w:rPr>
          <w:rFonts w:cstheme="minorHAnsi"/>
          <w:color w:val="000000"/>
        </w:rPr>
        <w:t xml:space="preserve">Chi or yoga against non-exercise control groups and identified statistically significant improvements in both exercise capacity and </w:t>
      </w:r>
      <w:r w:rsidR="008E177A" w:rsidRPr="0048223E">
        <w:rPr>
          <w:rFonts w:cstheme="minorHAnsi"/>
          <w:color w:val="000000"/>
        </w:rPr>
        <w:t>HRQOL</w:t>
      </w:r>
      <w:r w:rsidR="00C66174">
        <w:rPr>
          <w:rFonts w:cstheme="minorHAnsi"/>
          <w:color w:val="000000"/>
        </w:rPr>
        <w:t>.</w:t>
      </w:r>
      <w:r w:rsidR="00F076A9" w:rsidRPr="0048223E">
        <w:rPr>
          <w:rFonts w:cstheme="minorHAnsi"/>
          <w:color w:val="000000"/>
        </w:rPr>
        <w:fldChar w:fldCharType="begin">
          <w:fldData xml:space="preserve">PEVuZE5vdGU+PENpdGU+PEF1dGhvcj5MaXU8L0F1dGhvcj48WWVhcj4yMDE0PC9ZZWFyPjxSZWNO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=
</w:fldData>
        </w:fldChar>
      </w:r>
      <w:r w:rsidR="00815817">
        <w:rPr>
          <w:rFonts w:cstheme="minorHAnsi"/>
          <w:color w:val="000000"/>
        </w:rPr>
        <w:instrText xml:space="preserve"> ADDIN EN.CITE </w:instrText>
      </w:r>
      <w:r w:rsidR="00815817">
        <w:rPr>
          <w:rFonts w:cstheme="minorHAnsi"/>
          <w:color w:val="000000"/>
        </w:rPr>
        <w:fldChar w:fldCharType="begin">
          <w:fldData xml:space="preserve">PEVuZE5vdGU+PENpdGU+PEF1dGhvcj5MaXU8L0F1dGhvcj48WWVhcj4yMDE0PC9ZZWFyPjxSZWNO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=
</w:fldData>
        </w:fldChar>
      </w:r>
      <w:r w:rsidR="00815817">
        <w:rPr>
          <w:rFonts w:cstheme="minorHAnsi"/>
          <w:color w:val="000000"/>
        </w:rPr>
        <w:instrText xml:space="preserve"> ADDIN EN.CITE.DATA </w:instrText>
      </w:r>
      <w:r w:rsidR="00815817">
        <w:rPr>
          <w:rFonts w:cstheme="minorHAnsi"/>
          <w:color w:val="000000"/>
        </w:rPr>
      </w:r>
      <w:r w:rsidR="00815817">
        <w:rPr>
          <w:rFonts w:cstheme="minorHAnsi"/>
          <w:color w:val="000000"/>
        </w:rPr>
        <w:fldChar w:fldCharType="end"/>
      </w:r>
      <w:r w:rsidR="00F076A9" w:rsidRPr="0048223E">
        <w:rPr>
          <w:rFonts w:cstheme="minorHAnsi"/>
          <w:color w:val="000000"/>
        </w:rPr>
      </w:r>
      <w:r w:rsidR="00F076A9" w:rsidRPr="0048223E">
        <w:rPr>
          <w:rFonts w:cstheme="minorHAnsi"/>
          <w:color w:val="000000"/>
        </w:rPr>
        <w:fldChar w:fldCharType="separate"/>
      </w:r>
      <w:r w:rsidR="00815817">
        <w:rPr>
          <w:rFonts w:cstheme="minorHAnsi"/>
          <w:noProof/>
          <w:color w:val="000000"/>
        </w:rPr>
        <w:t>(152, 153)</w:t>
      </w:r>
      <w:r w:rsidR="00F076A9" w:rsidRPr="0048223E">
        <w:rPr>
          <w:rFonts w:cstheme="minorHAnsi"/>
          <w:color w:val="000000"/>
        </w:rPr>
        <w:fldChar w:fldCharType="end"/>
      </w:r>
      <w:r w:rsidR="00B862DB">
        <w:rPr>
          <w:rFonts w:cstheme="minorHAnsi"/>
          <w:color w:val="000000"/>
        </w:rPr>
        <w:t xml:space="preserve"> </w:t>
      </w:r>
      <w:r w:rsidR="00F076A9" w:rsidRPr="0048223E">
        <w:rPr>
          <w:rFonts w:cstheme="minorHAnsi"/>
          <w:color w:val="000000"/>
        </w:rPr>
        <w:t>A recent trial</w:t>
      </w:r>
      <w:r w:rsidR="00842DCB" w:rsidRPr="0048223E">
        <w:rPr>
          <w:rFonts w:cstheme="minorHAnsi"/>
          <w:color w:val="000000"/>
        </w:rPr>
        <w:t xml:space="preserve"> directly compared PR </w:t>
      </w:r>
      <w:r w:rsidR="007C1D7B" w:rsidRPr="0048223E">
        <w:rPr>
          <w:rFonts w:cstheme="minorHAnsi"/>
          <w:color w:val="000000"/>
        </w:rPr>
        <w:t>(</w:t>
      </w:r>
      <w:r w:rsidR="00E25428" w:rsidRPr="0048223E">
        <w:rPr>
          <w:rFonts w:cstheme="minorHAnsi"/>
          <w:color w:val="000000"/>
        </w:rPr>
        <w:t>three</w:t>
      </w:r>
      <w:r w:rsidR="00842DCB" w:rsidRPr="0048223E">
        <w:rPr>
          <w:rFonts w:cstheme="minorHAnsi"/>
          <w:color w:val="000000"/>
        </w:rPr>
        <w:t xml:space="preserve"> </w:t>
      </w:r>
      <w:r w:rsidR="007C1D7B" w:rsidRPr="0048223E">
        <w:rPr>
          <w:rFonts w:cstheme="minorHAnsi"/>
          <w:color w:val="000000"/>
        </w:rPr>
        <w:t xml:space="preserve">sessions </w:t>
      </w:r>
      <w:r w:rsidR="00842DCB" w:rsidRPr="0048223E">
        <w:rPr>
          <w:rFonts w:cstheme="minorHAnsi"/>
          <w:color w:val="000000"/>
        </w:rPr>
        <w:t>a week</w:t>
      </w:r>
      <w:r w:rsidR="007C1D7B" w:rsidRPr="0048223E">
        <w:rPr>
          <w:rFonts w:cstheme="minorHAnsi"/>
          <w:color w:val="000000"/>
        </w:rPr>
        <w:t>)</w:t>
      </w:r>
      <w:r w:rsidR="00842DCB" w:rsidRPr="0048223E">
        <w:rPr>
          <w:rFonts w:cstheme="minorHAnsi"/>
          <w:color w:val="000000"/>
        </w:rPr>
        <w:t xml:space="preserve"> to Tai Chi </w:t>
      </w:r>
      <w:r w:rsidR="007C1D7B" w:rsidRPr="0048223E">
        <w:rPr>
          <w:rFonts w:cstheme="minorHAnsi"/>
          <w:color w:val="000000"/>
        </w:rPr>
        <w:t>(</w:t>
      </w:r>
      <w:r w:rsidR="00842DCB" w:rsidRPr="0048223E">
        <w:rPr>
          <w:rFonts w:cstheme="minorHAnsi"/>
          <w:color w:val="000000"/>
        </w:rPr>
        <w:t xml:space="preserve">five </w:t>
      </w:r>
      <w:r w:rsidR="007C1D7B" w:rsidRPr="0048223E">
        <w:rPr>
          <w:rFonts w:cstheme="minorHAnsi"/>
          <w:color w:val="000000"/>
        </w:rPr>
        <w:t>sessions</w:t>
      </w:r>
      <w:r w:rsidR="00842DCB" w:rsidRPr="0048223E">
        <w:rPr>
          <w:rFonts w:cstheme="minorHAnsi"/>
          <w:color w:val="000000"/>
        </w:rPr>
        <w:t xml:space="preserve"> a week</w:t>
      </w:r>
      <w:r w:rsidR="007C1D7B" w:rsidRPr="0048223E">
        <w:rPr>
          <w:rFonts w:cstheme="minorHAnsi"/>
          <w:color w:val="000000"/>
        </w:rPr>
        <w:t>)</w:t>
      </w:r>
      <w:r w:rsidR="00842DCB" w:rsidRPr="0048223E">
        <w:rPr>
          <w:rFonts w:cstheme="minorHAnsi"/>
          <w:color w:val="000000"/>
        </w:rPr>
        <w:t xml:space="preserve"> for 12 weeks.</w:t>
      </w:r>
      <w:r w:rsidR="007B31CF" w:rsidRPr="0048223E">
        <w:rPr>
          <w:rFonts w:cstheme="minorHAnsi"/>
          <w:color w:val="000000"/>
        </w:rPr>
        <w:fldChar w:fldCharType="begin">
          <w:fldData xml:space="preserve">PEVuZE5vdGU+PENpdGU+PEF1dGhvcj5Qb2xrZXk8L0F1dGhvcj48WWVhcj4yMDE4PC9ZZWFyPjxS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==
</w:fldData>
        </w:fldChar>
      </w:r>
      <w:r w:rsidR="00815817">
        <w:rPr>
          <w:rFonts w:cstheme="minorHAnsi"/>
          <w:color w:val="000000"/>
        </w:rPr>
        <w:instrText xml:space="preserve"> ADDIN EN.CITE </w:instrText>
      </w:r>
      <w:r w:rsidR="00815817">
        <w:rPr>
          <w:rFonts w:cstheme="minorHAnsi"/>
          <w:color w:val="000000"/>
        </w:rPr>
        <w:fldChar w:fldCharType="begin">
          <w:fldData xml:space="preserve">PEVuZE5vdGU+PENpdGU+PEF1dGhvcj5Qb2xrZXk8L0F1dGhvcj48WWVhcj4yMDE4PC9ZZWFyPjxS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==
</w:fldData>
        </w:fldChar>
      </w:r>
      <w:r w:rsidR="00815817">
        <w:rPr>
          <w:rFonts w:cstheme="minorHAnsi"/>
          <w:color w:val="000000"/>
        </w:rPr>
        <w:instrText xml:space="preserve"> ADDIN EN.CITE.DATA </w:instrText>
      </w:r>
      <w:r w:rsidR="00815817">
        <w:rPr>
          <w:rFonts w:cstheme="minorHAnsi"/>
          <w:color w:val="000000"/>
        </w:rPr>
      </w:r>
      <w:r w:rsidR="00815817">
        <w:rPr>
          <w:rFonts w:cstheme="minorHAnsi"/>
          <w:color w:val="000000"/>
        </w:rPr>
        <w:fldChar w:fldCharType="end"/>
      </w:r>
      <w:r w:rsidR="007B31CF" w:rsidRPr="0048223E">
        <w:rPr>
          <w:rFonts w:cstheme="minorHAnsi"/>
          <w:color w:val="000000"/>
        </w:rPr>
      </w:r>
      <w:r w:rsidR="007B31CF" w:rsidRPr="0048223E">
        <w:rPr>
          <w:rFonts w:cstheme="minorHAnsi"/>
          <w:color w:val="000000"/>
        </w:rPr>
        <w:fldChar w:fldCharType="separate"/>
      </w:r>
      <w:r w:rsidR="00815817">
        <w:rPr>
          <w:rFonts w:cstheme="minorHAnsi"/>
          <w:noProof/>
          <w:color w:val="000000"/>
        </w:rPr>
        <w:t>(155)</w:t>
      </w:r>
      <w:r w:rsidR="007B31CF" w:rsidRPr="0048223E">
        <w:rPr>
          <w:rFonts w:cstheme="minorHAnsi"/>
          <w:color w:val="000000"/>
        </w:rPr>
        <w:fldChar w:fldCharType="end"/>
      </w:r>
      <w:r w:rsidR="007B31CF" w:rsidRPr="0048223E">
        <w:rPr>
          <w:rFonts w:cstheme="minorHAnsi"/>
          <w:color w:val="000000"/>
        </w:rPr>
        <w:t xml:space="preserve"> </w:t>
      </w:r>
      <w:r w:rsidR="00842DCB" w:rsidRPr="0048223E">
        <w:rPr>
          <w:rFonts w:cstheme="minorHAnsi"/>
          <w:color w:val="000000"/>
        </w:rPr>
        <w:t xml:space="preserve"> Whil</w:t>
      </w:r>
      <w:r w:rsidR="00A7758F" w:rsidRPr="0048223E">
        <w:rPr>
          <w:rFonts w:cstheme="minorHAnsi"/>
          <w:color w:val="000000"/>
        </w:rPr>
        <w:t>e</w:t>
      </w:r>
      <w:r w:rsidR="00842DCB" w:rsidRPr="0048223E">
        <w:rPr>
          <w:rFonts w:cstheme="minorHAnsi"/>
          <w:color w:val="000000"/>
        </w:rPr>
        <w:t xml:space="preserve"> there were important changes in HRQOL </w:t>
      </w:r>
      <w:r w:rsidR="007B31CF" w:rsidRPr="0048223E">
        <w:rPr>
          <w:rFonts w:cstheme="minorHAnsi"/>
          <w:color w:val="000000"/>
        </w:rPr>
        <w:t>in both groups</w:t>
      </w:r>
      <w:r w:rsidR="00E07C55" w:rsidRPr="0048223E">
        <w:rPr>
          <w:rFonts w:cstheme="minorHAnsi"/>
          <w:color w:val="000000"/>
        </w:rPr>
        <w:t xml:space="preserve">, neither group reached the </w:t>
      </w:r>
      <w:r w:rsidR="00C513FC" w:rsidRPr="0048223E">
        <w:rPr>
          <w:rFonts w:cstheme="minorHAnsi"/>
          <w:color w:val="000000"/>
        </w:rPr>
        <w:t>minimal clinically important difference</w:t>
      </w:r>
      <w:r w:rsidR="00E07C55" w:rsidRPr="0048223E">
        <w:rPr>
          <w:rFonts w:cstheme="minorHAnsi"/>
          <w:color w:val="000000"/>
        </w:rPr>
        <w:t xml:space="preserve"> for the </w:t>
      </w:r>
      <w:r w:rsidR="006F461B" w:rsidRPr="0048223E">
        <w:rPr>
          <w:rFonts w:cstheme="minorHAnsi"/>
          <w:color w:val="000000"/>
        </w:rPr>
        <w:t>6MWT</w:t>
      </w:r>
      <w:r w:rsidR="00E07C55" w:rsidRPr="0048223E">
        <w:rPr>
          <w:rFonts w:cstheme="minorHAnsi"/>
          <w:color w:val="000000"/>
        </w:rPr>
        <w:t xml:space="preserve"> distance.</w:t>
      </w:r>
      <w:r w:rsidR="006F461B" w:rsidRPr="0048223E">
        <w:rPr>
          <w:rFonts w:cstheme="minorHAnsi"/>
          <w:color w:val="000000"/>
        </w:rPr>
        <w:fldChar w:fldCharType="begin">
          <w:fldData xml:space="preserve">PEVuZE5vdGU+PENpdGU+PEF1dGhvcj5Qb2xrZXk8L0F1dGhvcj48WWVhcj4yMDE4PC9ZZWFyPjxS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==
</w:fldData>
        </w:fldChar>
      </w:r>
      <w:r w:rsidR="00815817">
        <w:rPr>
          <w:rFonts w:cstheme="minorHAnsi"/>
          <w:color w:val="000000"/>
        </w:rPr>
        <w:instrText xml:space="preserve"> ADDIN EN.CITE </w:instrText>
      </w:r>
      <w:r w:rsidR="00815817">
        <w:rPr>
          <w:rFonts w:cstheme="minorHAnsi"/>
          <w:color w:val="000000"/>
        </w:rPr>
        <w:fldChar w:fldCharType="begin">
          <w:fldData xml:space="preserve">PEVuZE5vdGU+PENpdGU+PEF1dGhvcj5Qb2xrZXk8L0F1dGhvcj48WWVhcj4yMDE4PC9ZZWFyPjxS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==
</w:fldData>
        </w:fldChar>
      </w:r>
      <w:r w:rsidR="00815817">
        <w:rPr>
          <w:rFonts w:cstheme="minorHAnsi"/>
          <w:color w:val="000000"/>
        </w:rPr>
        <w:instrText xml:space="preserve"> ADDIN EN.CITE.DATA </w:instrText>
      </w:r>
      <w:r w:rsidR="00815817">
        <w:rPr>
          <w:rFonts w:cstheme="minorHAnsi"/>
          <w:color w:val="000000"/>
        </w:rPr>
      </w:r>
      <w:r w:rsidR="00815817">
        <w:rPr>
          <w:rFonts w:cstheme="minorHAnsi"/>
          <w:color w:val="000000"/>
        </w:rPr>
        <w:fldChar w:fldCharType="end"/>
      </w:r>
      <w:r w:rsidR="006F461B" w:rsidRPr="0048223E">
        <w:rPr>
          <w:rFonts w:cstheme="minorHAnsi"/>
          <w:color w:val="000000"/>
        </w:rPr>
      </w:r>
      <w:r w:rsidR="006F461B" w:rsidRPr="0048223E">
        <w:rPr>
          <w:rFonts w:cstheme="minorHAnsi"/>
          <w:color w:val="000000"/>
        </w:rPr>
        <w:fldChar w:fldCharType="separate"/>
      </w:r>
      <w:r w:rsidR="00815817">
        <w:rPr>
          <w:rFonts w:cstheme="minorHAnsi"/>
          <w:noProof/>
          <w:color w:val="000000"/>
        </w:rPr>
        <w:t>(155)</w:t>
      </w:r>
      <w:r w:rsidR="006F461B" w:rsidRPr="0048223E">
        <w:rPr>
          <w:rFonts w:cstheme="minorHAnsi"/>
          <w:color w:val="000000"/>
        </w:rPr>
        <w:fldChar w:fldCharType="end"/>
      </w:r>
      <w:r w:rsidR="00E07C55" w:rsidRPr="0048223E">
        <w:rPr>
          <w:rFonts w:cstheme="minorHAnsi"/>
          <w:color w:val="000000"/>
        </w:rPr>
        <w:t xml:space="preserve"> The population was atypical of those usually referred for </w:t>
      </w:r>
      <w:r w:rsidR="007C1D7B" w:rsidRPr="0048223E">
        <w:rPr>
          <w:rFonts w:cstheme="minorHAnsi"/>
          <w:color w:val="000000"/>
        </w:rPr>
        <w:t>PR</w:t>
      </w:r>
      <w:r w:rsidR="00E07C55" w:rsidRPr="0048223E">
        <w:rPr>
          <w:rFonts w:cstheme="minorHAnsi"/>
          <w:color w:val="000000"/>
        </w:rPr>
        <w:t xml:space="preserve"> with a pre-PR </w:t>
      </w:r>
      <w:r w:rsidR="006F461B" w:rsidRPr="0048223E">
        <w:rPr>
          <w:rFonts w:cstheme="minorHAnsi"/>
          <w:color w:val="000000"/>
        </w:rPr>
        <w:t>6MWT</w:t>
      </w:r>
      <w:r w:rsidR="00E07C55" w:rsidRPr="0048223E">
        <w:rPr>
          <w:rFonts w:cstheme="minorHAnsi"/>
          <w:color w:val="000000"/>
        </w:rPr>
        <w:t xml:space="preserve"> distance of over 500 metres.</w:t>
      </w:r>
      <w:r w:rsidR="00842DCB" w:rsidRPr="0048223E">
        <w:rPr>
          <w:rFonts w:cstheme="minorHAnsi"/>
          <w:color w:val="000000"/>
        </w:rPr>
        <w:t xml:space="preserve"> </w:t>
      </w:r>
    </w:p>
    <w:p w14:paraId="03F65DC4" w14:textId="77777777" w:rsidR="000D2C4B" w:rsidRDefault="000D2C4B" w:rsidP="004956C5">
      <w:pPr>
        <w:spacing w:after="120" w:line="240" w:lineRule="auto"/>
        <w:jc w:val="both"/>
        <w:rPr>
          <w:rFonts w:cstheme="minorHAnsi"/>
          <w:color w:val="000000"/>
        </w:rPr>
      </w:pPr>
    </w:p>
    <w:p w14:paraId="024485A2" w14:textId="63CDC7E2" w:rsidR="002D1424" w:rsidRDefault="007A228C" w:rsidP="004956C5">
      <w:pPr>
        <w:spacing w:after="120" w:line="240" w:lineRule="auto"/>
        <w:jc w:val="both"/>
        <w:rPr>
          <w:rFonts w:cstheme="minorHAnsi"/>
          <w:b/>
          <w:bCs/>
          <w:color w:val="000000"/>
        </w:rPr>
      </w:pPr>
      <w:r w:rsidRPr="00DA1EA1">
        <w:rPr>
          <w:rFonts w:cstheme="minorHAnsi"/>
          <w:b/>
          <w:bCs/>
          <w:color w:val="000000"/>
        </w:rPr>
        <w:t xml:space="preserve">4.6 </w:t>
      </w:r>
      <w:r w:rsidRPr="00DA1EA1">
        <w:rPr>
          <w:rFonts w:cstheme="minorHAnsi"/>
          <w:b/>
          <w:bCs/>
          <w:color w:val="000000"/>
        </w:rPr>
        <w:tab/>
        <w:t xml:space="preserve">Alternatives to </w:t>
      </w:r>
      <w:r w:rsidR="008B78CF">
        <w:rPr>
          <w:rFonts w:cstheme="minorHAnsi"/>
          <w:b/>
          <w:bCs/>
          <w:color w:val="000000"/>
        </w:rPr>
        <w:t>p</w:t>
      </w:r>
      <w:r w:rsidRPr="00DA1EA1">
        <w:rPr>
          <w:rFonts w:cstheme="minorHAnsi"/>
          <w:b/>
          <w:bCs/>
          <w:color w:val="000000"/>
        </w:rPr>
        <w:t>ulmonary rehabilitation</w:t>
      </w:r>
    </w:p>
    <w:p w14:paraId="6AF3A9AF" w14:textId="7E1B74A2" w:rsidR="007A228C" w:rsidRPr="0048223E" w:rsidRDefault="007A228C" w:rsidP="004956C5">
      <w:pPr>
        <w:spacing w:after="240" w:line="240" w:lineRule="auto"/>
        <w:jc w:val="both"/>
        <w:rPr>
          <w:rFonts w:cstheme="minorHAnsi"/>
        </w:rPr>
      </w:pPr>
      <w:r>
        <w:rPr>
          <w:rFonts w:cstheme="minorHAnsi"/>
        </w:rPr>
        <w:t xml:space="preserve">In some individuals, settings or situations, a directly supervised face-to-face validated exercise test might not be possible, but the PR practitioner may still wish to offer </w:t>
      </w:r>
      <w:r w:rsidR="00BB6DBC">
        <w:rPr>
          <w:rFonts w:cstheme="minorHAnsi"/>
        </w:rPr>
        <w:t xml:space="preserve">an alternative </w:t>
      </w:r>
      <w:r>
        <w:rPr>
          <w:rFonts w:cstheme="minorHAnsi"/>
        </w:rPr>
        <w:t>intervention</w:t>
      </w:r>
      <w:r w:rsidR="00BB6DBC">
        <w:rPr>
          <w:rFonts w:cstheme="minorHAnsi"/>
        </w:rPr>
        <w:t xml:space="preserve"> to PR</w:t>
      </w:r>
      <w:r>
        <w:rPr>
          <w:rFonts w:cstheme="minorHAnsi"/>
        </w:rPr>
        <w:t xml:space="preserve"> which incorporate</w:t>
      </w:r>
      <w:r w:rsidR="00BB6DBC">
        <w:rPr>
          <w:rFonts w:cstheme="minorHAnsi"/>
        </w:rPr>
        <w:t>s</w:t>
      </w:r>
      <w:r>
        <w:rPr>
          <w:rFonts w:cstheme="minorHAnsi"/>
        </w:rPr>
        <w:t xml:space="preserve"> a physical-training component</w:t>
      </w:r>
      <w:r w:rsidR="000D2C4B">
        <w:rPr>
          <w:rFonts w:cstheme="minorHAnsi"/>
        </w:rPr>
        <w:t xml:space="preserve">, </w:t>
      </w:r>
      <w:r>
        <w:rPr>
          <w:rFonts w:cstheme="minorHAnsi"/>
        </w:rPr>
        <w:t xml:space="preserve">such as physical activity </w:t>
      </w:r>
      <w:r w:rsidR="00B862DB">
        <w:rPr>
          <w:rFonts w:cstheme="minorHAnsi"/>
        </w:rPr>
        <w:t xml:space="preserve">coaching </w:t>
      </w:r>
      <w:r w:rsidR="006129F4">
        <w:rPr>
          <w:rFonts w:cstheme="minorHAnsi"/>
        </w:rPr>
        <w:fldChar w:fldCharType="begin">
          <w:fldData xml:space="preserve">PEVuZE5vdGU+PENpdGU+PEF1dGhvcj5OZ3V5ZW48L0F1dGhvcj48WWVhcj4yMDE5PC9ZZWFyPjxS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OZ3V5ZW48L0F1dGhvcj48WWVhcj4yMDE5PC9ZZWFyPjxS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129F4">
        <w:rPr>
          <w:rFonts w:cstheme="minorHAnsi"/>
        </w:rPr>
      </w:r>
      <w:r w:rsidR="006129F4">
        <w:rPr>
          <w:rFonts w:cstheme="minorHAnsi"/>
        </w:rPr>
        <w:fldChar w:fldCharType="separate"/>
      </w:r>
      <w:r w:rsidR="00815817">
        <w:rPr>
          <w:rFonts w:cstheme="minorHAnsi"/>
          <w:noProof/>
        </w:rPr>
        <w:t>(156)</w:t>
      </w:r>
      <w:r w:rsidR="006129F4">
        <w:rPr>
          <w:rFonts w:cstheme="minorHAnsi"/>
        </w:rPr>
        <w:fldChar w:fldCharType="end"/>
      </w:r>
      <w:r>
        <w:rPr>
          <w:rFonts w:cstheme="minorHAnsi"/>
        </w:rPr>
        <w:t xml:space="preserve"> or </w:t>
      </w:r>
      <w:r w:rsidR="00BB6DBC">
        <w:rPr>
          <w:rFonts w:cstheme="minorHAnsi"/>
        </w:rPr>
        <w:t xml:space="preserve">a </w:t>
      </w:r>
      <w:r>
        <w:rPr>
          <w:rFonts w:cstheme="minorHAnsi"/>
        </w:rPr>
        <w:t xml:space="preserve">self-management programme with exercise component. </w:t>
      </w:r>
      <w:r w:rsidR="00BB6DBC">
        <w:rPr>
          <w:rFonts w:cstheme="minorHAnsi"/>
        </w:rPr>
        <w:t>T</w:t>
      </w:r>
      <w:r w:rsidR="00B862DB">
        <w:rPr>
          <w:rFonts w:cstheme="minorHAnsi"/>
        </w:rPr>
        <w:t>he evidence-base to support these interventions remain</w:t>
      </w:r>
      <w:r w:rsidR="0061790E">
        <w:rPr>
          <w:rFonts w:cstheme="minorHAnsi"/>
        </w:rPr>
        <w:t>s</w:t>
      </w:r>
      <w:r w:rsidR="00B862DB">
        <w:rPr>
          <w:rFonts w:cstheme="minorHAnsi"/>
        </w:rPr>
        <w:t xml:space="preserve"> limited. </w:t>
      </w:r>
      <w:r w:rsidR="00BB6DBC">
        <w:rPr>
          <w:rFonts w:cstheme="minorHAnsi"/>
        </w:rPr>
        <w:lastRenderedPageBreak/>
        <w:t xml:space="preserve">Although these might have positive benefits for some individuals, they should not be considered as PR and therefore not commissioned as such. </w:t>
      </w:r>
    </w:p>
    <w:p w14:paraId="2D1E57AF" w14:textId="77777777" w:rsidR="007A228C" w:rsidRPr="00DA1EA1" w:rsidRDefault="007A228C" w:rsidP="004956C5">
      <w:pPr>
        <w:spacing w:after="120" w:line="240" w:lineRule="auto"/>
        <w:jc w:val="both"/>
        <w:rPr>
          <w:rFonts w:cstheme="minorHAnsi"/>
          <w:b/>
          <w:bCs/>
          <w:color w:val="000000"/>
        </w:rPr>
      </w:pPr>
    </w:p>
    <w:p w14:paraId="304501D5" w14:textId="7560B9DC" w:rsidR="002D1424" w:rsidRPr="00DA1EA1" w:rsidRDefault="002D1424" w:rsidP="004956C5">
      <w:pPr>
        <w:spacing w:after="240" w:line="240" w:lineRule="auto"/>
        <w:jc w:val="both"/>
        <w:rPr>
          <w:rFonts w:cstheme="minorHAnsi"/>
          <w:b/>
          <w:bCs/>
        </w:rPr>
      </w:pPr>
      <w:r w:rsidRPr="00DA1EA1">
        <w:rPr>
          <w:rFonts w:cstheme="minorHAnsi"/>
          <w:b/>
          <w:bCs/>
        </w:rPr>
        <w:t>4.</w:t>
      </w:r>
      <w:r w:rsidR="00C80396">
        <w:rPr>
          <w:rFonts w:cstheme="minorHAnsi"/>
          <w:b/>
          <w:bCs/>
        </w:rPr>
        <w:t>7</w:t>
      </w:r>
      <w:r w:rsidRPr="00DA1EA1">
        <w:rPr>
          <w:rFonts w:cstheme="minorHAnsi"/>
          <w:b/>
          <w:bCs/>
        </w:rPr>
        <w:t xml:space="preserve"> </w:t>
      </w:r>
      <w:r w:rsidRPr="00DA1EA1">
        <w:rPr>
          <w:rFonts w:cstheme="minorHAnsi"/>
          <w:b/>
          <w:bCs/>
        </w:rPr>
        <w:tab/>
        <w:t>Summary</w:t>
      </w:r>
      <w:r w:rsidR="00C80396">
        <w:rPr>
          <w:rFonts w:cstheme="minorHAnsi"/>
          <w:b/>
          <w:bCs/>
        </w:rPr>
        <w:t xml:space="preserve"> of alternative models of </w:t>
      </w:r>
      <w:r w:rsidR="008B78CF">
        <w:rPr>
          <w:rFonts w:cstheme="minorHAnsi"/>
          <w:b/>
          <w:bCs/>
          <w:color w:val="000000"/>
        </w:rPr>
        <w:t>p</w:t>
      </w:r>
      <w:r w:rsidR="00C80396" w:rsidRPr="00DA1EA1">
        <w:rPr>
          <w:rFonts w:cstheme="minorHAnsi"/>
          <w:b/>
          <w:bCs/>
          <w:color w:val="000000"/>
        </w:rPr>
        <w:t>ulmonary rehabilitation</w:t>
      </w:r>
    </w:p>
    <w:p w14:paraId="42F75FB9" w14:textId="4B07EC17" w:rsidR="002D1424" w:rsidRPr="0048223E" w:rsidRDefault="0063699F" w:rsidP="004956C5">
      <w:pPr>
        <w:spacing w:after="240" w:line="240" w:lineRule="auto"/>
        <w:jc w:val="both"/>
        <w:rPr>
          <w:rFonts w:cstheme="minorHAnsi"/>
        </w:rPr>
      </w:pPr>
      <w:r w:rsidRPr="0048223E">
        <w:rPr>
          <w:rFonts w:cstheme="minorHAnsi"/>
          <w:color w:val="000000"/>
        </w:rPr>
        <w:t xml:space="preserve">Standardised reporting is crucial to our understanding and development of </w:t>
      </w:r>
      <w:r w:rsidR="00E92FE5">
        <w:rPr>
          <w:rFonts w:cstheme="minorHAnsi"/>
          <w:color w:val="000000"/>
        </w:rPr>
        <w:t>alternative</w:t>
      </w:r>
      <w:r w:rsidRPr="0048223E">
        <w:rPr>
          <w:rFonts w:cstheme="minorHAnsi"/>
          <w:color w:val="000000"/>
        </w:rPr>
        <w:t xml:space="preserve"> mode</w:t>
      </w:r>
      <w:r w:rsidR="00E92FE5">
        <w:rPr>
          <w:rFonts w:cstheme="minorHAnsi"/>
          <w:color w:val="000000"/>
        </w:rPr>
        <w:t>l</w:t>
      </w:r>
      <w:r w:rsidRPr="0048223E">
        <w:rPr>
          <w:rFonts w:cstheme="minorHAnsi"/>
          <w:color w:val="000000"/>
        </w:rPr>
        <w:t xml:space="preserve">s of </w:t>
      </w:r>
      <w:r w:rsidR="00E92FE5">
        <w:rPr>
          <w:rFonts w:cstheme="minorHAnsi"/>
          <w:color w:val="000000"/>
        </w:rPr>
        <w:t>PR</w:t>
      </w:r>
      <w:r w:rsidRPr="0048223E">
        <w:rPr>
          <w:rFonts w:cstheme="minorHAnsi"/>
          <w:color w:val="000000"/>
        </w:rPr>
        <w:t xml:space="preserve">, which </w:t>
      </w:r>
      <w:r w:rsidR="00D07529">
        <w:rPr>
          <w:rFonts w:cstheme="minorHAnsi"/>
          <w:color w:val="000000"/>
        </w:rPr>
        <w:t>may improve accessibility to</w:t>
      </w:r>
      <w:r w:rsidRPr="0048223E">
        <w:rPr>
          <w:rFonts w:cstheme="minorHAnsi"/>
          <w:color w:val="000000"/>
        </w:rPr>
        <w:t xml:space="preserve"> a more diverse population.</w:t>
      </w:r>
      <w:r w:rsidRPr="0048223E">
        <w:rPr>
          <w:rFonts w:cstheme="minorHAnsi"/>
          <w:color w:val="000000"/>
        </w:rPr>
        <w:fldChar w:fldCharType="begin">
          <w:fldData xml:space="preserve">PEVuZE5vdGU+PENpdGU+PEF1dGhvcj5TYWhhc3JhYnVkaGU8L0F1dGhvcj48WWVhcj4yMDIxPC9Z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</w:fldData>
        </w:fldChar>
      </w:r>
      <w:r w:rsidR="00815817">
        <w:rPr>
          <w:rFonts w:cstheme="minorHAnsi"/>
          <w:color w:val="000000"/>
        </w:rPr>
        <w:instrText xml:space="preserve"> ADDIN EN.CITE </w:instrText>
      </w:r>
      <w:r w:rsidR="00815817">
        <w:rPr>
          <w:rFonts w:cstheme="minorHAnsi"/>
          <w:color w:val="000000"/>
        </w:rPr>
        <w:fldChar w:fldCharType="begin">
          <w:fldData xml:space="preserve">PEVuZE5vdGU+PENpdGU+PEF1dGhvcj5TYWhhc3JhYnVkaGU8L0F1dGhvcj48WWVhcj4yMDIxPC9Z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</w:fldData>
        </w:fldChar>
      </w:r>
      <w:r w:rsidR="00815817">
        <w:rPr>
          <w:rFonts w:cstheme="minorHAnsi"/>
          <w:color w:val="000000"/>
        </w:rPr>
        <w:instrText xml:space="preserve"> ADDIN EN.CITE.DATA </w:instrText>
      </w:r>
      <w:r w:rsidR="00815817">
        <w:rPr>
          <w:rFonts w:cstheme="minorHAnsi"/>
          <w:color w:val="000000"/>
        </w:rPr>
      </w:r>
      <w:r w:rsidR="00815817">
        <w:rPr>
          <w:rFonts w:cstheme="minorHAnsi"/>
          <w:color w:val="000000"/>
        </w:rPr>
        <w:fldChar w:fldCharType="end"/>
      </w:r>
      <w:r w:rsidRPr="0048223E">
        <w:rPr>
          <w:rFonts w:cstheme="minorHAnsi"/>
          <w:color w:val="000000"/>
        </w:rPr>
      </w:r>
      <w:r w:rsidRPr="0048223E">
        <w:rPr>
          <w:rFonts w:cstheme="minorHAnsi"/>
          <w:color w:val="000000"/>
        </w:rPr>
        <w:fldChar w:fldCharType="separate"/>
      </w:r>
      <w:r w:rsidR="00815817">
        <w:rPr>
          <w:rFonts w:cstheme="minorHAnsi"/>
          <w:noProof/>
          <w:color w:val="000000"/>
        </w:rPr>
        <w:t>(157)</w:t>
      </w:r>
      <w:r w:rsidRPr="0048223E">
        <w:rPr>
          <w:rFonts w:cstheme="minorHAnsi"/>
          <w:color w:val="000000"/>
        </w:rPr>
        <w:fldChar w:fldCharType="end"/>
      </w:r>
      <w:r>
        <w:rPr>
          <w:rFonts w:cstheme="minorHAnsi"/>
          <w:color w:val="000000"/>
        </w:rPr>
        <w:t xml:space="preserve"> </w:t>
      </w:r>
      <w:r w:rsidR="002D1424">
        <w:rPr>
          <w:rFonts w:cstheme="minorHAnsi"/>
        </w:rPr>
        <w:t>A</w:t>
      </w:r>
      <w:r w:rsidR="002D1424" w:rsidRPr="0048223E">
        <w:rPr>
          <w:rFonts w:cstheme="minorHAnsi"/>
        </w:rPr>
        <w:t xml:space="preserve"> near universal observation is the lower-than-expected benefits associated with the “gold-standard” centre-based arm in equivalence or non-inferiority trials. This may reflect selective trial populations lacking equipoise. Furthermore, systematic reviews of telerehabilitation studies have shown that the mean change in six minute walk distance with telerehabilitation are lower than the established minimum clinically important difference,</w:t>
      </w:r>
      <w:r w:rsidR="002D1424" w:rsidRPr="0048223E">
        <w:rPr>
          <w:rFonts w:cstheme="minorHAnsi"/>
        </w:rPr>
        <w:fldChar w:fldCharType="begin">
          <w:fldData xml:space="preserve">PEVuZE5vdGU+PENpdGU+PEF1dGhvcj5Db3g8L0F1dGhvcj48WWVhcj4yMDIxPC9ZZWFyPjxSZWNO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Db3g8L0F1dGhvcj48WWVhcj4yMDIxPC9ZZWFyPjxSZWNO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2D1424" w:rsidRPr="0048223E">
        <w:rPr>
          <w:rFonts w:cstheme="minorHAnsi"/>
        </w:rPr>
      </w:r>
      <w:r w:rsidR="002D1424" w:rsidRPr="0048223E">
        <w:rPr>
          <w:rFonts w:cstheme="minorHAnsi"/>
        </w:rPr>
        <w:fldChar w:fldCharType="separate"/>
      </w:r>
      <w:r w:rsidR="00815817">
        <w:rPr>
          <w:rFonts w:cstheme="minorHAnsi"/>
          <w:noProof/>
        </w:rPr>
        <w:t>(158)</w:t>
      </w:r>
      <w:r w:rsidR="002D1424" w:rsidRPr="0048223E">
        <w:rPr>
          <w:rFonts w:cstheme="minorHAnsi"/>
        </w:rPr>
        <w:fldChar w:fldCharType="end"/>
      </w:r>
      <w:r w:rsidR="002D1424" w:rsidRPr="0048223E">
        <w:rPr>
          <w:rFonts w:cstheme="minorHAnsi"/>
        </w:rPr>
        <w:t xml:space="preserve"> and lower than that observed with centre-based PR </w:t>
      </w:r>
      <w:r w:rsidR="002D1424" w:rsidRPr="008962CB">
        <w:rPr>
          <w:rFonts w:cstheme="minorHAnsi"/>
        </w:rPr>
        <w:t>(Figure 1</w:t>
      </w:r>
      <w:r w:rsidR="002D1424" w:rsidRPr="000D09DE">
        <w:rPr>
          <w:rFonts w:cstheme="minorHAnsi"/>
        </w:rPr>
        <w:t>).</w:t>
      </w:r>
      <w:r w:rsidR="002D1424" w:rsidRPr="0048223E">
        <w:rPr>
          <w:rFonts w:cstheme="minorHAnsi"/>
        </w:rPr>
        <w:fldChar w:fldCharType="begin"/>
      </w:r>
      <w:r w:rsidR="002D1424" w:rsidRPr="0048223E">
        <w:rPr>
          <w:rFonts w:cstheme="minorHAnsi"/>
        </w:rPr>
        <w:instrText xml:space="preserve"> ADDIN EN.CITE &lt;EndNote&gt;&lt;Cite&gt;&lt;Author&gt;McCarthy&lt;/Author&gt;&lt;Year&gt;2015&lt;/Year&gt;&lt;RecNum&gt;2189&lt;/RecNum&gt;&lt;DisplayText&gt;(2)&lt;/DisplayText&gt;&lt;record&gt;&lt;rec-number&gt;2189&lt;/rec-number&gt;&lt;foreign-keys&gt;&lt;key app="EN" db-id="wtpdvfsd22fv2yep5vextrzfa05dvazz09w5" timestamp="1435397304"&gt;2189&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periodical&gt;&lt;pages&gt;CD003793&lt;/pages&gt;&lt;volume&gt;2&lt;/volume&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469-493X (Electronic)&amp;#xD;1361-6137 (Linking)&lt;/isbn&gt;&lt;accession-num&gt;25705944&lt;/accession-num&gt;&lt;urls&gt;&lt;related-urls&gt;&lt;url&gt;https://www.ncbi.nlm.nih.gov/pubmed/25705944&lt;/url&gt;&lt;/related-urls&gt;&lt;/urls&gt;&lt;electronic-resource-num&gt;10.1002/14651858.CD003793.pub3&lt;/electronic-resource-num&gt;&lt;/record&gt;&lt;/Cite&gt;&lt;/EndNote&gt;</w:instrText>
      </w:r>
      <w:r w:rsidR="002D1424" w:rsidRPr="0048223E">
        <w:rPr>
          <w:rFonts w:cstheme="minorHAnsi"/>
        </w:rPr>
        <w:fldChar w:fldCharType="separate"/>
      </w:r>
      <w:r w:rsidR="002D1424" w:rsidRPr="0048223E">
        <w:rPr>
          <w:rFonts w:cstheme="minorHAnsi"/>
          <w:noProof/>
        </w:rPr>
        <w:t>(2)</w:t>
      </w:r>
      <w:r w:rsidR="002D1424" w:rsidRPr="0048223E">
        <w:rPr>
          <w:rFonts w:cstheme="minorHAnsi"/>
        </w:rPr>
        <w:fldChar w:fldCharType="end"/>
      </w:r>
      <w:r w:rsidR="002D1424" w:rsidRPr="0048223E">
        <w:rPr>
          <w:rFonts w:cstheme="minorHAnsi"/>
        </w:rPr>
        <w:t xml:space="preserve"> Real-world observational data have shown that home-based, remotely supervised PR are associated with a smaller magnitude of change in exercise-capacity, about half of that seen in directly supervised, centre-based PR.</w:t>
      </w:r>
      <w:r w:rsidR="002D1424" w:rsidRPr="0048223E">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2D1424">
        <w:rPr>
          <w:rFonts w:cstheme="minorHAnsi"/>
        </w:rPr>
        <w:instrText xml:space="preserve"> ADDIN EN.CITE </w:instrText>
      </w:r>
      <w:r w:rsidR="002D1424">
        <w:rPr>
          <w:rFonts w:cstheme="minorHAnsi"/>
        </w:rPr>
        <w:fldChar w:fldCharType="begin">
          <w:fldData xml:space="preserve">PEVuZE5vdGU+PENpdGU+PEF1dGhvcj5Ob2xhbjwvQXV0aG9yPjxZZWFyPjIwMTk8L1llYXI+PFJl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</w:fldData>
        </w:fldChar>
      </w:r>
      <w:r w:rsidR="002D1424">
        <w:rPr>
          <w:rFonts w:cstheme="minorHAnsi"/>
        </w:rPr>
        <w:instrText xml:space="preserve"> ADDIN EN.CITE.DATA </w:instrText>
      </w:r>
      <w:r w:rsidR="002D1424">
        <w:rPr>
          <w:rFonts w:cstheme="minorHAnsi"/>
        </w:rPr>
      </w:r>
      <w:r w:rsidR="002D1424">
        <w:rPr>
          <w:rFonts w:cstheme="minorHAnsi"/>
        </w:rPr>
        <w:fldChar w:fldCharType="end"/>
      </w:r>
      <w:r w:rsidR="002D1424" w:rsidRPr="0048223E">
        <w:rPr>
          <w:rFonts w:cstheme="minorHAnsi"/>
        </w:rPr>
      </w:r>
      <w:r w:rsidR="002D1424" w:rsidRPr="0048223E">
        <w:rPr>
          <w:rFonts w:cstheme="minorHAnsi"/>
        </w:rPr>
        <w:fldChar w:fldCharType="separate"/>
      </w:r>
      <w:r w:rsidR="002D1424">
        <w:rPr>
          <w:rFonts w:cstheme="minorHAnsi"/>
          <w:noProof/>
        </w:rPr>
        <w:t>(22)</w:t>
      </w:r>
      <w:r w:rsidR="002D1424" w:rsidRPr="0048223E">
        <w:rPr>
          <w:rFonts w:cstheme="minorHAnsi"/>
        </w:rPr>
        <w:fldChar w:fldCharType="end"/>
      </w:r>
      <w:r w:rsidR="002D1424" w:rsidRPr="0048223E">
        <w:rPr>
          <w:rFonts w:cstheme="minorHAnsi"/>
        </w:rPr>
        <w:t xml:space="preserve"> </w:t>
      </w:r>
    </w:p>
    <w:p w14:paraId="2D3D4175" w14:textId="09F9098C" w:rsidR="00E40E50" w:rsidRPr="0048223E" w:rsidRDefault="00B505E0" w:rsidP="004956C5">
      <w:pPr>
        <w:spacing w:after="240" w:line="240" w:lineRule="auto"/>
        <w:jc w:val="both"/>
        <w:rPr>
          <w:rFonts w:cstheme="minorHAnsi"/>
        </w:rPr>
      </w:pPr>
      <w:r w:rsidRPr="0048223E">
        <w:rPr>
          <w:rFonts w:cstheme="minorHAnsi"/>
        </w:rPr>
        <w:t xml:space="preserve">Overall, the outcomes of alternative models of PR have been </w:t>
      </w:r>
      <w:r w:rsidR="00157CA3" w:rsidRPr="0048223E">
        <w:rPr>
          <w:rFonts w:cstheme="minorHAnsi"/>
        </w:rPr>
        <w:t>heterogeneous</w:t>
      </w:r>
      <w:r w:rsidRPr="0048223E">
        <w:rPr>
          <w:rFonts w:cstheme="minorHAnsi"/>
        </w:rPr>
        <w:t xml:space="preserve"> and studies need to be interpreted with caution</w:t>
      </w:r>
      <w:r w:rsidR="00157CA3" w:rsidRPr="0048223E">
        <w:rPr>
          <w:rFonts w:cstheme="minorHAnsi"/>
        </w:rPr>
        <w:t>.</w:t>
      </w:r>
      <w:r w:rsidRPr="0048223E">
        <w:rPr>
          <w:rFonts w:cstheme="minorHAnsi"/>
        </w:rPr>
        <w:t xml:space="preserve"> Although systematic reviews have suggested that alternative models of PR achieve outcomes similar to those seen in traditional centre-based PR</w:t>
      </w:r>
      <w:r w:rsidR="00157CA3" w:rsidRPr="0048223E">
        <w:rPr>
          <w:rFonts w:cstheme="minorHAnsi"/>
        </w:rPr>
        <w:t>,</w:t>
      </w:r>
      <w:r w:rsidRPr="0048223E">
        <w:rPr>
          <w:rFonts w:cstheme="minorHAnsi"/>
        </w:rPr>
        <w:fldChar w:fldCharType="begin">
          <w:fldData xml:space="preserve">PEVuZE5vdGU+PENpdGU+PEF1dGhvcj5Db3g8L0F1dGhvcj48WWVhcj4yMDIxPC9ZZWFyPjxSZWNO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Db3g8L0F1dGhvcj48WWVhcj4yMDIxPC9ZZWFyPjxSZWNO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58)</w:t>
      </w:r>
      <w:r w:rsidRPr="0048223E">
        <w:rPr>
          <w:rFonts w:cstheme="minorHAnsi"/>
        </w:rPr>
        <w:fldChar w:fldCharType="end"/>
      </w:r>
      <w:r w:rsidRPr="0048223E">
        <w:rPr>
          <w:rFonts w:cstheme="minorHAnsi"/>
        </w:rPr>
        <w:t xml:space="preserve"> the certainty of evidence is limited by the small number of studies</w:t>
      </w:r>
      <w:r w:rsidR="00E40E50" w:rsidRPr="0048223E">
        <w:rPr>
          <w:rFonts w:cstheme="minorHAnsi"/>
        </w:rPr>
        <w:t xml:space="preserve"> </w:t>
      </w:r>
      <w:r w:rsidRPr="0048223E">
        <w:rPr>
          <w:rFonts w:cstheme="minorHAnsi"/>
        </w:rPr>
        <w:t>with relatively few participants</w:t>
      </w:r>
      <w:r w:rsidR="00157CA3" w:rsidRPr="0048223E">
        <w:rPr>
          <w:rFonts w:cstheme="minorHAnsi"/>
        </w:rPr>
        <w:t>,</w:t>
      </w:r>
      <w:r w:rsidRPr="0048223E">
        <w:rPr>
          <w:rFonts w:cstheme="minorHAnsi"/>
        </w:rPr>
        <w:t xml:space="preserve"> varying models of care</w:t>
      </w:r>
      <w:r w:rsidR="00E40E50" w:rsidRPr="0048223E">
        <w:rPr>
          <w:rFonts w:cstheme="minorHAnsi"/>
        </w:rPr>
        <w:t>,</w:t>
      </w:r>
      <w:r w:rsidR="00157CA3" w:rsidRPr="0048223E">
        <w:rPr>
          <w:rFonts w:cstheme="minorHAnsi"/>
        </w:rPr>
        <w:t xml:space="preserve"> and </w:t>
      </w:r>
      <w:r w:rsidR="00E40E50" w:rsidRPr="0048223E">
        <w:rPr>
          <w:rFonts w:cstheme="minorHAnsi"/>
        </w:rPr>
        <w:t xml:space="preserve">whether models are </w:t>
      </w:r>
      <w:r w:rsidR="00157CA3" w:rsidRPr="0048223E">
        <w:rPr>
          <w:rFonts w:cstheme="minorHAnsi"/>
        </w:rPr>
        <w:t>generalisab</w:t>
      </w:r>
      <w:r w:rsidR="00E40E50" w:rsidRPr="0048223E">
        <w:rPr>
          <w:rFonts w:cstheme="minorHAnsi"/>
        </w:rPr>
        <w:t>le</w:t>
      </w:r>
      <w:r w:rsidR="00157CA3" w:rsidRPr="0048223E">
        <w:rPr>
          <w:rFonts w:cstheme="minorHAnsi"/>
        </w:rPr>
        <w:t xml:space="preserve"> to the NHS setting</w:t>
      </w:r>
      <w:r w:rsidRPr="0048223E">
        <w:rPr>
          <w:rFonts w:cstheme="minorHAnsi"/>
        </w:rPr>
        <w:t xml:space="preserve">. </w:t>
      </w:r>
      <w:r w:rsidR="002D1424">
        <w:rPr>
          <w:rFonts w:cstheme="minorHAnsi"/>
        </w:rPr>
        <w:t>Furthermore, a</w:t>
      </w:r>
      <w:r w:rsidRPr="0048223E">
        <w:rPr>
          <w:rFonts w:cstheme="minorHAnsi"/>
        </w:rPr>
        <w:t>lmost all published data are restricted to COPD.</w:t>
      </w:r>
    </w:p>
    <w:p w14:paraId="1D16A579" w14:textId="77777777" w:rsidR="00801361" w:rsidRDefault="00801361" w:rsidP="004956C5">
      <w:pPr>
        <w:tabs>
          <w:tab w:val="left" w:pos="12465"/>
        </w:tabs>
        <w:spacing w:line="240" w:lineRule="auto"/>
        <w:rPr>
          <w:rFonts w:cstheme="minorHAnsi"/>
          <w:b/>
          <w:bCs/>
        </w:rPr>
      </w:pPr>
    </w:p>
    <w:p w14:paraId="3762A155" w14:textId="77777777" w:rsidR="00574D01" w:rsidRDefault="00574D01" w:rsidP="004956C5">
      <w:pPr>
        <w:tabs>
          <w:tab w:val="left" w:pos="12465"/>
        </w:tabs>
        <w:spacing w:line="240" w:lineRule="auto"/>
        <w:rPr>
          <w:rFonts w:cstheme="minorHAnsi"/>
          <w:b/>
          <w:bCs/>
        </w:rPr>
      </w:pPr>
    </w:p>
    <w:p w14:paraId="27F4BA55" w14:textId="77777777" w:rsidR="00574D01" w:rsidRDefault="00574D01" w:rsidP="004956C5">
      <w:pPr>
        <w:tabs>
          <w:tab w:val="left" w:pos="12465"/>
        </w:tabs>
        <w:spacing w:line="240" w:lineRule="auto"/>
        <w:rPr>
          <w:rFonts w:cstheme="minorHAnsi"/>
          <w:b/>
          <w:bCs/>
        </w:rPr>
      </w:pPr>
    </w:p>
    <w:p w14:paraId="1177F4CC" w14:textId="77777777" w:rsidR="00574D01" w:rsidRDefault="00574D01" w:rsidP="004956C5">
      <w:pPr>
        <w:tabs>
          <w:tab w:val="left" w:pos="12465"/>
        </w:tabs>
        <w:spacing w:line="240" w:lineRule="auto"/>
        <w:rPr>
          <w:rFonts w:cstheme="minorHAnsi"/>
          <w:b/>
          <w:bCs/>
        </w:rPr>
      </w:pPr>
    </w:p>
    <w:p w14:paraId="37A879F6" w14:textId="77777777" w:rsidR="00574D01" w:rsidRDefault="00574D01" w:rsidP="004956C5">
      <w:pPr>
        <w:tabs>
          <w:tab w:val="left" w:pos="12465"/>
        </w:tabs>
        <w:spacing w:line="240" w:lineRule="auto"/>
        <w:rPr>
          <w:rFonts w:cstheme="minorHAnsi"/>
          <w:b/>
          <w:bCs/>
        </w:rPr>
      </w:pPr>
    </w:p>
    <w:p w14:paraId="34D9ADBE" w14:textId="77777777" w:rsidR="00574D01" w:rsidRDefault="00574D01" w:rsidP="004956C5">
      <w:pPr>
        <w:tabs>
          <w:tab w:val="left" w:pos="12465"/>
        </w:tabs>
        <w:spacing w:line="240" w:lineRule="auto"/>
        <w:rPr>
          <w:rFonts w:cstheme="minorHAnsi"/>
          <w:b/>
          <w:bCs/>
        </w:rPr>
      </w:pPr>
    </w:p>
    <w:p w14:paraId="7058BE74" w14:textId="77777777" w:rsidR="00574D01" w:rsidRDefault="00574D01" w:rsidP="004956C5">
      <w:pPr>
        <w:tabs>
          <w:tab w:val="left" w:pos="12465"/>
        </w:tabs>
        <w:spacing w:line="240" w:lineRule="auto"/>
        <w:rPr>
          <w:rFonts w:cstheme="minorHAnsi"/>
          <w:b/>
          <w:bCs/>
        </w:rPr>
      </w:pPr>
    </w:p>
    <w:p w14:paraId="6E1B7450" w14:textId="77777777" w:rsidR="00BB6DBC" w:rsidRDefault="00BB6DBC" w:rsidP="004956C5">
      <w:pPr>
        <w:spacing w:line="240" w:lineRule="auto"/>
        <w:rPr>
          <w:rFonts w:cstheme="minorHAnsi"/>
          <w:b/>
          <w:bCs/>
        </w:rPr>
      </w:pPr>
      <w:r>
        <w:rPr>
          <w:rFonts w:cstheme="minorHAnsi"/>
          <w:b/>
          <w:bCs/>
        </w:rPr>
        <w:br w:type="page"/>
      </w:r>
    </w:p>
    <w:p w14:paraId="058047B7" w14:textId="57C2FAC6" w:rsidR="00061B1F" w:rsidRPr="0048223E" w:rsidRDefault="00061B1F" w:rsidP="004956C5">
      <w:pPr>
        <w:tabs>
          <w:tab w:val="left" w:pos="12465"/>
        </w:tabs>
        <w:spacing w:line="240" w:lineRule="auto"/>
        <w:rPr>
          <w:rFonts w:cstheme="minorHAnsi"/>
          <w:b/>
          <w:bCs/>
        </w:rPr>
      </w:pPr>
      <w:r w:rsidRPr="0048223E">
        <w:rPr>
          <w:rFonts w:cstheme="minorHAnsi"/>
          <w:b/>
          <w:bCs/>
        </w:rPr>
        <w:lastRenderedPageBreak/>
        <w:t>Figure 1</w:t>
      </w:r>
    </w:p>
    <w:p w14:paraId="254BEA5C" w14:textId="70D3ADE2" w:rsidR="00061B1F" w:rsidRDefault="008E6A78" w:rsidP="004956C5">
      <w:pPr>
        <w:tabs>
          <w:tab w:val="left" w:pos="12465"/>
        </w:tabs>
        <w:spacing w:line="240" w:lineRule="auto"/>
        <w:jc w:val="both"/>
        <w:rPr>
          <w:rFonts w:cstheme="minorHAnsi"/>
        </w:rPr>
      </w:pPr>
      <w:r>
        <w:rPr>
          <w:rFonts w:cstheme="minorHAnsi"/>
        </w:rPr>
        <w:t>Mean</w:t>
      </w:r>
      <w:r w:rsidR="002C79DC">
        <w:rPr>
          <w:rFonts w:cstheme="minorHAnsi"/>
        </w:rPr>
        <w:t xml:space="preserve"> or median</w:t>
      </w:r>
      <w:r>
        <w:rPr>
          <w:rFonts w:cstheme="minorHAnsi"/>
        </w:rPr>
        <w:t xml:space="preserve"> change </w:t>
      </w:r>
      <w:r w:rsidR="002C79DC">
        <w:rPr>
          <w:rFonts w:cstheme="minorHAnsi"/>
        </w:rPr>
        <w:t xml:space="preserve">in 6MWT distance in trials comparing </w:t>
      </w:r>
      <w:r>
        <w:rPr>
          <w:rFonts w:cstheme="minorHAnsi"/>
        </w:rPr>
        <w:t xml:space="preserve">home-based </w:t>
      </w:r>
      <w:r w:rsidR="002C79DC">
        <w:rPr>
          <w:rFonts w:cstheme="minorHAnsi"/>
        </w:rPr>
        <w:t>PR models (non-technology, web-platform and video-telerehabilitation) with</w:t>
      </w:r>
      <w:r>
        <w:rPr>
          <w:rFonts w:cstheme="minorHAnsi"/>
        </w:rPr>
        <w:t xml:space="preserve"> </w:t>
      </w:r>
      <w:r w:rsidR="00AC3EEE">
        <w:rPr>
          <w:rFonts w:cstheme="minorHAnsi"/>
        </w:rPr>
        <w:t>traditional</w:t>
      </w:r>
      <w:r>
        <w:rPr>
          <w:rFonts w:cstheme="minorHAnsi"/>
        </w:rPr>
        <w:t xml:space="preserve"> </w:t>
      </w:r>
      <w:r w:rsidR="00AC3EEE">
        <w:rPr>
          <w:rFonts w:cstheme="minorHAnsi"/>
        </w:rPr>
        <w:t xml:space="preserve">supervised </w:t>
      </w:r>
      <w:r>
        <w:rPr>
          <w:rFonts w:cstheme="minorHAnsi"/>
        </w:rPr>
        <w:t>PR</w:t>
      </w:r>
      <w:r w:rsidR="002C79DC">
        <w:rPr>
          <w:rFonts w:cstheme="minorHAnsi"/>
        </w:rPr>
        <w:t>.</w:t>
      </w:r>
      <w:r w:rsidR="00B95712">
        <w:rPr>
          <w:rFonts w:cstheme="minorHAnsi"/>
        </w:rPr>
        <w:fldChar w:fldCharType="begin">
          <w:fldData xml:space="preserve">PEVuZE5vdGU+PENpdGU+PEF1dGhvcj5NYWx0YWlzPC9BdXRob3I+PFllYXI+MjAwODwvWWVhcj48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QxMy00MjE8L3BhZ2VzPjx2b2x1bWU+NzU8L3ZvbHVt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</w:fldData>
        </w:fldChar>
      </w:r>
      <w:r w:rsidR="00B95712">
        <w:rPr>
          <w:rFonts w:cstheme="minorHAnsi"/>
        </w:rPr>
        <w:instrText xml:space="preserve"> ADDIN EN.CITE </w:instrText>
      </w:r>
      <w:r w:rsidR="00B95712">
        <w:rPr>
          <w:rFonts w:cstheme="minorHAnsi"/>
        </w:rPr>
        <w:fldChar w:fldCharType="begin">
          <w:fldData xml:space="preserve">PEVuZE5vdGU+PENpdGU+PEF1dGhvcj5NYWx0YWlzPC9BdXRob3I+PFllYXI+MjAwODwvWWVhcj48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</w:fldData>
        </w:fldChar>
      </w:r>
      <w:r w:rsidR="00B95712">
        <w:rPr>
          <w:rFonts w:cstheme="minorHAnsi"/>
        </w:rPr>
        <w:instrText xml:space="preserve"> ADDIN EN.CITE.DATA </w:instrText>
      </w:r>
      <w:r w:rsidR="00B95712">
        <w:rPr>
          <w:rFonts w:cstheme="minorHAnsi"/>
        </w:rPr>
      </w:r>
      <w:r w:rsidR="00B95712">
        <w:rPr>
          <w:rFonts w:cstheme="minorHAnsi"/>
        </w:rPr>
        <w:fldChar w:fldCharType="end"/>
      </w:r>
      <w:r w:rsidR="00B95712">
        <w:rPr>
          <w:rFonts w:cstheme="minorHAnsi"/>
        </w:rPr>
      </w:r>
      <w:r w:rsidR="00B95712">
        <w:rPr>
          <w:rFonts w:cstheme="minorHAnsi"/>
        </w:rPr>
        <w:fldChar w:fldCharType="separate"/>
      </w:r>
      <w:r w:rsidR="00B95712">
        <w:rPr>
          <w:rFonts w:cstheme="minorHAnsi"/>
          <w:noProof/>
        </w:rPr>
        <w:t>(135, 137, 141, 144, 145)</w:t>
      </w:r>
      <w:r w:rsidR="00B95712">
        <w:rPr>
          <w:rFonts w:cstheme="minorHAnsi"/>
        </w:rPr>
        <w:fldChar w:fldCharType="end"/>
      </w:r>
      <w:r w:rsidR="002C79DC">
        <w:rPr>
          <w:rFonts w:cstheme="minorHAnsi"/>
        </w:rPr>
        <w:t xml:space="preserve"> In comparison, the mean change in 6MWT distance recorded </w:t>
      </w:r>
      <w:r w:rsidR="003008E2">
        <w:rPr>
          <w:rFonts w:cstheme="minorHAnsi"/>
        </w:rPr>
        <w:t xml:space="preserve">during </w:t>
      </w:r>
      <w:r w:rsidR="00AC3EEE">
        <w:rPr>
          <w:rFonts w:cstheme="minorHAnsi"/>
        </w:rPr>
        <w:t>traditional</w:t>
      </w:r>
      <w:r w:rsidR="003008E2">
        <w:rPr>
          <w:rFonts w:cstheme="minorHAnsi"/>
        </w:rPr>
        <w:t xml:space="preserve"> </w:t>
      </w:r>
      <w:r w:rsidR="00AC3EEE">
        <w:rPr>
          <w:rFonts w:cstheme="minorHAnsi"/>
        </w:rPr>
        <w:t xml:space="preserve">supervised </w:t>
      </w:r>
      <w:r w:rsidR="003008E2">
        <w:rPr>
          <w:rFonts w:cstheme="minorHAnsi"/>
        </w:rPr>
        <w:t xml:space="preserve">pulmonary rehabilitation reported in the Cochrane systematic review </w:t>
      </w:r>
      <w:r w:rsidR="003008E2">
        <w:rPr>
          <w:rFonts w:cstheme="minorHAnsi"/>
        </w:rPr>
        <w:fldChar w:fldCharType="begin"/>
      </w:r>
      <w:r w:rsidR="003008E2">
        <w:rPr>
          <w:rFonts w:cstheme="minorHAnsi"/>
        </w:rPr>
        <w:instrText xml:space="preserve"> ADDIN EN.CITE &lt;EndNote&gt;&lt;Cite&gt;&lt;Author&gt;McCarthy&lt;/Author&gt;&lt;Year&gt;2015&lt;/Year&gt;&lt;RecNum&gt;2189&lt;/RecNum&gt;&lt;DisplayText&gt;(2)&lt;/DisplayText&gt;&lt;record&gt;&lt;rec-number&gt;2189&lt;/rec-number&gt;&lt;foreign-keys&gt;&lt;key app="EN" db-id="wtpdvfsd22fv2yep5vextrzfa05dvazz09w5" timestamp="1435397304"&gt;2189&lt;/key&gt;&lt;/foreign-keys&gt;&lt;ref-type name="Journal Article"&gt;17&lt;/ref-type&gt;&lt;contributors&gt;&lt;authors&gt;&lt;author&gt;McCarthy, B.&lt;/author&gt;&lt;author&gt;Casey, D.&lt;/author&gt;&lt;author&gt;Devane, D.&lt;/author&gt;&lt;author&gt;Murphy, K.&lt;/author&gt;&lt;author&gt;Murphy, E.&lt;/author&gt;&lt;author&gt;Lacasse, Y.&lt;/author&gt;&lt;/authors&gt;&lt;/contributors&gt;&lt;auth-address&gt;School of Nursing and Midwifery, National University of Ireland Galway, Aras Moyola, Galway, Co. Galway, Ireland. Bernard.mccarthy@nuigalway.ie.&lt;/auth-address&gt;&lt;titles&gt;&lt;title&gt;Pulmonary rehabilitation for chronic obstructive pulmonary disease&lt;/title&gt;&lt;secondary-title&gt;Cochrane Database Syst Rev&lt;/secondary-title&gt;&lt;/titles&gt;&lt;periodical&gt;&lt;full-title&gt;Cochrane Database Syst Rev&lt;/full-title&gt;&lt;/periodical&gt;&lt;pages&gt;CD003793&lt;/pages&gt;&lt;volume&gt;2&lt;/volume&gt;&lt;number&gt;2&lt;/number&gt;&lt;edition&gt;2015/02/24&lt;/edition&gt;&lt;keywords&gt;&lt;keyword&gt;Dyspnea/rehabilitation&lt;/keyword&gt;&lt;keyword&gt;*Exercise Tolerance&lt;/keyword&gt;&lt;keyword&gt;Female&lt;/keyword&gt;&lt;keyword&gt;*Health Status&lt;/keyword&gt;&lt;keyword&gt;Humans&lt;/keyword&gt;&lt;keyword&gt;Male&lt;/keyword&gt;&lt;keyword&gt;Pulmonary Disease, Chronic Obstructive/psychology/*rehabilitation&lt;/keyword&gt;&lt;keyword&gt;*Quality of Life&lt;/keyword&gt;&lt;keyword&gt;Randomized Controlled Trials as Topic&lt;/keyword&gt;&lt;/keywords&gt;&lt;dates&gt;&lt;year&gt;2015&lt;/year&gt;&lt;pub-dates&gt;&lt;date&gt;Feb 23&lt;/date&gt;&lt;/pub-dates&gt;&lt;/dates&gt;&lt;isbn&gt;1469-493X (Electronic)&amp;#xD;1361-6137 (Linking)&lt;/isbn&gt;&lt;accession-num&gt;25705944&lt;/accession-num&gt;&lt;urls&gt;&lt;related-urls&gt;&lt;url&gt;https://www.ncbi.nlm.nih.gov/pubmed/25705944&lt;/url&gt;&lt;/related-urls&gt;&lt;/urls&gt;&lt;electronic-resource-num&gt;10.1002/14651858.CD003793.pub3&lt;/electronic-resource-num&gt;&lt;/record&gt;&lt;/Cite&gt;&lt;/EndNote&gt;</w:instrText>
      </w:r>
      <w:r w:rsidR="003008E2">
        <w:rPr>
          <w:rFonts w:cstheme="minorHAnsi"/>
        </w:rPr>
        <w:fldChar w:fldCharType="separate"/>
      </w:r>
      <w:r w:rsidR="003008E2">
        <w:rPr>
          <w:rFonts w:cstheme="minorHAnsi"/>
          <w:noProof/>
        </w:rPr>
        <w:t>(2)</w:t>
      </w:r>
      <w:r w:rsidR="003008E2">
        <w:rPr>
          <w:rFonts w:cstheme="minorHAnsi"/>
        </w:rPr>
        <w:fldChar w:fldCharType="end"/>
      </w:r>
      <w:r w:rsidR="003008E2">
        <w:rPr>
          <w:rFonts w:cstheme="minorHAnsi"/>
        </w:rPr>
        <w:t xml:space="preserve"> and reported by PR services to NACAP</w:t>
      </w:r>
      <w:r w:rsidR="00B95712">
        <w:rPr>
          <w:rFonts w:cstheme="minorHAnsi"/>
        </w:rPr>
        <w:t xml:space="preserve"> in 2019</w:t>
      </w:r>
      <w:r w:rsidR="003008E2">
        <w:rPr>
          <w:rFonts w:cstheme="minorHAnsi"/>
        </w:rPr>
        <w:t>.</w:t>
      </w:r>
      <w:r w:rsidR="003008E2">
        <w:rPr>
          <w:rFonts w:cstheme="minorHAnsi"/>
        </w:rPr>
        <w:fldChar w:fldCharType="begin"/>
      </w:r>
      <w:r w:rsidR="003008E2">
        <w:rPr>
          <w:rFonts w:cstheme="minorHAnsi"/>
        </w:rPr>
        <w:instrText xml:space="preserve"> ADDIN EN.CITE &lt;EndNote&gt;&lt;Cite ExcludeAuth="1"&gt;&lt;Year&gt;2020&lt;/Year&gt;&lt;RecNum&gt;2837&lt;/RecNum&gt;&lt;DisplayText&gt;(23)&lt;/DisplayText&gt;&lt;record&gt;&lt;rec-number&gt;2837&lt;/rec-number&gt;&lt;foreign-keys&gt;&lt;key app="EN" db-id="wtpdvfsd22fv2yep5vextrzfa05dvazz09w5" timestamp="1655014794"&gt;2837&lt;/key&gt;&lt;/foreign-keys&gt;&lt;ref-type name="Web Page"&gt;12&lt;/ref-type&gt;&lt;contributors&gt;&lt;/contributors&gt;&lt;titles&gt;&lt;title&gt;National Asthma and COPD Audit Programme. Pulmonary rehabilitation clinical and organisational audits 2019.&lt;/title&gt;&lt;/titles&gt;&lt;dates&gt;&lt;year&gt;2020&lt;/year&gt;&lt;/dates&gt;&lt;urls&gt;&lt;related-urls&gt;&lt;url&gt;https://www.nacap.org.uk/nacap/welcome.nsf/reportsPR.html&lt;/url&gt;&lt;/related-urls&gt;&lt;/urls&gt;&lt;/record&gt;&lt;/Cite&gt;&lt;/EndNote&gt;</w:instrText>
      </w:r>
      <w:r w:rsidR="003008E2">
        <w:rPr>
          <w:rFonts w:cstheme="minorHAnsi"/>
        </w:rPr>
        <w:fldChar w:fldCharType="separate"/>
      </w:r>
      <w:r w:rsidR="003008E2">
        <w:rPr>
          <w:rFonts w:cstheme="minorHAnsi"/>
          <w:noProof/>
        </w:rPr>
        <w:t>(23)</w:t>
      </w:r>
      <w:r w:rsidR="003008E2">
        <w:rPr>
          <w:rFonts w:cstheme="minorHAnsi"/>
        </w:rPr>
        <w:fldChar w:fldCharType="end"/>
      </w:r>
      <w:r w:rsidR="003008E2">
        <w:rPr>
          <w:rFonts w:cstheme="minorHAnsi"/>
        </w:rPr>
        <w:t xml:space="preserve">  6MWT: six minute walk test; PR: pulmonary rehabilitation; NACAP: National Asthma and COPD Audit Programme.</w:t>
      </w:r>
      <w:r w:rsidR="00AC3EEE">
        <w:rPr>
          <w:rFonts w:cstheme="minorHAnsi"/>
        </w:rPr>
        <w:t xml:space="preserve"> MCID: Minimum clinically important difference (30 metres for 6MWT).</w:t>
      </w:r>
    </w:p>
    <w:p w14:paraId="7FE9EBF1" w14:textId="3839D583" w:rsidR="00AC3EEE" w:rsidRPr="0048223E" w:rsidRDefault="0083788A" w:rsidP="004956C5">
      <w:pPr>
        <w:tabs>
          <w:tab w:val="left" w:pos="12465"/>
        </w:tabs>
        <w:spacing w:line="240" w:lineRule="auto"/>
        <w:rPr>
          <w:rFonts w:cstheme="minorHAnsi"/>
        </w:rPr>
      </w:pPr>
      <w:r>
        <w:rPr>
          <w:noProof/>
        </w:rPr>
        <w:drawing>
          <wp:inline distT="0" distB="0" distL="0" distR="0" wp14:anchorId="71A78D68" wp14:editId="1B8E2BFA">
            <wp:extent cx="6115050" cy="4486275"/>
            <wp:effectExtent l="0" t="0" r="0" b="9525"/>
            <wp:docPr id="1006457317" name="Picture 1" descr="A picture containing text, fon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457317" name="Picture 1" descr="A picture containing text, font, diagram, screensho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5050" cy="4486275"/>
                    </a:xfrm>
                    <a:prstGeom prst="rect">
                      <a:avLst/>
                    </a:prstGeom>
                    <a:noFill/>
                    <a:ln>
                      <a:noFill/>
                    </a:ln>
                  </pic:spPr>
                </pic:pic>
              </a:graphicData>
            </a:graphic>
          </wp:inline>
        </w:drawing>
      </w:r>
    </w:p>
    <w:p w14:paraId="2951419C" w14:textId="5E453134" w:rsidR="00061B1F" w:rsidRPr="0048223E" w:rsidRDefault="00061B1F" w:rsidP="004956C5">
      <w:pPr>
        <w:spacing w:after="120" w:line="240" w:lineRule="auto"/>
        <w:jc w:val="center"/>
        <w:rPr>
          <w:rFonts w:eastAsia="Calibri" w:cstheme="minorHAnsi"/>
          <w:b/>
          <w:bCs/>
          <w:lang w:val="fr-FR"/>
        </w:rPr>
      </w:pPr>
    </w:p>
    <w:p w14:paraId="43DCB7B4" w14:textId="77777777" w:rsidR="00061B1F" w:rsidRPr="0048223E" w:rsidRDefault="00061B1F" w:rsidP="004956C5">
      <w:pPr>
        <w:spacing w:after="120" w:line="240" w:lineRule="auto"/>
        <w:jc w:val="both"/>
        <w:rPr>
          <w:rFonts w:eastAsia="Calibri" w:cstheme="minorHAnsi"/>
          <w:b/>
          <w:bCs/>
          <w:lang w:val="fr-FR"/>
        </w:rPr>
      </w:pPr>
    </w:p>
    <w:p w14:paraId="6FED40A4" w14:textId="2D4ED20B" w:rsidR="008B63E4" w:rsidRPr="0048223E" w:rsidRDefault="008B63E4" w:rsidP="004956C5">
      <w:pPr>
        <w:spacing w:after="120" w:line="240" w:lineRule="auto"/>
        <w:jc w:val="both"/>
        <w:rPr>
          <w:rFonts w:eastAsia="Calibri" w:cstheme="minorHAnsi"/>
          <w:b/>
          <w:bCs/>
          <w:lang w:val="fr-FR"/>
        </w:rPr>
      </w:pPr>
      <w:r w:rsidRPr="0048223E">
        <w:rPr>
          <w:rFonts w:eastAsia="Calibri" w:cstheme="minorHAnsi"/>
          <w:b/>
          <w:bCs/>
          <w:lang w:val="fr-FR"/>
        </w:rPr>
        <w:t>Clinical Practice Points</w:t>
      </w:r>
    </w:p>
    <w:p w14:paraId="7BD5B4C2" w14:textId="68E96C6F" w:rsidR="008B63E4" w:rsidRPr="0048223E" w:rsidRDefault="00F21EFA" w:rsidP="004956C5">
      <w:pPr>
        <w:numPr>
          <w:ilvl w:val="0"/>
          <w:numId w:val="20"/>
        </w:numPr>
        <w:spacing w:after="120" w:line="240" w:lineRule="auto"/>
        <w:ind w:left="357" w:hanging="357"/>
        <w:jc w:val="both"/>
        <w:rPr>
          <w:rFonts w:cstheme="minorHAnsi"/>
        </w:rPr>
      </w:pPr>
      <w:r w:rsidRPr="0048223E">
        <w:rPr>
          <w:rFonts w:cstheme="minorHAnsi"/>
        </w:rPr>
        <w:t xml:space="preserve">Every </w:t>
      </w:r>
      <w:r w:rsidR="002D1424">
        <w:rPr>
          <w:rFonts w:cstheme="minorHAnsi"/>
        </w:rPr>
        <w:t xml:space="preserve">eligible </w:t>
      </w:r>
      <w:r w:rsidRPr="0048223E">
        <w:rPr>
          <w:rFonts w:cstheme="minorHAnsi"/>
        </w:rPr>
        <w:t>individual referred for PR should have the opportunity to access</w:t>
      </w:r>
      <w:r w:rsidR="008B63E4" w:rsidRPr="0048223E">
        <w:rPr>
          <w:rFonts w:cstheme="minorHAnsi"/>
        </w:rPr>
        <w:t xml:space="preserve"> directly supervised, centre-based PR </w:t>
      </w:r>
      <w:r w:rsidRPr="0048223E">
        <w:rPr>
          <w:rFonts w:cstheme="minorHAnsi"/>
        </w:rPr>
        <w:t xml:space="preserve">in a timely way </w:t>
      </w:r>
      <w:r w:rsidR="008B63E4" w:rsidRPr="0048223E">
        <w:rPr>
          <w:rFonts w:cstheme="minorHAnsi"/>
        </w:rPr>
        <w:t>as this model is supported by a convincing evidence base.</w:t>
      </w:r>
    </w:p>
    <w:p w14:paraId="77DA458E" w14:textId="66141783" w:rsidR="00F21EFA" w:rsidRPr="0048223E" w:rsidRDefault="008B63E4" w:rsidP="004956C5">
      <w:pPr>
        <w:numPr>
          <w:ilvl w:val="0"/>
          <w:numId w:val="20"/>
        </w:numPr>
        <w:spacing w:after="120" w:line="240" w:lineRule="auto"/>
        <w:ind w:left="357" w:hanging="357"/>
        <w:jc w:val="both"/>
        <w:rPr>
          <w:rFonts w:cstheme="minorHAnsi"/>
        </w:rPr>
      </w:pPr>
      <w:r w:rsidRPr="0048223E">
        <w:rPr>
          <w:rFonts w:cstheme="minorHAnsi"/>
        </w:rPr>
        <w:t xml:space="preserve">In patients who decline </w:t>
      </w:r>
      <w:r w:rsidR="00F21EFA" w:rsidRPr="0048223E">
        <w:rPr>
          <w:rFonts w:cstheme="minorHAnsi"/>
        </w:rPr>
        <w:t xml:space="preserve">or drop out from </w:t>
      </w:r>
      <w:r w:rsidRPr="0048223E">
        <w:rPr>
          <w:rFonts w:cstheme="minorHAnsi"/>
        </w:rPr>
        <w:t xml:space="preserve">supervised centre-based PR, </w:t>
      </w:r>
      <w:r w:rsidR="00F21EFA" w:rsidRPr="0048223E">
        <w:rPr>
          <w:rFonts w:cstheme="minorHAnsi"/>
        </w:rPr>
        <w:t>providers</w:t>
      </w:r>
      <w:r w:rsidRPr="0048223E">
        <w:rPr>
          <w:rFonts w:cstheme="minorHAnsi"/>
        </w:rPr>
        <w:t xml:space="preserve"> </w:t>
      </w:r>
      <w:r w:rsidR="004E0EC1" w:rsidRPr="0048223E">
        <w:rPr>
          <w:rFonts w:cstheme="minorHAnsi"/>
        </w:rPr>
        <w:t>should</w:t>
      </w:r>
      <w:r w:rsidRPr="0048223E">
        <w:rPr>
          <w:rFonts w:cstheme="minorHAnsi"/>
        </w:rPr>
        <w:t xml:space="preserve"> offer an alternative model of delivery. </w:t>
      </w:r>
      <w:r w:rsidR="00F21EFA" w:rsidRPr="0048223E">
        <w:rPr>
          <w:rFonts w:cstheme="minorHAnsi"/>
        </w:rPr>
        <w:t>Any</w:t>
      </w:r>
      <w:r w:rsidRPr="0048223E">
        <w:rPr>
          <w:rFonts w:cstheme="minorHAnsi"/>
        </w:rPr>
        <w:t xml:space="preserve"> alternative model should have a supporting evidence base (ideally </w:t>
      </w:r>
      <w:r w:rsidR="0061790E">
        <w:rPr>
          <w:rFonts w:cstheme="minorHAnsi"/>
        </w:rPr>
        <w:t>with</w:t>
      </w:r>
      <w:r w:rsidRPr="0048223E">
        <w:rPr>
          <w:rFonts w:cstheme="minorHAnsi"/>
        </w:rPr>
        <w:t>in the NHS setting</w:t>
      </w:r>
      <w:r w:rsidR="004E0EC1" w:rsidRPr="0048223E">
        <w:rPr>
          <w:rFonts w:cstheme="minorHAnsi"/>
        </w:rPr>
        <w:t>)</w:t>
      </w:r>
      <w:r w:rsidR="00F21EFA" w:rsidRPr="0048223E">
        <w:rPr>
          <w:rFonts w:cstheme="minorHAnsi"/>
        </w:rPr>
        <w:t>,</w:t>
      </w:r>
      <w:r w:rsidRPr="0048223E">
        <w:rPr>
          <w:rFonts w:cstheme="minorHAnsi"/>
        </w:rPr>
        <w:t xml:space="preserve"> and incorporate a </w:t>
      </w:r>
      <w:r w:rsidR="00F21EFA" w:rsidRPr="0048223E">
        <w:rPr>
          <w:rFonts w:cstheme="minorHAnsi"/>
        </w:rPr>
        <w:t>directly</w:t>
      </w:r>
      <w:r w:rsidRPr="0048223E">
        <w:rPr>
          <w:rFonts w:cstheme="minorHAnsi"/>
        </w:rPr>
        <w:t xml:space="preserve"> supervised</w:t>
      </w:r>
      <w:r w:rsidR="00F21EFA" w:rsidRPr="0048223E">
        <w:rPr>
          <w:rFonts w:cstheme="minorHAnsi"/>
        </w:rPr>
        <w:t>,</w:t>
      </w:r>
      <w:r w:rsidRPr="0048223E">
        <w:rPr>
          <w:rFonts w:cstheme="minorHAnsi"/>
        </w:rPr>
        <w:t xml:space="preserve"> validated exercise </w:t>
      </w:r>
      <w:r w:rsidR="00F21EFA" w:rsidRPr="0048223E">
        <w:rPr>
          <w:rFonts w:cstheme="minorHAnsi"/>
        </w:rPr>
        <w:t>test</w:t>
      </w:r>
      <w:r w:rsidRPr="0048223E">
        <w:rPr>
          <w:rFonts w:cstheme="minorHAnsi"/>
        </w:rPr>
        <w:t xml:space="preserve"> </w:t>
      </w:r>
      <w:r w:rsidR="00F21EFA" w:rsidRPr="0048223E">
        <w:rPr>
          <w:rFonts w:eastAsia="Calibri" w:cstheme="minorHAnsi"/>
        </w:rPr>
        <w:t>from which individualised exercise can be</w:t>
      </w:r>
      <w:r w:rsidR="00B81319" w:rsidRPr="0048223E">
        <w:rPr>
          <w:rFonts w:eastAsia="Calibri" w:cstheme="minorHAnsi"/>
        </w:rPr>
        <w:t xml:space="preserve"> prescribed</w:t>
      </w:r>
      <w:r w:rsidR="0061790E">
        <w:rPr>
          <w:rFonts w:cstheme="minorHAnsi"/>
        </w:rPr>
        <w:t>, and  validated outcome measures to evaluate efficacy.</w:t>
      </w:r>
    </w:p>
    <w:p w14:paraId="55863452" w14:textId="2BD6EA23" w:rsidR="008B63E4" w:rsidRPr="0048223E" w:rsidRDefault="008B63E4" w:rsidP="004956C5">
      <w:pPr>
        <w:numPr>
          <w:ilvl w:val="0"/>
          <w:numId w:val="20"/>
        </w:numPr>
        <w:spacing w:after="120" w:line="240" w:lineRule="auto"/>
        <w:ind w:left="357" w:hanging="357"/>
        <w:jc w:val="both"/>
        <w:rPr>
          <w:rFonts w:cstheme="minorHAnsi"/>
        </w:rPr>
      </w:pPr>
      <w:r w:rsidRPr="0048223E">
        <w:rPr>
          <w:rFonts w:cstheme="minorHAnsi"/>
        </w:rPr>
        <w:t>Both staff and patients require training to support alternative PR models, particularly those involving digital technology</w:t>
      </w:r>
      <w:r w:rsidR="002D1424">
        <w:rPr>
          <w:rFonts w:cstheme="minorHAnsi"/>
        </w:rPr>
        <w:t xml:space="preserve">, in order to </w:t>
      </w:r>
      <w:r w:rsidR="00EA356A">
        <w:rPr>
          <w:rFonts w:cstheme="minorHAnsi"/>
        </w:rPr>
        <w:t xml:space="preserve">not </w:t>
      </w:r>
      <w:r w:rsidR="002D1424">
        <w:rPr>
          <w:rFonts w:cstheme="minorHAnsi"/>
        </w:rPr>
        <w:t>promote digital exclusion.</w:t>
      </w:r>
    </w:p>
    <w:p w14:paraId="392140C8" w14:textId="79323BE2" w:rsidR="006F461B" w:rsidRPr="0048223E" w:rsidRDefault="006F461B" w:rsidP="004956C5">
      <w:pPr>
        <w:spacing w:after="120" w:line="240" w:lineRule="auto"/>
        <w:ind w:left="357"/>
        <w:jc w:val="both"/>
        <w:rPr>
          <w:rFonts w:cstheme="minorHAnsi"/>
        </w:rPr>
      </w:pPr>
    </w:p>
    <w:p w14:paraId="18921C50" w14:textId="77777777" w:rsidR="008B63E4" w:rsidRPr="0048223E" w:rsidRDefault="008B63E4" w:rsidP="004956C5">
      <w:pPr>
        <w:spacing w:after="120" w:line="240" w:lineRule="auto"/>
        <w:rPr>
          <w:rFonts w:eastAsia="Calibri" w:cstheme="minorHAnsi"/>
          <w:b/>
          <w:bCs/>
        </w:rPr>
      </w:pPr>
      <w:r w:rsidRPr="0048223E">
        <w:rPr>
          <w:rFonts w:eastAsia="Calibri" w:cstheme="minorHAnsi"/>
          <w:b/>
          <w:bCs/>
        </w:rPr>
        <w:t xml:space="preserve">Research gaps </w:t>
      </w:r>
    </w:p>
    <w:p w14:paraId="3854F078" w14:textId="37A39E0E" w:rsidR="008B63E4" w:rsidRPr="0048223E" w:rsidRDefault="00CB27EA" w:rsidP="004956C5">
      <w:pPr>
        <w:numPr>
          <w:ilvl w:val="0"/>
          <w:numId w:val="29"/>
        </w:numPr>
        <w:spacing w:after="120" w:line="240" w:lineRule="auto"/>
        <w:ind w:left="357" w:hanging="357"/>
        <w:jc w:val="both"/>
        <w:rPr>
          <w:rFonts w:eastAsia="Calibri" w:cstheme="minorHAnsi"/>
        </w:rPr>
      </w:pPr>
      <w:r w:rsidRPr="0048223E">
        <w:rPr>
          <w:rFonts w:eastAsia="Calibri" w:cstheme="minorHAnsi"/>
        </w:rPr>
        <w:lastRenderedPageBreak/>
        <w:t>Further t</w:t>
      </w:r>
      <w:r w:rsidR="008B63E4" w:rsidRPr="0048223E">
        <w:rPr>
          <w:rFonts w:eastAsia="Calibri" w:cstheme="minorHAnsi"/>
        </w:rPr>
        <w:t>rials are required to evaluate the efficacy and clinical effectiveness of alternative models of PR</w:t>
      </w:r>
      <w:r w:rsidR="00062803" w:rsidRPr="0048223E">
        <w:rPr>
          <w:rFonts w:eastAsia="Calibri" w:cstheme="minorHAnsi"/>
        </w:rPr>
        <w:t>, including hybrid models</w:t>
      </w:r>
      <w:r w:rsidRPr="0048223E">
        <w:rPr>
          <w:rFonts w:eastAsia="Calibri" w:cstheme="minorHAnsi"/>
        </w:rPr>
        <w:t>, particularly in the NHS setting.</w:t>
      </w:r>
    </w:p>
    <w:p w14:paraId="2D9A0968" w14:textId="2D0FE057" w:rsidR="008B63E4" w:rsidRPr="0048223E" w:rsidRDefault="008B63E4" w:rsidP="004956C5">
      <w:pPr>
        <w:numPr>
          <w:ilvl w:val="0"/>
          <w:numId w:val="29"/>
        </w:numPr>
        <w:spacing w:after="120" w:line="240" w:lineRule="auto"/>
        <w:ind w:left="357" w:hanging="357"/>
        <w:jc w:val="both"/>
        <w:rPr>
          <w:rFonts w:eastAsia="Calibri" w:cstheme="minorHAnsi"/>
        </w:rPr>
      </w:pPr>
      <w:r w:rsidRPr="0048223E">
        <w:rPr>
          <w:rFonts w:eastAsia="Calibri" w:cstheme="minorHAnsi"/>
        </w:rPr>
        <w:t>A</w:t>
      </w:r>
      <w:r w:rsidR="00D03A9B" w:rsidRPr="0048223E">
        <w:rPr>
          <w:rFonts w:eastAsia="Calibri" w:cstheme="minorHAnsi"/>
        </w:rPr>
        <w:t xml:space="preserve">n agreed framework for the reporting of technology-based interventions, including </w:t>
      </w:r>
      <w:r w:rsidRPr="0048223E">
        <w:rPr>
          <w:rFonts w:eastAsia="Calibri" w:cstheme="minorHAnsi"/>
        </w:rPr>
        <w:t>core datasets and</w:t>
      </w:r>
      <w:r w:rsidR="00D03A9B" w:rsidRPr="0048223E">
        <w:rPr>
          <w:rFonts w:eastAsia="Calibri" w:cstheme="minorHAnsi"/>
        </w:rPr>
        <w:t xml:space="preserve"> outcomes</w:t>
      </w:r>
      <w:r w:rsidRPr="0048223E">
        <w:rPr>
          <w:rFonts w:eastAsia="Calibri" w:cstheme="minorHAnsi"/>
        </w:rPr>
        <w:t>.</w:t>
      </w:r>
    </w:p>
    <w:p w14:paraId="09679E25" w14:textId="661E9F10" w:rsidR="008B63E4" w:rsidRPr="0048223E" w:rsidRDefault="008B63E4" w:rsidP="004956C5">
      <w:pPr>
        <w:numPr>
          <w:ilvl w:val="0"/>
          <w:numId w:val="29"/>
        </w:numPr>
        <w:spacing w:after="360" w:line="240" w:lineRule="auto"/>
        <w:ind w:left="357" w:hanging="357"/>
        <w:jc w:val="both"/>
        <w:rPr>
          <w:rFonts w:eastAsia="Calibri" w:cstheme="minorHAnsi"/>
        </w:rPr>
      </w:pPr>
      <w:r w:rsidRPr="0048223E">
        <w:rPr>
          <w:rFonts w:eastAsia="Calibri" w:cstheme="minorHAnsi"/>
        </w:rPr>
        <w:t xml:space="preserve">Alternative models of PR delivery </w:t>
      </w:r>
      <w:r w:rsidR="00CB27EA" w:rsidRPr="0048223E">
        <w:rPr>
          <w:rFonts w:eastAsia="Calibri" w:cstheme="minorHAnsi"/>
        </w:rPr>
        <w:t>should</w:t>
      </w:r>
      <w:r w:rsidRPr="0048223E">
        <w:rPr>
          <w:rFonts w:eastAsia="Calibri" w:cstheme="minorHAnsi"/>
        </w:rPr>
        <w:t xml:space="preserve"> be evaluated in chronic respiratory diseases</w:t>
      </w:r>
      <w:r w:rsidR="00D03A9B" w:rsidRPr="0048223E">
        <w:rPr>
          <w:rFonts w:eastAsia="Calibri" w:cstheme="minorHAnsi"/>
        </w:rPr>
        <w:t xml:space="preserve"> other than COPD.</w:t>
      </w:r>
    </w:p>
    <w:p w14:paraId="018C2CCB" w14:textId="77777777" w:rsidR="00AC3EEE" w:rsidRDefault="00AC3EEE" w:rsidP="004956C5">
      <w:pPr>
        <w:spacing w:after="360" w:line="240" w:lineRule="auto"/>
        <w:ind w:left="357"/>
        <w:jc w:val="both"/>
        <w:rPr>
          <w:rFonts w:eastAsia="Calibri" w:cstheme="minorHAnsi"/>
        </w:rPr>
      </w:pPr>
    </w:p>
    <w:p w14:paraId="672AB03B" w14:textId="5084683A" w:rsidR="008B63E4" w:rsidRPr="00574D01" w:rsidRDefault="008B63E4" w:rsidP="004956C5">
      <w:pPr>
        <w:spacing w:after="120" w:line="240" w:lineRule="auto"/>
        <w:contextualSpacing/>
        <w:jc w:val="both"/>
        <w:rPr>
          <w:rFonts w:cstheme="minorHAnsi"/>
          <w:b/>
          <w:bCs/>
          <w:sz w:val="24"/>
          <w:szCs w:val="24"/>
        </w:rPr>
      </w:pPr>
      <w:r w:rsidRPr="00574D01">
        <w:rPr>
          <w:rFonts w:cstheme="minorHAnsi"/>
          <w:b/>
          <w:bCs/>
          <w:sz w:val="24"/>
          <w:szCs w:val="24"/>
        </w:rPr>
        <w:t>Section 5: Adjuncts to and Maintenance of Pulmonary Rehabilitatio</w:t>
      </w:r>
      <w:r w:rsidR="00D03A9B" w:rsidRPr="00574D01">
        <w:rPr>
          <w:rFonts w:cstheme="minorHAnsi"/>
          <w:b/>
          <w:bCs/>
          <w:sz w:val="24"/>
          <w:szCs w:val="24"/>
        </w:rPr>
        <w:t>n</w:t>
      </w:r>
    </w:p>
    <w:p w14:paraId="6BB7A983" w14:textId="77777777" w:rsidR="008B63E4" w:rsidRPr="0048223E" w:rsidRDefault="008B63E4" w:rsidP="004956C5">
      <w:pPr>
        <w:spacing w:after="120" w:line="240" w:lineRule="auto"/>
        <w:contextualSpacing/>
        <w:jc w:val="both"/>
        <w:rPr>
          <w:rFonts w:cstheme="minorHAnsi"/>
        </w:rPr>
      </w:pPr>
    </w:p>
    <w:p w14:paraId="7FEEFDDF" w14:textId="319FE8A4" w:rsidR="008B63E4" w:rsidRPr="0048223E" w:rsidRDefault="008B63E4" w:rsidP="004956C5">
      <w:pPr>
        <w:spacing w:after="120" w:line="240" w:lineRule="auto"/>
        <w:contextualSpacing/>
        <w:jc w:val="both"/>
        <w:rPr>
          <w:rFonts w:cstheme="minorHAnsi"/>
        </w:rPr>
      </w:pPr>
      <w:r w:rsidRPr="0048223E">
        <w:rPr>
          <w:rFonts w:cstheme="minorHAnsi"/>
        </w:rPr>
        <w:t>Since the BTS guideline</w:t>
      </w:r>
      <w:r w:rsidR="003B05B8" w:rsidRPr="0048223E">
        <w:rPr>
          <w:rFonts w:cstheme="minorHAnsi"/>
        </w:rPr>
        <w:t>,</w:t>
      </w:r>
      <w:r w:rsidRPr="0048223E">
        <w:rPr>
          <w:rFonts w:cstheme="minorHAnsi"/>
        </w:rPr>
        <w:t>(1) several trials have inform</w:t>
      </w:r>
      <w:r w:rsidR="00F61186" w:rsidRPr="0048223E">
        <w:rPr>
          <w:rFonts w:cstheme="minorHAnsi"/>
        </w:rPr>
        <w:t>ed</w:t>
      </w:r>
      <w:r w:rsidRPr="0048223E">
        <w:rPr>
          <w:rFonts w:cstheme="minorHAnsi"/>
        </w:rPr>
        <w:t xml:space="preserve"> on the potential utility of adjunctive strategies to improve PR outcomes.</w:t>
      </w:r>
    </w:p>
    <w:p w14:paraId="0E8E5AD0" w14:textId="77777777" w:rsidR="008B63E4" w:rsidRPr="0048223E" w:rsidRDefault="008B63E4" w:rsidP="004956C5">
      <w:pPr>
        <w:spacing w:after="120" w:line="240" w:lineRule="auto"/>
        <w:contextualSpacing/>
        <w:jc w:val="both"/>
        <w:rPr>
          <w:rFonts w:cstheme="minorHAnsi"/>
        </w:rPr>
      </w:pPr>
    </w:p>
    <w:p w14:paraId="063E885A"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5.1 </w:t>
      </w:r>
      <w:r w:rsidRPr="0048223E">
        <w:rPr>
          <w:rFonts w:cstheme="minorHAnsi"/>
          <w:b/>
          <w:bCs/>
        </w:rPr>
        <w:tab/>
        <w:t>Oxygen supplementation</w:t>
      </w:r>
    </w:p>
    <w:p w14:paraId="5830EC6C" w14:textId="468BFD3C" w:rsidR="002E7CAD" w:rsidRPr="0048223E" w:rsidRDefault="00F61186" w:rsidP="004956C5">
      <w:pPr>
        <w:spacing w:after="240" w:line="240" w:lineRule="auto"/>
        <w:jc w:val="both"/>
        <w:rPr>
          <w:rFonts w:cstheme="minorHAnsi"/>
        </w:rPr>
      </w:pPr>
      <w:r w:rsidRPr="0048223E">
        <w:rPr>
          <w:rFonts w:cstheme="minorHAnsi"/>
        </w:rPr>
        <w:t>O</w:t>
      </w:r>
      <w:r w:rsidR="008B63E4" w:rsidRPr="0048223E">
        <w:rPr>
          <w:rFonts w:cstheme="minorHAnsi"/>
        </w:rPr>
        <w:t xml:space="preserve">xygen supplementation in the </w:t>
      </w:r>
      <w:r w:rsidRPr="0048223E">
        <w:rPr>
          <w:rFonts w:cstheme="minorHAnsi"/>
        </w:rPr>
        <w:t>experimental</w:t>
      </w:r>
      <w:r w:rsidR="008B63E4" w:rsidRPr="0048223E">
        <w:rPr>
          <w:rFonts w:cstheme="minorHAnsi"/>
        </w:rPr>
        <w:t xml:space="preserve"> setting acutely enhance</w:t>
      </w:r>
      <w:r w:rsidRPr="0048223E">
        <w:rPr>
          <w:rFonts w:cstheme="minorHAnsi"/>
        </w:rPr>
        <w:t>s</w:t>
      </w:r>
      <w:r w:rsidR="008B63E4" w:rsidRPr="0048223E">
        <w:rPr>
          <w:rFonts w:cstheme="minorHAnsi"/>
        </w:rPr>
        <w:t xml:space="preserve"> endurance exercise performance</w:t>
      </w:r>
      <w:r w:rsidRPr="0048223E">
        <w:rPr>
          <w:rFonts w:cstheme="minorHAnsi"/>
        </w:rPr>
        <w:t xml:space="preserve"> in individuals with COPD</w:t>
      </w:r>
      <w:r w:rsidR="00D404AC">
        <w:rPr>
          <w:rFonts w:cstheme="minorHAnsi"/>
        </w:rPr>
        <w:t xml:space="preserve"> and allows for higher training intensity</w:t>
      </w:r>
      <w:r w:rsidR="008B63E4" w:rsidRPr="0048223E">
        <w:rPr>
          <w:rFonts w:cstheme="minorHAnsi"/>
        </w:rPr>
        <w:t>.</w:t>
      </w:r>
      <w:r w:rsidR="008B63E4" w:rsidRPr="0048223E">
        <w:rPr>
          <w:rFonts w:cstheme="minorHAnsi"/>
        </w:rPr>
        <w:fldChar w:fldCharType="begin">
          <w:fldData xml:space="preserve">PEVuZE5vdGU+PENpdGU+PEF1dGhvcj5Tb21mYXk8L0F1dGhvcj48WWVhcj4yMDAxPC9ZZWFyPjxS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</w:fldData>
        </w:fldChar>
      </w:r>
      <w:r w:rsidR="00815817">
        <w:rPr>
          <w:rFonts w:cstheme="minorHAnsi"/>
        </w:rPr>
        <w:instrText xml:space="preserve"> ADDIN EN.CITE </w:instrText>
      </w:r>
      <w:r w:rsidR="00815817">
        <w:rPr>
          <w:rFonts w:cstheme="minorHAnsi"/>
        </w:rPr>
        <w:fldChar w:fldCharType="begin">
          <w:fldData xml:space="preserve">PEVuZE5vdGU+PENpdGU+PEF1dGhvcj5Tb21mYXk8L0F1dGhvcj48WWVhcj4yMDAxPC9ZZWFyPjxS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59-162)</w:t>
      </w:r>
      <w:r w:rsidR="008B63E4" w:rsidRPr="0048223E">
        <w:rPr>
          <w:rFonts w:cstheme="minorHAnsi"/>
        </w:rPr>
        <w:fldChar w:fldCharType="end"/>
      </w:r>
      <w:r w:rsidR="008B63E4" w:rsidRPr="0048223E">
        <w:rPr>
          <w:rFonts w:cstheme="minorHAnsi"/>
        </w:rPr>
        <w:t xml:space="preserve"> However, th</w:t>
      </w:r>
      <w:r w:rsidR="00D83469" w:rsidRPr="0048223E">
        <w:rPr>
          <w:rFonts w:cstheme="minorHAnsi"/>
        </w:rPr>
        <w:t>is has not</w:t>
      </w:r>
      <w:r w:rsidR="008B63E4" w:rsidRPr="0048223E">
        <w:rPr>
          <w:rFonts w:cstheme="minorHAnsi"/>
        </w:rPr>
        <w:t xml:space="preserve"> translate</w:t>
      </w:r>
      <w:r w:rsidR="00D83469" w:rsidRPr="0048223E">
        <w:rPr>
          <w:rFonts w:cstheme="minorHAnsi"/>
        </w:rPr>
        <w:t>d</w:t>
      </w:r>
      <w:r w:rsidR="008B63E4" w:rsidRPr="0048223E">
        <w:rPr>
          <w:rFonts w:cstheme="minorHAnsi"/>
        </w:rPr>
        <w:t xml:space="preserve"> to </w:t>
      </w:r>
      <w:r w:rsidR="00986196">
        <w:rPr>
          <w:rFonts w:cstheme="minorHAnsi"/>
        </w:rPr>
        <w:t>improved</w:t>
      </w:r>
      <w:r w:rsidR="00986196" w:rsidRPr="0048223E">
        <w:rPr>
          <w:rFonts w:cstheme="minorHAnsi"/>
        </w:rPr>
        <w:t xml:space="preserve"> </w:t>
      </w:r>
      <w:r w:rsidR="008B63E4" w:rsidRPr="0048223E">
        <w:rPr>
          <w:rFonts w:cstheme="minorHAnsi"/>
        </w:rPr>
        <w:t xml:space="preserve">outcomes in PR. In a multicentre trial, 111 participants with COPD and exercise-induced oxygen desaturation </w:t>
      </w:r>
      <w:r w:rsidR="00D83469" w:rsidRPr="0048223E">
        <w:rPr>
          <w:rFonts w:cstheme="minorHAnsi"/>
        </w:rPr>
        <w:t xml:space="preserve">were randomised </w:t>
      </w:r>
      <w:r w:rsidR="008B63E4" w:rsidRPr="0048223E">
        <w:rPr>
          <w:rFonts w:cstheme="minorHAnsi"/>
        </w:rPr>
        <w:t xml:space="preserve">to receive </w:t>
      </w:r>
      <w:r w:rsidR="00D83469" w:rsidRPr="0048223E">
        <w:rPr>
          <w:rFonts w:cstheme="minorHAnsi"/>
        </w:rPr>
        <w:t xml:space="preserve">either </w:t>
      </w:r>
      <w:r w:rsidR="008B63E4" w:rsidRPr="0048223E">
        <w:rPr>
          <w:rFonts w:cstheme="minorHAnsi"/>
        </w:rPr>
        <w:t>supplemental oxygen or room air during an eight-week exercise</w:t>
      </w:r>
      <w:r w:rsidR="00D83469" w:rsidRPr="0048223E">
        <w:rPr>
          <w:rFonts w:cstheme="minorHAnsi"/>
        </w:rPr>
        <w:t>-</w:t>
      </w:r>
      <w:r w:rsidR="008B63E4" w:rsidRPr="0048223E">
        <w:rPr>
          <w:rFonts w:cstheme="minorHAnsi"/>
        </w:rPr>
        <w:t>training programme.</w:t>
      </w:r>
      <w:r w:rsidR="008B63E4" w:rsidRPr="0048223E">
        <w:rPr>
          <w:rFonts w:cstheme="minorHAnsi"/>
        </w:rPr>
        <w:fldChar w:fldCharType="begin">
          <w:fldData xml:space="preserve">PEVuZE5vdGU+PENpdGU+PEF1dGhvcj5BbGlzb248L0F1dGhvcj48WWVhcj4yMDE5PC9ZZWFyPjxS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BbGlzb248L0F1dGhvcj48WWVhcj4yMDE5PC9ZZWFyPjxS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63)</w:t>
      </w:r>
      <w:r w:rsidR="008B63E4" w:rsidRPr="0048223E">
        <w:rPr>
          <w:rFonts w:cstheme="minorHAnsi"/>
        </w:rPr>
        <w:fldChar w:fldCharType="end"/>
      </w:r>
      <w:r w:rsidR="008B63E4" w:rsidRPr="0048223E">
        <w:rPr>
          <w:rFonts w:cstheme="minorHAnsi"/>
        </w:rPr>
        <w:t xml:space="preserve"> Exercise capacity and </w:t>
      </w:r>
      <w:r w:rsidR="00195CC0" w:rsidRPr="0048223E">
        <w:rPr>
          <w:rFonts w:cstheme="minorHAnsi"/>
        </w:rPr>
        <w:t>HRQOL</w:t>
      </w:r>
      <w:r w:rsidR="008B63E4" w:rsidRPr="0048223E">
        <w:rPr>
          <w:rFonts w:cstheme="minorHAnsi"/>
        </w:rPr>
        <w:t xml:space="preserve"> improved in both groups, with no additional benefit from training with supplemental oxygen.</w:t>
      </w:r>
      <w:r w:rsidR="008B63E4" w:rsidRPr="0048223E">
        <w:rPr>
          <w:rFonts w:cstheme="minorHAnsi"/>
        </w:rPr>
        <w:fldChar w:fldCharType="begin">
          <w:fldData xml:space="preserve">PEVuZE5vdGU+PENpdGU+PEF1dGhvcj5BbGlzb248L0F1dGhvcj48WWVhcj4yMDE5PC9ZZWFyPjxS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BbGlzb248L0F1dGhvcj48WWVhcj4yMDE5PC9ZZWFyPjxS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63)</w:t>
      </w:r>
      <w:r w:rsidR="008B63E4" w:rsidRPr="0048223E">
        <w:rPr>
          <w:rFonts w:cstheme="minorHAnsi"/>
        </w:rPr>
        <w:fldChar w:fldCharType="end"/>
      </w:r>
      <w:r w:rsidR="008B63E4" w:rsidRPr="0048223E">
        <w:rPr>
          <w:rFonts w:cstheme="minorHAnsi"/>
        </w:rPr>
        <w:t xml:space="preserve"> The majority of participants had only modest exercise induced oxygen desaturation, and the </w:t>
      </w:r>
      <w:bookmarkStart w:id="4" w:name="_Hlk108290470"/>
      <w:r w:rsidR="008B63E4" w:rsidRPr="0048223E">
        <w:rPr>
          <w:rFonts w:cstheme="minorHAnsi"/>
        </w:rPr>
        <w:t xml:space="preserve">acute physiological response to oxygen </w:t>
      </w:r>
      <w:bookmarkEnd w:id="4"/>
      <w:r w:rsidR="008B63E4" w:rsidRPr="0048223E">
        <w:rPr>
          <w:rFonts w:cstheme="minorHAnsi"/>
        </w:rPr>
        <w:t>was not tested prior to the training programme.</w:t>
      </w:r>
      <w:r w:rsidR="008B63E4" w:rsidRPr="0048223E">
        <w:rPr>
          <w:rFonts w:cstheme="minorHAnsi"/>
        </w:rPr>
        <w:fldChar w:fldCharType="begin"/>
      </w:r>
      <w:r w:rsidR="00815817">
        <w:rPr>
          <w:rFonts w:cstheme="minorHAnsi"/>
        </w:rPr>
        <w:instrText xml:space="preserve"> ADDIN EN.CITE &lt;EndNote&gt;&lt;Cite&gt;&lt;Author&gt;Walsh&lt;/Author&gt;&lt;Year&gt;2019&lt;/Year&gt;&lt;RecNum&gt;2883&lt;/RecNum&gt;&lt;DisplayText&gt;(164)&lt;/DisplayText&gt;&lt;record&gt;&lt;rec-number&gt;2883&lt;/rec-number&gt;&lt;foreign-keys&gt;&lt;key app="EN" db-id="wtpdvfsd22fv2yep5vextrzfa05dvazz09w5" timestamp="1656766004"&gt;2883&lt;/key&gt;&lt;/foreign-keys&gt;&lt;ref-type name="Journal Article"&gt;17&lt;/ref-type&gt;&lt;contributors&gt;&lt;authors&gt;&lt;author&gt;Walsh, J. A.&lt;/author&gt;&lt;author&gt;Maddocks, M.&lt;/author&gt;&lt;author&gt;Man, W. D.&lt;/author&gt;&lt;/authors&gt;&lt;/contributors&gt;&lt;auth-address&gt;Harefield Respiratory Research Group, Royal Brompton and Harefield NHS Foundation Trust, Uxbridge, UK.&amp;#xD;Cicely Saunders Institute of Palliative Care, Policy and Rehabilitation, King&amp;apos;s College London, London, UK.&amp;#xD;National Heart and Lung Institute, Imperial College London, London, UK.&lt;/auth-address&gt;&lt;titles&gt;&lt;title&gt;Supplemental oxygen during exercise training in COPD: full of hot air?&lt;/title&gt;&lt;secondary-title&gt;Eur Respir J&lt;/secondary-title&gt;&lt;/titles&gt;&lt;periodical&gt;&lt;full-title&gt;Eur Respir J&lt;/full-title&gt;&lt;/periodical&gt;&lt;volume&gt;53&lt;/volume&gt;&lt;number&gt;5&lt;/number&gt;&lt;edition&gt;2019/05/31&lt;/edition&gt;&lt;keywords&gt;&lt;keyword&gt;Exercise&lt;/keyword&gt;&lt;keyword&gt;Exercise Tolerance&lt;/keyword&gt;&lt;keyword&gt;Humans&lt;/keyword&gt;&lt;keyword&gt;*Oxygen&lt;/keyword&gt;&lt;keyword&gt;*Pulmonary Disease, Chronic Obstructive&lt;/keyword&gt;&lt;keyword&gt;M. Maddocks has nothing to disclose. Conflict of interest: W.D-C. Man reports&lt;/keyword&gt;&lt;keyword&gt;personal fees from Jazz Pharmaceuticals, Mundipharma and Novartis, grants from&lt;/keyword&gt;&lt;keyword&gt;Pfizer, National Institute for Health Research and British Lung Foundation,&lt;/keyword&gt;&lt;keyword&gt;non-financial support from GSK, outside the submitted work.&lt;/keyword&gt;&lt;/keywords&gt;&lt;dates&gt;&lt;year&gt;2019&lt;/year&gt;&lt;pub-dates&gt;&lt;date&gt;May&lt;/date&gt;&lt;/pub-dates&gt;&lt;/dates&gt;&lt;isbn&gt;0903-1936&lt;/isbn&gt;&lt;accession-num&gt;31147425&lt;/accession-num&gt;&lt;urls&gt;&lt;related-urls&gt;&lt;url&gt;https://erj.ersjournals.com/content/erj/53/5/1900837.full.pdf&lt;/url&gt;&lt;/related-urls&gt;&lt;/urls&gt;&lt;electronic-resource-num&gt;10.1183/13993003.00837-2019&lt;/electronic-resource-num&gt;&lt;remote-database-provider&gt;NLM&lt;/remote-database-provider&gt;&lt;language&gt;eng&lt;/language&gt;&lt;/record&gt;&lt;/Cite&gt;&lt;/EndNote&gt;</w:instrText>
      </w:r>
      <w:r w:rsidR="008B63E4" w:rsidRPr="0048223E">
        <w:rPr>
          <w:rFonts w:cstheme="minorHAnsi"/>
        </w:rPr>
        <w:fldChar w:fldCharType="separate"/>
      </w:r>
      <w:r w:rsidR="00815817">
        <w:rPr>
          <w:rFonts w:cstheme="minorHAnsi"/>
          <w:noProof/>
        </w:rPr>
        <w:t>(164)</w:t>
      </w:r>
      <w:r w:rsidR="008B63E4" w:rsidRPr="0048223E">
        <w:rPr>
          <w:rFonts w:cstheme="minorHAnsi"/>
        </w:rPr>
        <w:fldChar w:fldCharType="end"/>
      </w:r>
      <w:r w:rsidR="008B63E4" w:rsidRPr="0048223E">
        <w:rPr>
          <w:rFonts w:cstheme="minorHAnsi"/>
        </w:rPr>
        <w:t xml:space="preserve"> Limited </w:t>
      </w:r>
      <w:r w:rsidR="00D404AC">
        <w:rPr>
          <w:rFonts w:cstheme="minorHAnsi"/>
        </w:rPr>
        <w:t xml:space="preserve">clinical trial </w:t>
      </w:r>
      <w:r w:rsidR="008B63E4" w:rsidRPr="0048223E">
        <w:rPr>
          <w:rFonts w:cstheme="minorHAnsi"/>
        </w:rPr>
        <w:t xml:space="preserve">data exist regarding the role of supplemental oxygen during PR in </w:t>
      </w:r>
      <w:r w:rsidR="00062803" w:rsidRPr="0048223E">
        <w:rPr>
          <w:rFonts w:cstheme="minorHAnsi"/>
        </w:rPr>
        <w:t>conditions other than COPD</w:t>
      </w:r>
      <w:r w:rsidR="008B63E4" w:rsidRPr="0048223E">
        <w:rPr>
          <w:rFonts w:cstheme="minorHAnsi"/>
        </w:rPr>
        <w:t>.</w:t>
      </w:r>
      <w:r w:rsidR="007A3CDF">
        <w:rPr>
          <w:rFonts w:cstheme="minorHAnsi"/>
        </w:rPr>
        <w:t xml:space="preserve"> </w:t>
      </w:r>
      <w:bookmarkStart w:id="5" w:name="_Hlk127165985"/>
      <w:r w:rsidR="007A3CDF">
        <w:rPr>
          <w:rFonts w:cstheme="minorHAnsi"/>
        </w:rPr>
        <w:t>PR teams should have well-established bi-directional referral pathways with local home oxygen assessment and review teams.</w:t>
      </w:r>
      <w:bookmarkEnd w:id="5"/>
    </w:p>
    <w:p w14:paraId="5E96D468"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5.2 </w:t>
      </w:r>
      <w:r w:rsidRPr="0048223E">
        <w:rPr>
          <w:rFonts w:cstheme="minorHAnsi"/>
          <w:b/>
          <w:bCs/>
        </w:rPr>
        <w:tab/>
        <w:t xml:space="preserve">Non-invasive ventilation (NIV) </w:t>
      </w:r>
    </w:p>
    <w:p w14:paraId="69266138" w14:textId="037EC1B0" w:rsidR="000109E5" w:rsidRPr="0048223E" w:rsidRDefault="008B63E4" w:rsidP="004956C5">
      <w:pPr>
        <w:spacing w:after="240" w:line="240" w:lineRule="auto"/>
        <w:jc w:val="both"/>
        <w:rPr>
          <w:rFonts w:cstheme="minorHAnsi"/>
        </w:rPr>
      </w:pPr>
      <w:r w:rsidRPr="0048223E">
        <w:rPr>
          <w:rFonts w:cstheme="minorHAnsi"/>
        </w:rPr>
        <w:t xml:space="preserve">Systematic reviews and meta-analyses of studies using NIV during supervised exercise training provide conflicting evidence of the benefits. One meta-analysis showed improvements in endurance exercise capacity with the addition of NIV </w:t>
      </w:r>
      <w:r w:rsidRPr="0048223E">
        <w:rPr>
          <w:rFonts w:cstheme="minorHAnsi"/>
        </w:rPr>
        <w:fldChar w:fldCharType="begin"/>
      </w:r>
      <w:r w:rsidR="00815817">
        <w:rPr>
          <w:rFonts w:cstheme="minorHAnsi"/>
        </w:rPr>
        <w:instrText xml:space="preserve"> ADDIN EN.CITE &lt;EndNote&gt;&lt;Cite&gt;&lt;Author&gt;Menadue&lt;/Author&gt;&lt;Year&gt;2014&lt;/Year&gt;&lt;RecNum&gt;2884&lt;/RecNum&gt;&lt;DisplayText&gt;(165)&lt;/DisplayText&gt;&lt;record&gt;&lt;rec-number&gt;2884&lt;/rec-number&gt;&lt;foreign-keys&gt;&lt;key app="EN" db-id="wtpdvfsd22fv2yep5vextrzfa05dvazz09w5" timestamp="1656767147"&gt;2884&lt;/key&gt;&lt;/foreign-keys&gt;&lt;ref-type name="Journal Article"&gt;17&lt;/ref-type&gt;&lt;contributors&gt;&lt;authors&gt;&lt;author&gt;Menadue, C.&lt;/author&gt;&lt;author&gt;Piper, A. J.&lt;/author&gt;&lt;author&gt;van &amp;apos;t Hul, A. J.&lt;/author&gt;&lt;author&gt;Wong, K. K.&lt;/author&gt;&lt;/authors&gt;&lt;/contributors&gt;&lt;auth-address&gt;Department of Respiratory and Sleep Medicine, Royal Prince Alfred Hospital, Missenden Road, Camperdown, NSW, Australia, 2050.&lt;/auth-address&gt;&lt;titles&gt;&lt;title&gt;Non-invasive ventilation during exercise training for people with chronic obstructive pulmonary disease&lt;/title&gt;&lt;secondary-title&gt;Cochrane Database Syst Rev&lt;/secondary-title&gt;&lt;/titles&gt;&lt;periodical&gt;&lt;full-title&gt;Cochrane Database Syst Rev&lt;/full-title&gt;&lt;/periodical&gt;&lt;pages&gt;Cd007714&lt;/pages&gt;&lt;number&gt;5&lt;/number&gt;&lt;edition&gt;2014/05/16&lt;/edition&gt;&lt;keywords&gt;&lt;keyword&gt;Exercise Tolerance/*physiology&lt;/keyword&gt;&lt;keyword&gt;Forced Expiratory Volume/physiology&lt;/keyword&gt;&lt;keyword&gt;Humans&lt;/keyword&gt;&lt;keyword&gt;*Noninvasive Ventilation&lt;/keyword&gt;&lt;keyword&gt;Physical Conditioning, Human/*methods/physiology&lt;/keyword&gt;&lt;keyword&gt;Pulmonary Disease, Chronic Obstructive/physiopathology/*rehabilitation&lt;/keyword&gt;&lt;keyword&gt;Randomized Controlled Trials as Topic&lt;/keyword&gt;&lt;/keywords&gt;&lt;dates&gt;&lt;year&gt;2014&lt;/year&gt;&lt;pub-dates&gt;&lt;date&gt;May 14&lt;/date&gt;&lt;/pub-dates&gt;&lt;/dates&gt;&lt;isbn&gt;1361-6137&lt;/isbn&gt;&lt;accession-num&gt;24823712&lt;/accession-num&gt;&lt;urls&gt;&lt;/urls&gt;&lt;electronic-resource-num&gt;10.1002/14651858.CD007714.pub2&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65)</w:t>
      </w:r>
      <w:r w:rsidRPr="0048223E">
        <w:rPr>
          <w:rFonts w:cstheme="minorHAnsi"/>
        </w:rPr>
        <w:fldChar w:fldCharType="end"/>
      </w:r>
      <w:r w:rsidRPr="0048223E">
        <w:rPr>
          <w:rFonts w:cstheme="minorHAnsi"/>
        </w:rPr>
        <w:t xml:space="preserve">, whilst another meta-analysis found similar responses to exercise training between NIV supported and sham arms </w:t>
      </w:r>
      <w:r w:rsidRPr="0048223E">
        <w:rPr>
          <w:rFonts w:cstheme="minorHAnsi"/>
        </w:rPr>
        <w:fldChar w:fldCharType="begin"/>
      </w:r>
      <w:r w:rsidR="00815817">
        <w:rPr>
          <w:rFonts w:cstheme="minorHAnsi"/>
        </w:rPr>
        <w:instrText xml:space="preserve"> ADDIN EN.CITE &lt;EndNote&gt;&lt;Cite&gt;&lt;Author&gt;Ricci&lt;/Author&gt;&lt;Year&gt;2014&lt;/Year&gt;&lt;RecNum&gt;2885&lt;/RecNum&gt;&lt;DisplayText&gt;(166)&lt;/DisplayText&gt;&lt;record&gt;&lt;rec-number&gt;2885&lt;/rec-number&gt;&lt;foreign-keys&gt;&lt;key app="EN" db-id="wtpdvfsd22fv2yep5vextrzfa05dvazz09w5" timestamp="1656767307"&gt;2885&lt;/key&gt;&lt;/foreign-keys&gt;&lt;ref-type name="Journal Article"&gt;17&lt;/ref-type&gt;&lt;contributors&gt;&lt;authors&gt;&lt;author&gt;Ricci, C.&lt;/author&gt;&lt;author&gt;Terzoni, S.&lt;/author&gt;&lt;author&gt;Gaeta, M.&lt;/author&gt;&lt;author&gt;Sorgente, A.&lt;/author&gt;&lt;author&gt;Destrebecq, A.&lt;/author&gt;&lt;author&gt;Gigliotti, F.&lt;/author&gt;&lt;/authors&gt;&lt;/contributors&gt;&lt;auth-address&gt;Department of Epidemiology and Preventive Medicine, University of Regensburg, Regensburg, Germany.&lt;/auth-address&gt;&lt;titles&gt;&lt;title&gt;Physical training and noninvasive ventilation in COPD patients: a meta-analysis&lt;/title&gt;&lt;secondary-title&gt;Respir Care&lt;/secondary-title&gt;&lt;/titles&gt;&lt;periodical&gt;&lt;full-title&gt;Respir Care&lt;/full-title&gt;&lt;/periodical&gt;&lt;pages&gt;709-17&lt;/pages&gt;&lt;volume&gt;59&lt;/volume&gt;&lt;number&gt;5&lt;/number&gt;&lt;edition&gt;2013/10/24&lt;/edition&gt;&lt;keywords&gt;&lt;keyword&gt;Exercise Tolerance/*physiology&lt;/keyword&gt;&lt;keyword&gt;Heart Rate&lt;/keyword&gt;&lt;keyword&gt;Humans&lt;/keyword&gt;&lt;keyword&gt;*Noninvasive Ventilation&lt;/keyword&gt;&lt;keyword&gt;Oxygen Consumption&lt;/keyword&gt;&lt;keyword&gt;Physical Conditioning, Human/methods/*physiology&lt;/keyword&gt;&lt;keyword&gt;Physical Exertion/physiology&lt;/keyword&gt;&lt;keyword&gt;Pulmonary Disease, Chronic Obstructive/*physiopathology/*rehabilitation&lt;/keyword&gt;&lt;keyword&gt;chronic obstructive pulmonary disease&lt;/keyword&gt;&lt;keyword&gt;noninvasive ventilation&lt;/keyword&gt;&lt;keyword&gt;physical rehabilitation&lt;/keyword&gt;&lt;/keywords&gt;&lt;dates&gt;&lt;year&gt;2014&lt;/year&gt;&lt;pub-dates&gt;&lt;date&gt;May&lt;/date&gt;&lt;/pub-dates&gt;&lt;/dates&gt;&lt;isbn&gt;0020-1324&lt;/isbn&gt;&lt;accession-num&gt;24149672&lt;/accession-num&gt;&lt;urls&gt;&lt;/urls&gt;&lt;electronic-resource-num&gt;10.4187/respcare.02626&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66)</w:t>
      </w:r>
      <w:r w:rsidRPr="0048223E">
        <w:rPr>
          <w:rFonts w:cstheme="minorHAnsi"/>
        </w:rPr>
        <w:fldChar w:fldCharType="end"/>
      </w:r>
      <w:r w:rsidRPr="0048223E">
        <w:rPr>
          <w:rFonts w:cstheme="minorHAnsi"/>
        </w:rPr>
        <w:t xml:space="preserve">. In hospitalised exacerbations of cystic fibrosis and bronchiectasis, Dyer and colleagues demonstrated that application of NIV could acutely improve endurance cycling time </w:t>
      </w:r>
      <w:r w:rsidRPr="0048223E">
        <w:rPr>
          <w:rFonts w:cstheme="minorHAnsi"/>
        </w:rPr>
        <w:fldChar w:fldCharType="begin"/>
      </w:r>
      <w:r w:rsidR="00815817">
        <w:rPr>
          <w:rFonts w:cstheme="minorHAnsi"/>
        </w:rPr>
        <w:instrText xml:space="preserve"> ADDIN EN.CITE &lt;EndNote&gt;&lt;Cite&gt;&lt;Author&gt;Dyer&lt;/Author&gt;&lt;Year&gt;2011&lt;/Year&gt;&lt;RecNum&gt;1378&lt;/RecNum&gt;&lt;DisplayText&gt;(167)&lt;/DisplayText&gt;&lt;record&gt;&lt;rec-number&gt;1378&lt;/rec-number&gt;&lt;foreign-keys&gt;&lt;key app="EN" db-id="wtpdvfsd22fv2yep5vextrzfa05dvazz09w5" timestamp="1328869714"&gt;1378&lt;/key&gt;&lt;/foreign-keys&gt;&lt;ref-type name="Journal Article"&gt;17&lt;/ref-type&gt;&lt;contributors&gt;&lt;authors&gt;&lt;author&gt;Dyer, F.&lt;/author&gt;&lt;author&gt;Flude, L.&lt;/author&gt;&lt;author&gt;Bazari, F.&lt;/author&gt;&lt;author&gt;Jolley, C.&lt;/author&gt;&lt;author&gt;Englebretsen, C.&lt;/author&gt;&lt;author&gt;Lai, D.&lt;/author&gt;&lt;author&gt;Polkey, M. I.&lt;/author&gt;&lt;author&gt;Hopkinson, N. S.&lt;/author&gt;&lt;/authors&gt;&lt;/contributors&gt;&lt;auth-address&gt;The NIHR Respiratory Biomedical Research Unit at Royal Brompton, London, UK.&lt;/auth-address&gt;&lt;titles&gt;&lt;title&gt;Non-invasive ventilation (NIV) as an aid to rehabilitation in acute respiratory disease&lt;/title&gt;&lt;secondary-title&gt;BMC Pulm Med&lt;/secondary-title&gt;&lt;/titles&gt;&lt;periodical&gt;&lt;full-title&gt;BMC Pulm Med&lt;/full-title&gt;&lt;/periodical&gt;&lt;pages&gt;58&lt;/pages&gt;&lt;volume&gt;11&lt;/volume&gt;&lt;edition&gt;2011/12/20&lt;/edition&gt;&lt;keywords&gt;&lt;keyword&gt;Acute Disease&lt;/keyword&gt;&lt;keyword&gt;Exercise Tolerance&lt;/keyword&gt;&lt;keyword&gt;Female&lt;/keyword&gt;&lt;keyword&gt;Hospitalization&lt;/keyword&gt;&lt;keyword&gt;Humans&lt;/keyword&gt;&lt;keyword&gt;Male&lt;/keyword&gt;&lt;keyword&gt;Positive-Pressure Respiration/*methods&lt;/keyword&gt;&lt;keyword&gt;Pulmonary Disease, Chronic Obstructive/rehabilitation/*therapy&lt;/keyword&gt;&lt;/keywords&gt;&lt;dates&gt;&lt;year&gt;2011&lt;/year&gt;&lt;pub-dates&gt;&lt;date&gt;Dec 16&lt;/date&gt;&lt;/pub-dates&gt;&lt;/dates&gt;&lt;isbn&gt;1471-2466 (Electronic)&amp;#xD;1471-2466 (Linking)&lt;/isbn&gt;&lt;accession-num&gt;22177338&lt;/accession-num&gt;&lt;urls&gt;&lt;related-urls&gt;&lt;url&gt;https://www.ncbi.nlm.nih.gov/pubmed/22177338&lt;/url&gt;&lt;url&gt;https://spiral.imperial.ac.uk/bitstream/10044/1/23426/2/Non-invasive%20ventilation%20%28NIV%29%20as%20an%20aid%20to%20rehabilitation%20in%20acute%20respiratory%20disease..pdf&lt;/url&gt;&lt;/related-urls&gt;&lt;/urls&gt;&lt;custom2&gt;PMC3260154&lt;/custom2&gt;&lt;electronic-resource-num&gt;10.1186/1471-2466-11-58&lt;/electronic-resource-num&gt;&lt;language&gt;eng&lt;/language&gt;&lt;/record&gt;&lt;/Cite&gt;&lt;/EndNote&gt;</w:instrText>
      </w:r>
      <w:r w:rsidRPr="0048223E">
        <w:rPr>
          <w:rFonts w:cstheme="minorHAnsi"/>
        </w:rPr>
        <w:fldChar w:fldCharType="separate"/>
      </w:r>
      <w:r w:rsidR="00815817">
        <w:rPr>
          <w:rFonts w:cstheme="minorHAnsi"/>
          <w:noProof/>
        </w:rPr>
        <w:t>(167)</w:t>
      </w:r>
      <w:r w:rsidRPr="0048223E">
        <w:rPr>
          <w:rFonts w:cstheme="minorHAnsi"/>
        </w:rPr>
        <w:fldChar w:fldCharType="end"/>
      </w:r>
      <w:r w:rsidRPr="0048223E">
        <w:rPr>
          <w:rFonts w:cstheme="minorHAnsi"/>
        </w:rPr>
        <w:t>, but there were concerns about patient acceptability. Practical considerations include the additional equipment needed and time required to supervise patients on NIV during PR</w:t>
      </w:r>
      <w:r w:rsidR="005F2089" w:rsidRPr="0048223E">
        <w:rPr>
          <w:rFonts w:cstheme="minorHAnsi"/>
        </w:rPr>
        <w:t xml:space="preserve">; </w:t>
      </w:r>
      <w:r w:rsidR="005C435C" w:rsidRPr="0048223E">
        <w:rPr>
          <w:rFonts w:cstheme="minorHAnsi"/>
        </w:rPr>
        <w:t xml:space="preserve">this is less </w:t>
      </w:r>
      <w:r w:rsidR="005F2089" w:rsidRPr="0048223E">
        <w:rPr>
          <w:rFonts w:cstheme="minorHAnsi"/>
        </w:rPr>
        <w:t>problematic</w:t>
      </w:r>
      <w:r w:rsidR="005C435C" w:rsidRPr="0048223E">
        <w:rPr>
          <w:rFonts w:cstheme="minorHAnsi"/>
        </w:rPr>
        <w:t xml:space="preserve"> in those already established on domiciliary NIV.</w:t>
      </w:r>
      <w:r w:rsidR="00600FCE" w:rsidRPr="0048223E">
        <w:rPr>
          <w:rFonts w:cstheme="minorHAnsi"/>
        </w:rPr>
        <w:fldChar w:fldCharType="begin">
          <w:fldData xml:space="preserve">PEVuZE5vdGU+PENpdGU+PEF1dGhvcj5WaXRhY2NhPC9BdXRob3I+PFllYXI+MjAxODwvWWVhcj48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WaXRhY2NhPC9BdXRob3I+PFllYXI+MjAxODwvWWVhcj48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600FCE" w:rsidRPr="0048223E">
        <w:rPr>
          <w:rFonts w:cstheme="minorHAnsi"/>
        </w:rPr>
      </w:r>
      <w:r w:rsidR="00600FCE" w:rsidRPr="0048223E">
        <w:rPr>
          <w:rFonts w:cstheme="minorHAnsi"/>
        </w:rPr>
        <w:fldChar w:fldCharType="separate"/>
      </w:r>
      <w:r w:rsidR="00815817">
        <w:rPr>
          <w:rFonts w:cstheme="minorHAnsi"/>
          <w:noProof/>
        </w:rPr>
        <w:t>(168)</w:t>
      </w:r>
      <w:r w:rsidR="00600FCE" w:rsidRPr="0048223E">
        <w:rPr>
          <w:rFonts w:cstheme="minorHAnsi"/>
        </w:rPr>
        <w:fldChar w:fldCharType="end"/>
      </w:r>
    </w:p>
    <w:p w14:paraId="7B22270E"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5.3 </w:t>
      </w:r>
      <w:r w:rsidRPr="0048223E">
        <w:rPr>
          <w:rFonts w:cstheme="minorHAnsi"/>
          <w:b/>
          <w:bCs/>
        </w:rPr>
        <w:tab/>
        <w:t>Inspiratory muscle training (IMT)</w:t>
      </w:r>
    </w:p>
    <w:p w14:paraId="6841421D" w14:textId="13BB8D20" w:rsidR="008B63E4" w:rsidRPr="0048223E" w:rsidRDefault="008B63E4" w:rsidP="004956C5">
      <w:pPr>
        <w:spacing w:after="240" w:line="240" w:lineRule="auto"/>
        <w:jc w:val="both"/>
        <w:rPr>
          <w:rFonts w:cstheme="minorHAnsi"/>
        </w:rPr>
      </w:pPr>
      <w:r w:rsidRPr="0048223E">
        <w:rPr>
          <w:rFonts w:cstheme="minorHAnsi"/>
        </w:rPr>
        <w:t xml:space="preserve">Since the guideline, three </w:t>
      </w:r>
      <w:r w:rsidR="00CC38C3" w:rsidRPr="0048223E">
        <w:rPr>
          <w:rFonts w:cstheme="minorHAnsi"/>
        </w:rPr>
        <w:t xml:space="preserve">large </w:t>
      </w:r>
      <w:r w:rsidRPr="0048223E">
        <w:rPr>
          <w:rFonts w:cstheme="minorHAnsi"/>
        </w:rPr>
        <w:t xml:space="preserve">RCTs have investigated the value of IMT as an adjunct to PR. </w:t>
      </w:r>
      <w:r w:rsidR="00070BAC" w:rsidRPr="0048223E">
        <w:rPr>
          <w:rFonts w:cstheme="minorHAnsi"/>
        </w:rPr>
        <w:t xml:space="preserve">Although IMT improved inspiratory muscle strength, particularly </w:t>
      </w:r>
      <w:r w:rsidR="000109E5" w:rsidRPr="0048223E">
        <w:rPr>
          <w:rFonts w:cstheme="minorHAnsi"/>
        </w:rPr>
        <w:t xml:space="preserve">in </w:t>
      </w:r>
      <w:r w:rsidR="00070BAC" w:rsidRPr="0048223E">
        <w:rPr>
          <w:rFonts w:cstheme="minorHAnsi"/>
        </w:rPr>
        <w:t>those with inspiratory muscle weakness,</w:t>
      </w:r>
      <w:r w:rsidR="00070BAC" w:rsidRPr="0048223E">
        <w:rPr>
          <w:rFonts w:cstheme="minorHAnsi"/>
        </w:rPr>
        <w:fldChar w:fldCharType="begin">
          <w:fldData xml:space="preserve">PEVuZE5vdGU+PENpdGU+PEF1dGhvcj5DaGFydXN1c2luPC9BdXRob3I+PFllYXI+MjAxODwvWWVh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</w:fldData>
        </w:fldChar>
      </w:r>
      <w:r w:rsidR="00815817">
        <w:rPr>
          <w:rFonts w:cstheme="minorHAnsi"/>
        </w:rPr>
        <w:instrText xml:space="preserve"> ADDIN EN.CITE </w:instrText>
      </w:r>
      <w:r w:rsidR="00815817">
        <w:rPr>
          <w:rFonts w:cstheme="minorHAnsi"/>
        </w:rPr>
        <w:fldChar w:fldCharType="begin">
          <w:fldData xml:space="preserve">PEVuZE5vdGU+PENpdGU+PEF1dGhvcj5DaGFydXN1c2luPC9BdXRob3I+PFllYXI+MjAxODwvWWVh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070BAC" w:rsidRPr="0048223E">
        <w:rPr>
          <w:rFonts w:cstheme="minorHAnsi"/>
        </w:rPr>
      </w:r>
      <w:r w:rsidR="00070BAC" w:rsidRPr="0048223E">
        <w:rPr>
          <w:rFonts w:cstheme="minorHAnsi"/>
        </w:rPr>
        <w:fldChar w:fldCharType="separate"/>
      </w:r>
      <w:r w:rsidR="00815817">
        <w:rPr>
          <w:rFonts w:cstheme="minorHAnsi"/>
          <w:noProof/>
        </w:rPr>
        <w:t>(169)</w:t>
      </w:r>
      <w:r w:rsidR="00070BAC" w:rsidRPr="0048223E">
        <w:rPr>
          <w:rFonts w:cstheme="minorHAnsi"/>
        </w:rPr>
        <w:fldChar w:fldCharType="end"/>
      </w:r>
      <w:r w:rsidR="00070BAC" w:rsidRPr="0048223E">
        <w:rPr>
          <w:rFonts w:cstheme="minorHAnsi"/>
        </w:rPr>
        <w:t xml:space="preserve"> </w:t>
      </w:r>
      <w:r w:rsidR="000109E5" w:rsidRPr="0048223E">
        <w:rPr>
          <w:rFonts w:cstheme="minorHAnsi"/>
        </w:rPr>
        <w:t xml:space="preserve">significant </w:t>
      </w:r>
      <w:r w:rsidRPr="0048223E">
        <w:rPr>
          <w:rFonts w:cstheme="minorHAnsi"/>
        </w:rPr>
        <w:t xml:space="preserve">additive benefits of IMT to PR in core outcomes such as exercise capacity or </w:t>
      </w:r>
      <w:r w:rsidR="00195CC0" w:rsidRPr="0048223E">
        <w:rPr>
          <w:rFonts w:cstheme="minorHAnsi"/>
        </w:rPr>
        <w:t>HRQOL</w:t>
      </w:r>
      <w:r w:rsidR="000109E5" w:rsidRPr="0048223E">
        <w:rPr>
          <w:rFonts w:cstheme="minorHAnsi"/>
        </w:rPr>
        <w:t xml:space="preserve"> are less convincing</w:t>
      </w:r>
      <w:r w:rsidRPr="0048223E">
        <w:rPr>
          <w:rFonts w:cstheme="minorHAnsi"/>
        </w:rPr>
        <w:t xml:space="preserve"> </w:t>
      </w:r>
      <w:r w:rsidRPr="0048223E">
        <w:rPr>
          <w:rFonts w:cstheme="minorHAnsi"/>
        </w:rPr>
        <w:fldChar w:fldCharType="begin">
          <w:fldData xml:space="preserve">PEVuZE5vdGU+PENpdGU+PEF1dGhvcj5DaGFydXN1c2luPC9BdXRob3I+PFllYXI+MjAxODwvWWVh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</w:fldData>
        </w:fldChar>
      </w:r>
      <w:r w:rsidR="00815817">
        <w:rPr>
          <w:rFonts w:cstheme="minorHAnsi"/>
        </w:rPr>
        <w:instrText xml:space="preserve"> ADDIN EN.CITE </w:instrText>
      </w:r>
      <w:r w:rsidR="00815817">
        <w:rPr>
          <w:rFonts w:cstheme="minorHAnsi"/>
        </w:rPr>
        <w:fldChar w:fldCharType="begin">
          <w:fldData xml:space="preserve">PEVuZE5vdGU+PENpdGU+PEF1dGhvcj5DaGFydXN1c2luPC9BdXRob3I+PFllYXI+MjAxODwvWWVh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69-171)</w:t>
      </w:r>
      <w:r w:rsidRPr="0048223E">
        <w:rPr>
          <w:rFonts w:cstheme="minorHAnsi"/>
        </w:rPr>
        <w:fldChar w:fldCharType="end"/>
      </w:r>
      <w:r w:rsidRPr="0048223E">
        <w:rPr>
          <w:rFonts w:cstheme="minorHAnsi"/>
        </w:rPr>
        <w:t xml:space="preserve">. Limited and conflicting data exist in </w:t>
      </w:r>
      <w:r w:rsidR="000109E5" w:rsidRPr="0048223E">
        <w:rPr>
          <w:rFonts w:cstheme="minorHAnsi"/>
        </w:rPr>
        <w:t>respiratory disease other than COPD</w:t>
      </w:r>
      <w:r w:rsidRPr="0048223E">
        <w:rPr>
          <w:rFonts w:cstheme="minorHAnsi"/>
        </w:rPr>
        <w:t>.</w:t>
      </w:r>
      <w:r w:rsidRPr="0048223E">
        <w:rPr>
          <w:rFonts w:cstheme="minorHAnsi"/>
        </w:rPr>
        <w:fldChar w:fldCharType="begin">
          <w:fldData xml:space="preserve">PEVuZE5vdGU+PENpdGU+PEF1dGhvcj5aYWtpPC9BdXRob3I+PFllYXI+MjAyMjwvWWVhcj48UmVj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aYWtpPC9BdXRob3I+PFllYXI+MjAyMjwvWWVhcj48UmVj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72, 173)</w:t>
      </w:r>
      <w:r w:rsidRPr="0048223E">
        <w:rPr>
          <w:rFonts w:cstheme="minorHAnsi"/>
        </w:rPr>
        <w:fldChar w:fldCharType="end"/>
      </w:r>
    </w:p>
    <w:p w14:paraId="624D6BBA" w14:textId="77777777" w:rsidR="000109E5" w:rsidRPr="0048223E" w:rsidRDefault="000109E5" w:rsidP="004956C5">
      <w:pPr>
        <w:spacing w:after="240" w:line="240" w:lineRule="auto"/>
        <w:jc w:val="both"/>
        <w:rPr>
          <w:rFonts w:cstheme="minorHAnsi"/>
        </w:rPr>
      </w:pPr>
    </w:p>
    <w:p w14:paraId="2A924075" w14:textId="7061903F" w:rsidR="008B63E4" w:rsidRPr="0048223E" w:rsidRDefault="008B63E4" w:rsidP="004956C5">
      <w:pPr>
        <w:spacing w:after="120" w:line="240" w:lineRule="auto"/>
        <w:jc w:val="both"/>
        <w:rPr>
          <w:rFonts w:cstheme="minorHAnsi"/>
          <w:b/>
          <w:bCs/>
        </w:rPr>
      </w:pPr>
      <w:r w:rsidRPr="0048223E">
        <w:rPr>
          <w:rFonts w:cstheme="minorHAnsi"/>
          <w:b/>
          <w:bCs/>
        </w:rPr>
        <w:t xml:space="preserve">5.4 </w:t>
      </w:r>
      <w:r w:rsidRPr="0048223E">
        <w:rPr>
          <w:rFonts w:cstheme="minorHAnsi"/>
          <w:b/>
          <w:bCs/>
        </w:rPr>
        <w:tab/>
        <w:t xml:space="preserve">Physical activity </w:t>
      </w:r>
      <w:r w:rsidR="00F647B8" w:rsidRPr="0048223E">
        <w:rPr>
          <w:rFonts w:cstheme="minorHAnsi"/>
          <w:b/>
          <w:bCs/>
        </w:rPr>
        <w:t xml:space="preserve">(PA) </w:t>
      </w:r>
      <w:r w:rsidRPr="0048223E">
        <w:rPr>
          <w:rFonts w:cstheme="minorHAnsi"/>
          <w:b/>
          <w:bCs/>
        </w:rPr>
        <w:t>counselling</w:t>
      </w:r>
    </w:p>
    <w:p w14:paraId="47BF8DE3" w14:textId="357ECAF4" w:rsidR="008B63E4" w:rsidRPr="0048223E" w:rsidRDefault="00A516CC" w:rsidP="004956C5">
      <w:pPr>
        <w:spacing w:after="240" w:line="240" w:lineRule="auto"/>
        <w:jc w:val="both"/>
        <w:rPr>
          <w:rFonts w:cstheme="minorHAnsi"/>
        </w:rPr>
      </w:pPr>
      <w:r w:rsidRPr="0048223E">
        <w:rPr>
          <w:rFonts w:cstheme="minorHAnsi"/>
        </w:rPr>
        <w:t>Physical inactivity is associated with poor prognosis in COPD.</w:t>
      </w:r>
      <w:r w:rsidRPr="0048223E">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66)</w:t>
      </w:r>
      <w:r w:rsidRPr="0048223E">
        <w:rPr>
          <w:rFonts w:cstheme="minorHAnsi"/>
        </w:rPr>
        <w:fldChar w:fldCharType="end"/>
      </w:r>
      <w:r w:rsidRPr="0048223E">
        <w:rPr>
          <w:rFonts w:cstheme="minorHAnsi"/>
        </w:rPr>
        <w:t xml:space="preserve"> </w:t>
      </w:r>
      <w:r w:rsidR="008B63E4" w:rsidRPr="0048223E">
        <w:rPr>
          <w:rFonts w:cstheme="minorHAnsi"/>
        </w:rPr>
        <w:t xml:space="preserve">The effects of PR </w:t>
      </w:r>
      <w:r w:rsidR="00802DE3" w:rsidRPr="0048223E">
        <w:rPr>
          <w:rFonts w:cstheme="minorHAnsi"/>
        </w:rPr>
        <w:t xml:space="preserve">alone </w:t>
      </w:r>
      <w:r w:rsidR="008B63E4" w:rsidRPr="0048223E">
        <w:rPr>
          <w:rFonts w:cstheme="minorHAnsi"/>
        </w:rPr>
        <w:t xml:space="preserve">on physical activity levels are relatively modest </w:t>
      </w:r>
      <w:r w:rsidR="008B63E4" w:rsidRPr="0048223E">
        <w:rPr>
          <w:rFonts w:cstheme="minorHAnsi"/>
        </w:rPr>
        <w:fldChar w:fldCharType="begin"/>
      </w:r>
      <w:r w:rsidR="00815817">
        <w:rPr>
          <w:rFonts w:cstheme="minorHAnsi"/>
        </w:rPr>
        <w:instrText xml:space="preserve"> ADDIN EN.CITE &lt;EndNote&gt;&lt;Cite&gt;&lt;Author&gt;Cindy Ng&lt;/Author&gt;&lt;Year&gt;2012&lt;/Year&gt;&lt;RecNum&gt;2685&lt;/RecNum&gt;&lt;DisplayText&gt;(174)&lt;/DisplayText&gt;&lt;record&gt;&lt;rec-number&gt;2685&lt;/rec-number&gt;&lt;foreign-keys&gt;&lt;key app="EN" db-id="wtpdvfsd22fv2yep5vextrzfa05dvazz09w5" timestamp="1517084303"&gt;2685&lt;/key&gt;&lt;/foreign-keys&gt;&lt;ref-type name="Journal Article"&gt;17&lt;/ref-type&gt;&lt;contributors&gt;&lt;authors&gt;&lt;author&gt;Cindy Ng, L. W.&lt;/author&gt;&lt;author&gt;Mackney, J.&lt;/author&gt;&lt;author&gt;Jenkins, S.&lt;/author&gt;&lt;author&gt;Hill, K.&lt;/author&gt;&lt;/authors&gt;&lt;/contributors&gt;&lt;auth-address&gt;School of Physiotherapy and Curtin Health Innovation Research Institute, Curtin University, Perth, Western Australia.&lt;/auth-address&gt;&lt;titles&gt;&lt;title&gt;Does exercise training change physical activity in people with COPD? A systematic review and meta-analysis&lt;/title&gt;&lt;secondary-title&gt;Chron Respir Dis&lt;/secondary-title&gt;&lt;/titles&gt;&lt;periodical&gt;&lt;full-title&gt;Chron Respir Dis&lt;/full-title&gt;&lt;/periodical&gt;&lt;pages&gt;17-26&lt;/pages&gt;&lt;volume&gt;9&lt;/volume&gt;&lt;number&gt;1&lt;/number&gt;&lt;edition&gt;2011/12/24&lt;/edition&gt;&lt;keywords&gt;&lt;keyword&gt;Exercise&lt;/keyword&gt;&lt;keyword&gt;*Exercise Therapy&lt;/keyword&gt;&lt;keyword&gt;Humans&lt;/keyword&gt;&lt;keyword&gt;Pulmonary Disease, Chronic Obstructive/*physiopathology/*rehabilitation&lt;/keyword&gt;&lt;keyword&gt;Randomized Controlled Trials as Topic&lt;/keyword&gt;&lt;/keywords&gt;&lt;dates&gt;&lt;year&gt;2012&lt;/year&gt;&lt;pub-dates&gt;&lt;date&gt;Feb&lt;/date&gt;&lt;/pub-dates&gt;&lt;/dates&gt;&lt;isbn&gt;1479-9731 (Electronic)&amp;#xD;1479-9723 (Linking)&lt;/isbn&gt;&lt;accession-num&gt;22194629&lt;/accession-num&gt;&lt;urls&gt;&lt;related-urls&gt;&lt;url&gt;https://www.ncbi.nlm.nih.gov/pubmed/22194629&lt;/url&gt;&lt;/related-urls&gt;&lt;/urls&gt;&lt;electronic-resource-num&gt;10.1177/1479972311430335&lt;/electronic-resource-num&gt;&lt;/record&gt;&lt;/Cite&gt;&lt;/EndNote&gt;</w:instrText>
      </w:r>
      <w:r w:rsidR="008B63E4" w:rsidRPr="0048223E">
        <w:rPr>
          <w:rFonts w:cstheme="minorHAnsi"/>
        </w:rPr>
        <w:fldChar w:fldCharType="separate"/>
      </w:r>
      <w:r w:rsidR="00815817">
        <w:rPr>
          <w:rFonts w:cstheme="minorHAnsi"/>
          <w:noProof/>
        </w:rPr>
        <w:t>(174)</w:t>
      </w:r>
      <w:r w:rsidR="008B63E4" w:rsidRPr="0048223E">
        <w:rPr>
          <w:rFonts w:cstheme="minorHAnsi"/>
        </w:rPr>
        <w:fldChar w:fldCharType="end"/>
      </w:r>
      <w:r w:rsidR="00802DE3" w:rsidRPr="0048223E">
        <w:rPr>
          <w:rFonts w:cstheme="minorHAnsi"/>
        </w:rPr>
        <w:t xml:space="preserve">. A systematic review demonstrated that </w:t>
      </w:r>
      <w:r w:rsidR="00F647B8" w:rsidRPr="0048223E">
        <w:rPr>
          <w:rFonts w:cstheme="minorHAnsi"/>
        </w:rPr>
        <w:t>PA</w:t>
      </w:r>
      <w:r w:rsidR="00802DE3" w:rsidRPr="0048223E">
        <w:rPr>
          <w:rFonts w:cstheme="minorHAnsi"/>
        </w:rPr>
        <w:t xml:space="preserve"> promotion with pedometers</w:t>
      </w:r>
      <w:r w:rsidR="008B63E4" w:rsidRPr="0048223E">
        <w:rPr>
          <w:rFonts w:cstheme="minorHAnsi"/>
        </w:rPr>
        <w:t xml:space="preserve"> </w:t>
      </w:r>
      <w:r w:rsidR="00802DE3" w:rsidRPr="0048223E">
        <w:rPr>
          <w:rFonts w:cstheme="minorHAnsi"/>
        </w:rPr>
        <w:t xml:space="preserve">as an adjunct to PR </w:t>
      </w:r>
      <w:r w:rsidR="00983FED" w:rsidRPr="0048223E">
        <w:rPr>
          <w:rFonts w:cstheme="minorHAnsi"/>
        </w:rPr>
        <w:t>improves step counts/day,</w:t>
      </w:r>
      <w:r w:rsidR="00983FED" w:rsidRPr="0048223E">
        <w:rPr>
          <w:rFonts w:cstheme="minorHAnsi"/>
        </w:rPr>
        <w:fldChar w:fldCharType="begin">
          <w:fldData xml:space="preserve">PEVuZE5vdGU+PENpdGU+PEF1dGhvcj5Bcm1zdHJvbmc8L0F1dGhvcj48WWVhcj4yMDE5PC9ZZWFy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</w:fldData>
        </w:fldChar>
      </w:r>
      <w:r w:rsidR="00815817">
        <w:rPr>
          <w:rFonts w:cstheme="minorHAnsi"/>
        </w:rPr>
        <w:instrText xml:space="preserve"> ADDIN EN.CITE </w:instrText>
      </w:r>
      <w:r w:rsidR="00815817">
        <w:rPr>
          <w:rFonts w:cstheme="minorHAnsi"/>
        </w:rPr>
        <w:fldChar w:fldCharType="begin">
          <w:fldData xml:space="preserve">PEVuZE5vdGU+PENpdGU+PEF1dGhvcj5Bcm1zdHJvbmc8L0F1dGhvcj48WWVhcj4yMDE5PC9ZZWFy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983FED" w:rsidRPr="0048223E">
        <w:rPr>
          <w:rFonts w:cstheme="minorHAnsi"/>
        </w:rPr>
      </w:r>
      <w:r w:rsidR="00983FED" w:rsidRPr="0048223E">
        <w:rPr>
          <w:rFonts w:cstheme="minorHAnsi"/>
        </w:rPr>
        <w:fldChar w:fldCharType="separate"/>
      </w:r>
      <w:r w:rsidR="00815817">
        <w:rPr>
          <w:rFonts w:cstheme="minorHAnsi"/>
          <w:noProof/>
        </w:rPr>
        <w:t>(175)</w:t>
      </w:r>
      <w:r w:rsidR="00983FED" w:rsidRPr="0048223E">
        <w:rPr>
          <w:rFonts w:cstheme="minorHAnsi"/>
        </w:rPr>
        <w:fldChar w:fldCharType="end"/>
      </w:r>
      <w:r w:rsidR="00983FED" w:rsidRPr="0048223E">
        <w:rPr>
          <w:rFonts w:cstheme="minorHAnsi"/>
        </w:rPr>
        <w:t xml:space="preserve"> although studies were small and results heterogeneous. </w:t>
      </w:r>
      <w:r w:rsidR="008A4EC1" w:rsidRPr="0048223E">
        <w:rPr>
          <w:rFonts w:cstheme="minorHAnsi"/>
        </w:rPr>
        <w:t>A</w:t>
      </w:r>
      <w:r w:rsidR="00983FED" w:rsidRPr="0048223E">
        <w:rPr>
          <w:rFonts w:cstheme="minorHAnsi"/>
        </w:rPr>
        <w:t xml:space="preserve"> trial conducted in the NHS setting </w:t>
      </w:r>
      <w:r w:rsidR="008B63E4" w:rsidRPr="0048223E">
        <w:rPr>
          <w:rFonts w:cstheme="minorHAnsi"/>
        </w:rPr>
        <w:t>randomised 152 participants with COPD to an eight-week PR programme either with or without pedometer-directed step targets reviewed weekly.</w:t>
      </w:r>
      <w:r w:rsidR="008B63E4" w:rsidRPr="0048223E">
        <w:rPr>
          <w:rFonts w:cstheme="minorHAnsi"/>
        </w:rPr>
        <w:fldChar w:fldCharType="begin">
          <w:fldData xml:space="preserve">PEVuZE5vdGU+PENpdGU+PEF1dGhvcj5Ob2xhbjwvQXV0aG9yPjxZZWFyPjIwMTc8L1llYXI+PFJl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Ob2xhbjwvQXV0aG9yPjxZZWFyPjIwMTc8L1llYXI+PFJl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76)</w:t>
      </w:r>
      <w:r w:rsidR="008B63E4" w:rsidRPr="0048223E">
        <w:rPr>
          <w:rFonts w:cstheme="minorHAnsi"/>
        </w:rPr>
        <w:fldChar w:fldCharType="end"/>
      </w:r>
      <w:r w:rsidR="008B63E4" w:rsidRPr="0048223E">
        <w:rPr>
          <w:rFonts w:cstheme="minorHAnsi"/>
        </w:rPr>
        <w:t xml:space="preserve"> </w:t>
      </w:r>
      <w:r w:rsidR="004D6EC6" w:rsidRPr="0048223E">
        <w:rPr>
          <w:rFonts w:cstheme="minorHAnsi"/>
        </w:rPr>
        <w:t>N</w:t>
      </w:r>
      <w:r w:rsidR="008B63E4" w:rsidRPr="0048223E">
        <w:rPr>
          <w:rFonts w:cstheme="minorHAnsi"/>
        </w:rPr>
        <w:t>o significant difference</w:t>
      </w:r>
      <w:r w:rsidR="00A3731F" w:rsidRPr="0048223E">
        <w:rPr>
          <w:rFonts w:cstheme="minorHAnsi"/>
        </w:rPr>
        <w:t>s</w:t>
      </w:r>
      <w:r w:rsidR="008B63E4" w:rsidRPr="0048223E">
        <w:rPr>
          <w:rFonts w:cstheme="minorHAnsi"/>
        </w:rPr>
        <w:t xml:space="preserve"> in change in time spent in moderate intensity activity</w:t>
      </w:r>
      <w:r w:rsidR="00A3731F" w:rsidRPr="0048223E">
        <w:rPr>
          <w:rFonts w:cstheme="minorHAnsi"/>
        </w:rPr>
        <w:t>, exercise capacity or HRQOL</w:t>
      </w:r>
      <w:r w:rsidR="004D6EC6" w:rsidRPr="0048223E">
        <w:rPr>
          <w:rFonts w:cstheme="minorHAnsi"/>
        </w:rPr>
        <w:t xml:space="preserve"> w</w:t>
      </w:r>
      <w:r w:rsidR="00A3731F" w:rsidRPr="0048223E">
        <w:rPr>
          <w:rFonts w:cstheme="minorHAnsi"/>
        </w:rPr>
        <w:t>ere</w:t>
      </w:r>
      <w:r w:rsidR="004D6EC6" w:rsidRPr="0048223E">
        <w:rPr>
          <w:rFonts w:cstheme="minorHAnsi"/>
        </w:rPr>
        <w:t xml:space="preserve"> seen</w:t>
      </w:r>
      <w:r w:rsidR="008B63E4" w:rsidRPr="0048223E">
        <w:rPr>
          <w:rFonts w:cstheme="minorHAnsi"/>
        </w:rPr>
        <w:t xml:space="preserve"> between </w:t>
      </w:r>
      <w:r w:rsidR="008B63E4" w:rsidRPr="0048223E">
        <w:rPr>
          <w:rFonts w:cstheme="minorHAnsi"/>
        </w:rPr>
        <w:lastRenderedPageBreak/>
        <w:t>groups.</w:t>
      </w:r>
      <w:r w:rsidR="008B63E4" w:rsidRPr="0048223E">
        <w:rPr>
          <w:rFonts w:cstheme="minorHAnsi"/>
        </w:rPr>
        <w:fldChar w:fldCharType="begin">
          <w:fldData xml:space="preserve">PEVuZE5vdGU+PENpdGU+PEF1dGhvcj5Ob2xhbjwvQXV0aG9yPjxZZWFyPjIwMTc8L1llYXI+PFJl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</w:fldData>
        </w:fldChar>
      </w:r>
      <w:r w:rsidR="00815817">
        <w:rPr>
          <w:rFonts w:cstheme="minorHAnsi"/>
        </w:rPr>
        <w:instrText xml:space="preserve"> ADDIN EN.CITE </w:instrText>
      </w:r>
      <w:r w:rsidR="00815817">
        <w:rPr>
          <w:rFonts w:cstheme="minorHAnsi"/>
        </w:rPr>
        <w:fldChar w:fldCharType="begin">
          <w:fldData xml:space="preserve">PEVuZE5vdGU+PENpdGU+PEF1dGhvcj5Ob2xhbjwvQXV0aG9yPjxZZWFyPjIwMTc8L1llYXI+PFJl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76)</w:t>
      </w:r>
      <w:r w:rsidR="008B63E4" w:rsidRPr="0048223E">
        <w:rPr>
          <w:rFonts w:cstheme="minorHAnsi"/>
        </w:rPr>
        <w:fldChar w:fldCharType="end"/>
      </w:r>
      <w:r w:rsidR="008B63E4" w:rsidRPr="0048223E">
        <w:rPr>
          <w:rFonts w:cstheme="minorHAnsi"/>
        </w:rPr>
        <w:t xml:space="preserve"> Studies exploring behavioural counselling</w:t>
      </w:r>
      <w:r w:rsidRPr="0048223E">
        <w:rPr>
          <w:rFonts w:cstheme="minorHAnsi"/>
        </w:rPr>
        <w:t xml:space="preserve"> as an adjunct to PR</w:t>
      </w:r>
      <w:r w:rsidR="008B63E4" w:rsidRPr="0048223E">
        <w:rPr>
          <w:rFonts w:cstheme="minorHAnsi"/>
        </w:rPr>
        <w:t>, typically using motivational interviewing, have produced mixed results.</w:t>
      </w:r>
      <w:r w:rsidR="008B63E4" w:rsidRPr="0048223E">
        <w:rPr>
          <w:rFonts w:cstheme="minorHAnsi"/>
        </w:rPr>
        <w:fldChar w:fldCharType="begin">
          <w:fldData xml:space="preserve">PEVuZE5vdGU+PENpdGU+PEF1dGhvcj5DcnV6PC9BdXRob3I+PFllYXI+MjAxNjwvWWVhcj48UmVj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</w:fldData>
        </w:fldChar>
      </w:r>
      <w:r w:rsidR="00815817">
        <w:rPr>
          <w:rFonts w:cstheme="minorHAnsi"/>
        </w:rPr>
        <w:instrText xml:space="preserve"> ADDIN EN.CITE </w:instrText>
      </w:r>
      <w:r w:rsidR="00815817">
        <w:rPr>
          <w:rFonts w:cstheme="minorHAnsi"/>
        </w:rPr>
        <w:fldChar w:fldCharType="begin">
          <w:fldData xml:space="preserve">PEVuZE5vdGU+PENpdGU+PEF1dGhvcj5DcnV6PC9BdXRob3I+PFllYXI+MjAxNjwvWWVhcj48UmVj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8B63E4" w:rsidRPr="0048223E">
        <w:rPr>
          <w:rFonts w:cstheme="minorHAnsi"/>
        </w:rPr>
      </w:r>
      <w:r w:rsidR="008B63E4" w:rsidRPr="0048223E">
        <w:rPr>
          <w:rFonts w:cstheme="minorHAnsi"/>
        </w:rPr>
        <w:fldChar w:fldCharType="separate"/>
      </w:r>
      <w:r w:rsidR="00815817">
        <w:rPr>
          <w:rFonts w:cstheme="minorHAnsi"/>
          <w:noProof/>
        </w:rPr>
        <w:t>(177-179)</w:t>
      </w:r>
      <w:r w:rsidR="008B63E4" w:rsidRPr="0048223E">
        <w:rPr>
          <w:rFonts w:cstheme="minorHAnsi"/>
        </w:rPr>
        <w:fldChar w:fldCharType="end"/>
      </w:r>
      <w:r w:rsidR="008B63E4" w:rsidRPr="0048223E">
        <w:rPr>
          <w:rFonts w:cstheme="minorHAnsi"/>
        </w:rPr>
        <w:t xml:space="preserve"> </w:t>
      </w:r>
      <w:r w:rsidR="00F647B8" w:rsidRPr="0048223E">
        <w:rPr>
          <w:rFonts w:cstheme="minorHAnsi"/>
        </w:rPr>
        <w:t>As discussed in Section 2.4, PA data collection and reporting should conform to international consensus recommendations.</w:t>
      </w:r>
      <w:r w:rsidR="00F647B8" w:rsidRPr="0048223E">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 </w:instrText>
      </w:r>
      <w:r w:rsidR="00815817">
        <w:rPr>
          <w:rFonts w:cstheme="minorHAnsi"/>
        </w:rPr>
        <w:fldChar w:fldCharType="begin">
          <w:fldData xml:space="preserve">PEVuZE5vdGU+PENpdGU+PEF1dGhvcj5EZW1leWVyPC9BdXRob3I+PFllYXI+MjAyMTwvWWVhcj48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F647B8" w:rsidRPr="0048223E">
        <w:rPr>
          <w:rFonts w:cstheme="minorHAnsi"/>
        </w:rPr>
      </w:r>
      <w:r w:rsidR="00F647B8" w:rsidRPr="0048223E">
        <w:rPr>
          <w:rFonts w:cstheme="minorHAnsi"/>
        </w:rPr>
        <w:fldChar w:fldCharType="separate"/>
      </w:r>
      <w:r w:rsidR="00815817">
        <w:rPr>
          <w:rFonts w:cstheme="minorHAnsi"/>
          <w:noProof/>
        </w:rPr>
        <w:t>(66)</w:t>
      </w:r>
      <w:r w:rsidR="00F647B8" w:rsidRPr="0048223E">
        <w:rPr>
          <w:rFonts w:cstheme="minorHAnsi"/>
        </w:rPr>
        <w:fldChar w:fldCharType="end"/>
      </w:r>
    </w:p>
    <w:p w14:paraId="34D47B5A" w14:textId="77777777" w:rsidR="000109E5" w:rsidRPr="0048223E" w:rsidRDefault="000109E5" w:rsidP="004956C5">
      <w:pPr>
        <w:spacing w:after="240" w:line="240" w:lineRule="auto"/>
        <w:jc w:val="both"/>
        <w:rPr>
          <w:rFonts w:cstheme="minorHAnsi"/>
        </w:rPr>
      </w:pPr>
    </w:p>
    <w:p w14:paraId="1AB31EF3" w14:textId="77777777" w:rsidR="008B63E4" w:rsidRPr="0048223E" w:rsidRDefault="008B63E4" w:rsidP="004956C5">
      <w:pPr>
        <w:spacing w:after="120" w:line="240" w:lineRule="auto"/>
        <w:jc w:val="both"/>
        <w:rPr>
          <w:rFonts w:cstheme="minorHAnsi"/>
          <w:b/>
          <w:bCs/>
        </w:rPr>
      </w:pPr>
      <w:r w:rsidRPr="0048223E">
        <w:rPr>
          <w:rFonts w:cstheme="minorHAnsi"/>
          <w:b/>
          <w:bCs/>
        </w:rPr>
        <w:t xml:space="preserve">5.5 </w:t>
      </w:r>
      <w:r w:rsidRPr="0048223E">
        <w:rPr>
          <w:rFonts w:cstheme="minorHAnsi"/>
          <w:b/>
          <w:bCs/>
        </w:rPr>
        <w:tab/>
        <w:t>Maintenance of pulmonary rehabilitation</w:t>
      </w:r>
    </w:p>
    <w:p w14:paraId="64B70FD1" w14:textId="0690F60D" w:rsidR="008B63E4" w:rsidRPr="0048223E" w:rsidRDefault="008B63E4" w:rsidP="004956C5">
      <w:pPr>
        <w:spacing w:after="120" w:line="240" w:lineRule="auto"/>
        <w:jc w:val="both"/>
        <w:rPr>
          <w:rFonts w:cstheme="minorHAnsi"/>
        </w:rPr>
      </w:pPr>
      <w:r w:rsidRPr="0048223E">
        <w:rPr>
          <w:rFonts w:cstheme="minorHAnsi"/>
        </w:rPr>
        <w:t xml:space="preserve">The beneficial effects of PR decline </w:t>
      </w:r>
      <w:r w:rsidR="004D6EC6" w:rsidRPr="0048223E">
        <w:rPr>
          <w:rFonts w:cstheme="minorHAnsi"/>
        </w:rPr>
        <w:t>over one year</w:t>
      </w:r>
      <w:r w:rsidR="00F861C5" w:rsidRPr="0048223E">
        <w:rPr>
          <w:rFonts w:cstheme="minorHAnsi"/>
        </w:rPr>
        <w:t>.</w:t>
      </w:r>
      <w:r w:rsidRPr="0048223E">
        <w:rPr>
          <w:rFonts w:cstheme="minorHAnsi"/>
        </w:rPr>
        <w:fldChar w:fldCharType="begin"/>
      </w:r>
      <w:r w:rsidR="00815817">
        <w:rPr>
          <w:rFonts w:cstheme="minorHAnsi"/>
        </w:rPr>
        <w:instrText xml:space="preserve"> ADDIN EN.CITE &lt;EndNote&gt;&lt;Cite&gt;&lt;Author&gt;Griffiths&lt;/Author&gt;&lt;Year&gt;2000&lt;/Year&gt;&lt;RecNum&gt;97&lt;/RecNum&gt;&lt;DisplayText&gt;(180)&lt;/DisplayText&gt;&lt;record&gt;&lt;rec-number&gt;97&lt;/rec-number&gt;&lt;foreign-keys&gt;&lt;key app="EN" db-id="wtpdvfsd22fv2yep5vextrzfa05dvazz09w5" timestamp="0"&gt;97&lt;/key&gt;&lt;/foreign-keys&gt;&lt;ref-type name="Journal Article"&gt;17&lt;/ref-type&gt;&lt;contributors&gt;&lt;authors&gt;&lt;author&gt;Griffiths, T. L.&lt;/author&gt;&lt;author&gt;Burr, M. L.&lt;/author&gt;&lt;author&gt;Campbell, I. A.&lt;/author&gt;&lt;author&gt;Lewis-Jenkins, V.&lt;/author&gt;&lt;author&gt;Mullins, J.&lt;/author&gt;&lt;author&gt;Shiels, K.&lt;/author&gt;&lt;author&gt;Turner-Lawlor, P. J.&lt;/author&gt;&lt;author&gt;Payne, N.&lt;/author&gt;&lt;author&gt;Newcombe, R. G.&lt;/author&gt;&lt;author&gt;Ionescu, A. A.&lt;/author&gt;&lt;author&gt;Thomas, J.&lt;/author&gt;&lt;author&gt;Tunbridge, J.&lt;/author&gt;&lt;/authors&gt;&lt;/contributors&gt;&lt;auth-address&gt;Department of Medicine, University of Wales, College of Medicine, Llandough Hospital, Penarth, UK. griffithstl@cf.ac.uk&lt;/auth-address&gt;&lt;titles&gt;&lt;title&gt;Results at 1 year of outpatient multidisciplinary pulmonary rehabilitation: a randomised controlled trial&lt;/title&gt;&lt;secondary-title&gt;Lancet&lt;/secondary-title&gt;&lt;/titles&gt;&lt;pages&gt;362-8&lt;/pages&gt;&lt;volume&gt;355&lt;/volume&gt;&lt;number&gt;9201&lt;/number&gt;&lt;keywords&gt;&lt;keyword&gt;Aged&lt;/keyword&gt;&lt;keyword&gt;*Ambulatory Care&lt;/keyword&gt;&lt;keyword&gt;Dietary Services&lt;/keyword&gt;&lt;keyword&gt;Exercise Therapy&lt;/keyword&gt;&lt;keyword&gt;Female&lt;/keyword&gt;&lt;keyword&gt;Health Services/statistics &amp;amp; numerical data&lt;/keyword&gt;&lt;keyword&gt;Humans&lt;/keyword&gt;&lt;keyword&gt;Lung Diseases, Obstructive/physiopathology/*rehabilitation&lt;/keyword&gt;&lt;keyword&gt;Male&lt;/keyword&gt;&lt;keyword&gt;Occupational Therapy&lt;/keyword&gt;&lt;keyword&gt;Patient Education as Topic&lt;/keyword&gt;&lt;keyword&gt;Physical Therapy Modalities&lt;/keyword&gt;&lt;keyword&gt;Quality of Life&lt;/keyword&gt;&lt;keyword&gt;Respiratory Mechanics&lt;/keyword&gt;&lt;/keywords&gt;&lt;dates&gt;&lt;year&gt;2000&lt;/year&gt;&lt;pub-dates&gt;&lt;date&gt;Jan 29&lt;/date&gt;&lt;/pub-dates&gt;&lt;/dates&gt;&lt;isbn&gt;0140-6736 (Print)&amp;#xD;0140-6736 (Linking)&lt;/isbn&gt;&lt;accession-num&gt;10665556&lt;/accession-num&gt;&lt;urls&gt;&lt;related-urls&gt;&lt;url&gt;https://www.ncbi.nlm.nih.gov/pubmed/10665556&lt;/url&gt;&lt;/related-urls&gt;&lt;/urls&gt;&lt;/record&gt;&lt;/Cite&gt;&lt;/EndNote&gt;</w:instrText>
      </w:r>
      <w:r w:rsidRPr="0048223E">
        <w:rPr>
          <w:rFonts w:cstheme="minorHAnsi"/>
        </w:rPr>
        <w:fldChar w:fldCharType="separate"/>
      </w:r>
      <w:r w:rsidR="00815817">
        <w:rPr>
          <w:rFonts w:cstheme="minorHAnsi"/>
          <w:noProof/>
        </w:rPr>
        <w:t>(180)</w:t>
      </w:r>
      <w:r w:rsidRPr="0048223E">
        <w:rPr>
          <w:rFonts w:cstheme="minorHAnsi"/>
        </w:rPr>
        <w:fldChar w:fldCharType="end"/>
      </w:r>
      <w:r w:rsidR="00F861C5" w:rsidRPr="0048223E">
        <w:rPr>
          <w:rFonts w:cstheme="minorHAnsi"/>
        </w:rPr>
        <w:t xml:space="preserve"> The previous BTS guidelines recommended that PR graduates should be encouraged to continue exercise. However the format and delivery of maintenance programmes reported in the literature vary significantly</w:t>
      </w:r>
      <w:r w:rsidRPr="0048223E">
        <w:rPr>
          <w:rFonts w:cstheme="minorHAnsi"/>
        </w:rPr>
        <w:t>.</w:t>
      </w:r>
      <w:r w:rsidRPr="0048223E">
        <w:rPr>
          <w:rFonts w:cstheme="minorHAnsi"/>
        </w:rPr>
        <w:fldChar w:fldCharType="begin">
          <w:fldData xml:space="preserve">PEVuZE5vdGU+PENpdGU+PEF1dGhvcj5BbGlzb248L0F1dGhvcj48WWVhcj4yMDE3PC9ZZWFyPjxS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BbGlzb248L0F1dGhvcj48WWVhcj4yMDE3PC9ZZWFyPjxS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81)</w:t>
      </w:r>
      <w:r w:rsidRPr="0048223E">
        <w:rPr>
          <w:rFonts w:cstheme="minorHAnsi"/>
        </w:rPr>
        <w:fldChar w:fldCharType="end"/>
      </w:r>
      <w:r w:rsidRPr="0048223E">
        <w:rPr>
          <w:rFonts w:cstheme="minorHAnsi"/>
        </w:rPr>
        <w:t xml:space="preserve"> </w:t>
      </w:r>
    </w:p>
    <w:p w14:paraId="5DE69FF6" w14:textId="1BF7C923" w:rsidR="008B63E4" w:rsidRPr="0048223E" w:rsidRDefault="008B63E4" w:rsidP="004956C5">
      <w:pPr>
        <w:spacing w:after="120" w:line="240" w:lineRule="auto"/>
        <w:jc w:val="both"/>
        <w:rPr>
          <w:rFonts w:cstheme="minorHAnsi"/>
        </w:rPr>
      </w:pPr>
      <w:r w:rsidRPr="0048223E">
        <w:rPr>
          <w:rFonts w:cstheme="minorHAnsi"/>
        </w:rPr>
        <w:t xml:space="preserve">The evidence </w:t>
      </w:r>
      <w:r w:rsidR="004B051D" w:rsidRPr="0048223E">
        <w:rPr>
          <w:rFonts w:cstheme="minorHAnsi"/>
        </w:rPr>
        <w:t xml:space="preserve">for </w:t>
      </w:r>
      <w:r w:rsidRPr="0048223E">
        <w:rPr>
          <w:rFonts w:cstheme="minorHAnsi"/>
        </w:rPr>
        <w:t>maintenance programmes after PR are inconsistent</w:t>
      </w:r>
      <w:r w:rsidR="009E2ACA" w:rsidRPr="0048223E">
        <w:rPr>
          <w:rFonts w:cstheme="minorHAnsi"/>
        </w:rPr>
        <w:t xml:space="preserve"> (Table 7)</w:t>
      </w:r>
      <w:r w:rsidRPr="0048223E">
        <w:rPr>
          <w:rFonts w:cstheme="minorHAnsi"/>
        </w:rPr>
        <w:t xml:space="preserve">. A Cochrane review of supervised maintenance programmes showed clinically important improvements in </w:t>
      </w:r>
      <w:r w:rsidR="00A1672E" w:rsidRPr="0048223E">
        <w:rPr>
          <w:rFonts w:cstheme="minorHAnsi"/>
        </w:rPr>
        <w:t>HRQOL</w:t>
      </w:r>
      <w:r w:rsidRPr="0048223E">
        <w:rPr>
          <w:rFonts w:cstheme="minorHAnsi"/>
        </w:rPr>
        <w:t xml:space="preserve"> with maintenance intervention but no significant differences in exercise capacity.</w:t>
      </w:r>
      <w:r w:rsidR="004E0EC1" w:rsidRPr="0048223E">
        <w:rPr>
          <w:rFonts w:cstheme="minorHAnsi"/>
        </w:rPr>
        <w:fldChar w:fldCharType="begin">
          <w:fldData xml:space="preserve">PEVuZE5vdGU+PENpdGU+PEF1dGhvcj5NYWxhZ3V0aTwvQXV0aG9yPjxZZWFyPjIwMjE8L1llYXI+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</w:fldData>
        </w:fldChar>
      </w:r>
      <w:r w:rsidR="00815817">
        <w:rPr>
          <w:rFonts w:cstheme="minorHAnsi"/>
        </w:rPr>
        <w:instrText xml:space="preserve"> ADDIN EN.CITE </w:instrText>
      </w:r>
      <w:r w:rsidR="00815817">
        <w:rPr>
          <w:rFonts w:cstheme="minorHAnsi"/>
        </w:rPr>
        <w:fldChar w:fldCharType="begin">
          <w:fldData xml:space="preserve">PEVuZE5vdGU+PENpdGU+PEF1dGhvcj5NYWxhZ3V0aTwvQXV0aG9yPjxZZWFyPjIwMjE8L1llYXI+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004E0EC1" w:rsidRPr="0048223E">
        <w:rPr>
          <w:rFonts w:cstheme="minorHAnsi"/>
        </w:rPr>
      </w:r>
      <w:r w:rsidR="004E0EC1" w:rsidRPr="0048223E">
        <w:rPr>
          <w:rFonts w:cstheme="minorHAnsi"/>
        </w:rPr>
        <w:fldChar w:fldCharType="separate"/>
      </w:r>
      <w:r w:rsidR="00815817">
        <w:rPr>
          <w:rFonts w:cstheme="minorHAnsi"/>
          <w:noProof/>
        </w:rPr>
        <w:t>(182)</w:t>
      </w:r>
      <w:r w:rsidR="004E0EC1" w:rsidRPr="0048223E">
        <w:rPr>
          <w:rFonts w:cstheme="minorHAnsi"/>
        </w:rPr>
        <w:fldChar w:fldCharType="end"/>
      </w:r>
      <w:r w:rsidR="004E0EC1" w:rsidRPr="0048223E">
        <w:rPr>
          <w:rFonts w:cstheme="minorHAnsi"/>
        </w:rPr>
        <w:t xml:space="preserve"> </w:t>
      </w:r>
      <w:r w:rsidRPr="0048223E">
        <w:rPr>
          <w:rFonts w:cstheme="minorHAnsi"/>
        </w:rPr>
        <w:t xml:space="preserve"> In contrast, the long-term efficacy of PR with home-based or low frequency maintenance programmes</w:t>
      </w:r>
      <w:r w:rsidR="009E2ACA" w:rsidRPr="0048223E">
        <w:rPr>
          <w:rFonts w:cstheme="minorHAnsi"/>
        </w:rPr>
        <w:t xml:space="preserve"> </w:t>
      </w:r>
      <w:r w:rsidRPr="0048223E">
        <w:rPr>
          <w:rFonts w:cstheme="minorHAnsi"/>
        </w:rPr>
        <w:t xml:space="preserve">showed improved maintenance of exercise capacity but no differences in </w:t>
      </w:r>
      <w:r w:rsidR="00A1672E" w:rsidRPr="0048223E">
        <w:rPr>
          <w:rFonts w:cstheme="minorHAnsi"/>
        </w:rPr>
        <w:t>HRQOL</w:t>
      </w:r>
      <w:r w:rsidRPr="0048223E">
        <w:rPr>
          <w:rFonts w:cstheme="minorHAnsi"/>
        </w:rPr>
        <w:t>.</w:t>
      </w:r>
      <w:r w:rsidRPr="0048223E">
        <w:rPr>
          <w:rFonts w:cstheme="minorHAnsi"/>
        </w:rPr>
        <w:fldChar w:fldCharType="begin">
          <w:fldData xml:space="preserve">PEVuZE5vdGU+PENpdGU+PEF1dGhvcj5JbWFtdXJhPC9BdXRob3I+PFllYXI+MjAyMDwvWWVhcj48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JbWFtdXJhPC9BdXRob3I+PFllYXI+MjAyMDwvWWVhcj48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83)</w:t>
      </w:r>
      <w:r w:rsidRPr="0048223E">
        <w:rPr>
          <w:rFonts w:cstheme="minorHAnsi"/>
        </w:rPr>
        <w:fldChar w:fldCharType="end"/>
      </w:r>
    </w:p>
    <w:p w14:paraId="739394CE" w14:textId="17CBBC17" w:rsidR="008B63E4" w:rsidRPr="0048223E" w:rsidRDefault="008B63E4" w:rsidP="004956C5">
      <w:pPr>
        <w:spacing w:after="240" w:line="240" w:lineRule="auto"/>
        <w:jc w:val="both"/>
        <w:rPr>
          <w:rFonts w:cstheme="minorHAnsi"/>
        </w:rPr>
      </w:pPr>
      <w:r w:rsidRPr="0048223E">
        <w:rPr>
          <w:rFonts w:cstheme="minorHAnsi"/>
        </w:rPr>
        <w:t xml:space="preserve">Further studies are needed to explore the optimal frequency and duration of supervised and unsupervised maintenance programmes, and the cost-effectiveness of such programmes compared with alternative approaches (e.g. repeated PR offers). </w:t>
      </w:r>
    </w:p>
    <w:p w14:paraId="3B23275F" w14:textId="77777777" w:rsidR="00D12B39" w:rsidRDefault="00D12B39" w:rsidP="004956C5">
      <w:pPr>
        <w:spacing w:line="240" w:lineRule="auto"/>
        <w:rPr>
          <w:rFonts w:cstheme="minorHAnsi"/>
          <w:b/>
          <w:bCs/>
        </w:rPr>
      </w:pPr>
      <w:r>
        <w:rPr>
          <w:rFonts w:cstheme="minorHAnsi"/>
          <w:b/>
          <w:bCs/>
        </w:rPr>
        <w:br w:type="page"/>
      </w:r>
    </w:p>
    <w:p w14:paraId="6D553E2D" w14:textId="35CAAB87" w:rsidR="005C13D6" w:rsidRPr="0048223E" w:rsidRDefault="005C13D6" w:rsidP="004956C5">
      <w:pPr>
        <w:spacing w:line="240" w:lineRule="auto"/>
        <w:rPr>
          <w:rFonts w:cstheme="minorHAnsi"/>
          <w:b/>
          <w:bCs/>
        </w:rPr>
      </w:pPr>
      <w:r w:rsidRPr="0048223E">
        <w:rPr>
          <w:rFonts w:cstheme="minorHAnsi"/>
          <w:b/>
          <w:bCs/>
        </w:rPr>
        <w:lastRenderedPageBreak/>
        <w:t>Table 7: Systematic Reviews of Maintenance PR: summary of selective studies</w:t>
      </w:r>
    </w:p>
    <w:tbl>
      <w:tblPr>
        <w:tblStyle w:val="TableGrid"/>
        <w:tblW w:w="9776" w:type="dxa"/>
        <w:jc w:val="center"/>
        <w:tblLook w:val="04A0" w:firstRow="1" w:lastRow="0" w:firstColumn="1" w:lastColumn="0" w:noHBand="0" w:noVBand="1"/>
      </w:tblPr>
      <w:tblGrid>
        <w:gridCol w:w="1417"/>
        <w:gridCol w:w="992"/>
        <w:gridCol w:w="4253"/>
        <w:gridCol w:w="3114"/>
      </w:tblGrid>
      <w:tr w:rsidR="001274A1" w:rsidRPr="0048223E" w14:paraId="355BEFED" w14:textId="77777777" w:rsidTr="001274A1">
        <w:trPr>
          <w:trHeight w:val="501"/>
          <w:jc w:val="center"/>
        </w:trPr>
        <w:tc>
          <w:tcPr>
            <w:tcW w:w="1417" w:type="dxa"/>
          </w:tcPr>
          <w:p w14:paraId="27690DB8" w14:textId="77777777" w:rsidR="001274A1" w:rsidRPr="0048223E" w:rsidRDefault="001274A1" w:rsidP="004956C5">
            <w:pPr>
              <w:jc w:val="both"/>
              <w:rPr>
                <w:rFonts w:cstheme="minorHAnsi"/>
                <w:b/>
                <w:bCs/>
              </w:rPr>
            </w:pPr>
            <w:r w:rsidRPr="0048223E">
              <w:rPr>
                <w:rFonts w:cstheme="minorHAnsi"/>
                <w:b/>
                <w:bCs/>
              </w:rPr>
              <w:t>Study</w:t>
            </w:r>
          </w:p>
        </w:tc>
        <w:tc>
          <w:tcPr>
            <w:tcW w:w="992" w:type="dxa"/>
          </w:tcPr>
          <w:p w14:paraId="04400817" w14:textId="77777777" w:rsidR="001274A1" w:rsidRPr="0048223E" w:rsidRDefault="001274A1" w:rsidP="004956C5">
            <w:pPr>
              <w:jc w:val="both"/>
              <w:rPr>
                <w:rFonts w:cstheme="minorHAnsi"/>
                <w:b/>
                <w:bCs/>
              </w:rPr>
            </w:pPr>
            <w:r w:rsidRPr="0048223E">
              <w:rPr>
                <w:rFonts w:cstheme="minorHAnsi"/>
                <w:b/>
                <w:bCs/>
              </w:rPr>
              <w:t>Number of trials</w:t>
            </w:r>
          </w:p>
        </w:tc>
        <w:tc>
          <w:tcPr>
            <w:tcW w:w="4253" w:type="dxa"/>
          </w:tcPr>
          <w:p w14:paraId="27830F55" w14:textId="77777777" w:rsidR="001274A1" w:rsidRPr="0048223E" w:rsidRDefault="001274A1" w:rsidP="004956C5">
            <w:pPr>
              <w:jc w:val="both"/>
              <w:rPr>
                <w:rFonts w:cstheme="minorHAnsi"/>
                <w:b/>
                <w:bCs/>
              </w:rPr>
            </w:pPr>
            <w:r w:rsidRPr="0048223E">
              <w:rPr>
                <w:rFonts w:cstheme="minorHAnsi"/>
                <w:b/>
                <w:bCs/>
              </w:rPr>
              <w:t>Review question</w:t>
            </w:r>
          </w:p>
        </w:tc>
        <w:tc>
          <w:tcPr>
            <w:tcW w:w="3114" w:type="dxa"/>
          </w:tcPr>
          <w:p w14:paraId="69EFF376" w14:textId="77777777" w:rsidR="001274A1" w:rsidRPr="0048223E" w:rsidRDefault="001274A1" w:rsidP="004956C5">
            <w:pPr>
              <w:jc w:val="both"/>
              <w:rPr>
                <w:rFonts w:cstheme="minorHAnsi"/>
                <w:b/>
                <w:bCs/>
              </w:rPr>
            </w:pPr>
            <w:r w:rsidRPr="0048223E">
              <w:rPr>
                <w:rFonts w:cstheme="minorHAnsi"/>
                <w:b/>
                <w:bCs/>
              </w:rPr>
              <w:t xml:space="preserve">Results </w:t>
            </w:r>
          </w:p>
        </w:tc>
      </w:tr>
      <w:tr w:rsidR="001274A1" w:rsidRPr="0048223E" w14:paraId="0102FA33" w14:textId="77777777" w:rsidTr="001274A1">
        <w:trPr>
          <w:trHeight w:val="960"/>
          <w:jc w:val="center"/>
        </w:trPr>
        <w:tc>
          <w:tcPr>
            <w:tcW w:w="1417" w:type="dxa"/>
          </w:tcPr>
          <w:p w14:paraId="23102CD1" w14:textId="77777777" w:rsidR="001274A1" w:rsidRPr="0048223E" w:rsidRDefault="001274A1" w:rsidP="004956C5">
            <w:pPr>
              <w:jc w:val="center"/>
              <w:rPr>
                <w:rFonts w:cstheme="minorHAnsi"/>
              </w:rPr>
            </w:pPr>
            <w:proofErr w:type="spellStart"/>
            <w:r w:rsidRPr="0048223E">
              <w:rPr>
                <w:rFonts w:cstheme="minorHAnsi"/>
              </w:rPr>
              <w:t>Malaguti</w:t>
            </w:r>
            <w:proofErr w:type="spellEnd"/>
            <w:r w:rsidRPr="0048223E">
              <w:rPr>
                <w:rFonts w:cstheme="minorHAnsi"/>
              </w:rPr>
              <w:t>, 2021</w:t>
            </w:r>
          </w:p>
          <w:p w14:paraId="3E941FF9" w14:textId="48E04E35" w:rsidR="001274A1" w:rsidRPr="0048223E" w:rsidRDefault="001274A1" w:rsidP="004956C5">
            <w:pPr>
              <w:jc w:val="center"/>
              <w:rPr>
                <w:rFonts w:cstheme="minorHAnsi"/>
              </w:rPr>
            </w:pPr>
            <w:r w:rsidRPr="0048223E">
              <w:rPr>
                <w:rFonts w:cstheme="minorHAnsi"/>
              </w:rPr>
              <w:fldChar w:fldCharType="begin">
                <w:fldData xml:space="preserve">PEVuZE5vdGU+PENpdGU+PEF1dGhvcj5NYWxhZ3V0aTwvQXV0aG9yPjxZZWFyPjIwMjE8L1llYXI+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</w:fldData>
              </w:fldChar>
            </w:r>
            <w:r w:rsidR="00815817">
              <w:rPr>
                <w:rFonts w:cstheme="minorHAnsi"/>
              </w:rPr>
              <w:instrText xml:space="preserve"> ADDIN EN.CITE </w:instrText>
            </w:r>
            <w:r w:rsidR="00815817">
              <w:rPr>
                <w:rFonts w:cstheme="minorHAnsi"/>
              </w:rPr>
              <w:fldChar w:fldCharType="begin">
                <w:fldData xml:space="preserve">PEVuZE5vdGU+PENpdGU+PEF1dGhvcj5NYWxhZ3V0aTwvQXV0aG9yPjxZZWFyPjIwMjE8L1llYXI+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82)</w:t>
            </w:r>
            <w:r w:rsidRPr="0048223E">
              <w:rPr>
                <w:rFonts w:cstheme="minorHAnsi"/>
              </w:rPr>
              <w:fldChar w:fldCharType="end"/>
            </w:r>
          </w:p>
          <w:p w14:paraId="539B6953" w14:textId="77777777" w:rsidR="001274A1" w:rsidRPr="0048223E" w:rsidRDefault="001274A1" w:rsidP="004956C5">
            <w:pPr>
              <w:jc w:val="center"/>
              <w:rPr>
                <w:rFonts w:cstheme="minorHAnsi"/>
              </w:rPr>
            </w:pPr>
          </w:p>
        </w:tc>
        <w:tc>
          <w:tcPr>
            <w:tcW w:w="992" w:type="dxa"/>
          </w:tcPr>
          <w:p w14:paraId="0C247524" w14:textId="407EB911" w:rsidR="001274A1" w:rsidRPr="0048223E" w:rsidRDefault="001274A1" w:rsidP="004956C5">
            <w:pPr>
              <w:jc w:val="center"/>
              <w:rPr>
                <w:rFonts w:cstheme="minorHAnsi"/>
              </w:rPr>
            </w:pPr>
            <w:r w:rsidRPr="0048223E">
              <w:rPr>
                <w:rFonts w:cstheme="minorHAnsi"/>
              </w:rPr>
              <w:t>21</w:t>
            </w:r>
          </w:p>
        </w:tc>
        <w:tc>
          <w:tcPr>
            <w:tcW w:w="4253" w:type="dxa"/>
          </w:tcPr>
          <w:p w14:paraId="6DAE8D57" w14:textId="77777777" w:rsidR="001274A1" w:rsidRPr="0048223E" w:rsidRDefault="001274A1" w:rsidP="004956C5">
            <w:pPr>
              <w:jc w:val="both"/>
              <w:rPr>
                <w:rFonts w:cstheme="minorHAnsi"/>
              </w:rPr>
            </w:pPr>
            <w:r w:rsidRPr="0048223E">
              <w:rPr>
                <w:rFonts w:cstheme="minorHAnsi"/>
              </w:rPr>
              <w:t xml:space="preserve">Supervised maintenance programmes following pulmonary rehabilitation compared to usual care for COPD. </w:t>
            </w:r>
          </w:p>
        </w:tc>
        <w:tc>
          <w:tcPr>
            <w:tcW w:w="3114" w:type="dxa"/>
          </w:tcPr>
          <w:p w14:paraId="5C712356" w14:textId="77777777" w:rsidR="001274A1" w:rsidRPr="0048223E" w:rsidRDefault="001274A1" w:rsidP="004956C5">
            <w:pPr>
              <w:jc w:val="both"/>
              <w:rPr>
                <w:rFonts w:cstheme="minorHAnsi"/>
              </w:rPr>
            </w:pPr>
            <w:r w:rsidRPr="0048223E">
              <w:rPr>
                <w:rFonts w:cstheme="minorHAnsi"/>
              </w:rPr>
              <w:t xml:space="preserve">Supervised maintenance programmes not associated with increased adverse events, may improve health-related quality of life, and could improve exercise capacity at 6-12 months. Strength of evidence was limited (high risk of bias and small sample size). </w:t>
            </w:r>
          </w:p>
          <w:p w14:paraId="7B658742" w14:textId="77777777" w:rsidR="001274A1" w:rsidRPr="0048223E" w:rsidRDefault="001274A1" w:rsidP="004956C5">
            <w:pPr>
              <w:jc w:val="both"/>
              <w:rPr>
                <w:rFonts w:cstheme="minorHAnsi"/>
              </w:rPr>
            </w:pPr>
          </w:p>
        </w:tc>
      </w:tr>
      <w:tr w:rsidR="001274A1" w:rsidRPr="0048223E" w14:paraId="25376310" w14:textId="77777777" w:rsidTr="001274A1">
        <w:trPr>
          <w:trHeight w:val="1052"/>
          <w:jc w:val="center"/>
        </w:trPr>
        <w:tc>
          <w:tcPr>
            <w:tcW w:w="1417" w:type="dxa"/>
          </w:tcPr>
          <w:p w14:paraId="6A451685" w14:textId="77777777" w:rsidR="001274A1" w:rsidRPr="0048223E" w:rsidRDefault="001274A1" w:rsidP="004956C5">
            <w:pPr>
              <w:jc w:val="center"/>
              <w:rPr>
                <w:rFonts w:cstheme="minorHAnsi"/>
              </w:rPr>
            </w:pPr>
            <w:r w:rsidRPr="0048223E">
              <w:rPr>
                <w:rFonts w:cstheme="minorHAnsi"/>
              </w:rPr>
              <w:t>Imamura, 2020</w:t>
            </w:r>
          </w:p>
          <w:p w14:paraId="777DDBA8" w14:textId="709946AC" w:rsidR="001274A1" w:rsidRPr="0048223E" w:rsidRDefault="001274A1" w:rsidP="004956C5">
            <w:pPr>
              <w:jc w:val="center"/>
              <w:rPr>
                <w:rFonts w:cstheme="minorHAnsi"/>
              </w:rPr>
            </w:pPr>
            <w:r w:rsidRPr="0048223E">
              <w:rPr>
                <w:rFonts w:cstheme="minorHAnsi"/>
              </w:rPr>
              <w:fldChar w:fldCharType="begin">
                <w:fldData xml:space="preserve">PEVuZE5vdGU+PENpdGU+PEF1dGhvcj5JbWFtdXJhPC9BdXRob3I+PFllYXI+MjAyMDwvWWVhcj48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 </w:instrText>
            </w:r>
            <w:r w:rsidR="00815817">
              <w:rPr>
                <w:rFonts w:cstheme="minorHAnsi"/>
              </w:rPr>
              <w:fldChar w:fldCharType="begin">
                <w:fldData xml:space="preserve">PEVuZE5vdGU+PENpdGU+PEF1dGhvcj5JbWFtdXJhPC9BdXRob3I+PFllYXI+MjAyMDwvWWVhcj48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83)</w:t>
            </w:r>
            <w:r w:rsidRPr="0048223E">
              <w:rPr>
                <w:rFonts w:cstheme="minorHAnsi"/>
              </w:rPr>
              <w:fldChar w:fldCharType="end"/>
            </w:r>
          </w:p>
        </w:tc>
        <w:tc>
          <w:tcPr>
            <w:tcW w:w="992" w:type="dxa"/>
          </w:tcPr>
          <w:p w14:paraId="3260C48D" w14:textId="3FA3C280" w:rsidR="001274A1" w:rsidRPr="0048223E" w:rsidRDefault="001274A1" w:rsidP="004956C5">
            <w:pPr>
              <w:jc w:val="center"/>
              <w:rPr>
                <w:rFonts w:cstheme="minorHAnsi"/>
              </w:rPr>
            </w:pPr>
            <w:r w:rsidRPr="0048223E">
              <w:rPr>
                <w:rFonts w:cstheme="minorHAnsi"/>
              </w:rPr>
              <w:t>7</w:t>
            </w:r>
          </w:p>
        </w:tc>
        <w:tc>
          <w:tcPr>
            <w:tcW w:w="4253" w:type="dxa"/>
          </w:tcPr>
          <w:p w14:paraId="45612D43" w14:textId="77777777" w:rsidR="001274A1" w:rsidRPr="0048223E" w:rsidRDefault="001274A1" w:rsidP="004956C5">
            <w:pPr>
              <w:jc w:val="both"/>
              <w:rPr>
                <w:rFonts w:cstheme="minorHAnsi"/>
              </w:rPr>
            </w:pPr>
            <w:r w:rsidRPr="0048223E">
              <w:rPr>
                <w:rFonts w:cstheme="minorHAnsi"/>
              </w:rPr>
              <w:t>Long-term efficacy of pulmonary rehabilitation with home-based or low frequent maintenance programs in COPD patients compared to those who had no maintenance programme.</w:t>
            </w:r>
          </w:p>
        </w:tc>
        <w:tc>
          <w:tcPr>
            <w:tcW w:w="3114" w:type="dxa"/>
          </w:tcPr>
          <w:p w14:paraId="3C124D97" w14:textId="785BD436" w:rsidR="001274A1" w:rsidRPr="0048223E" w:rsidRDefault="001274A1" w:rsidP="004956C5">
            <w:pPr>
              <w:jc w:val="both"/>
              <w:rPr>
                <w:rFonts w:cstheme="minorHAnsi"/>
              </w:rPr>
            </w:pPr>
            <w:r w:rsidRPr="0048223E">
              <w:rPr>
                <w:rFonts w:cstheme="minorHAnsi"/>
              </w:rPr>
              <w:t>PR with maintenance significantly improved 6MW</w:t>
            </w:r>
            <w:r w:rsidR="000D09DE">
              <w:rPr>
                <w:rFonts w:cstheme="minorHAnsi"/>
              </w:rPr>
              <w:t>T</w:t>
            </w:r>
            <w:r w:rsidRPr="0048223E">
              <w:rPr>
                <w:rFonts w:cstheme="minorHAnsi"/>
              </w:rPr>
              <w:t xml:space="preserve">, but not HRQOL was observed. </w:t>
            </w:r>
          </w:p>
        </w:tc>
      </w:tr>
      <w:tr w:rsidR="001274A1" w:rsidRPr="0048223E" w14:paraId="4798A414" w14:textId="77777777" w:rsidTr="001274A1">
        <w:trPr>
          <w:trHeight w:val="1052"/>
          <w:jc w:val="center"/>
        </w:trPr>
        <w:tc>
          <w:tcPr>
            <w:tcW w:w="1417" w:type="dxa"/>
          </w:tcPr>
          <w:p w14:paraId="58E0220C" w14:textId="77777777" w:rsidR="001274A1" w:rsidRPr="0048223E" w:rsidRDefault="001274A1" w:rsidP="004956C5">
            <w:pPr>
              <w:jc w:val="center"/>
              <w:rPr>
                <w:rFonts w:cstheme="minorHAnsi"/>
              </w:rPr>
            </w:pPr>
            <w:r w:rsidRPr="0048223E">
              <w:rPr>
                <w:rFonts w:cstheme="minorHAnsi"/>
              </w:rPr>
              <w:t>Jenkins,  2018</w:t>
            </w:r>
          </w:p>
          <w:p w14:paraId="2986F9E8" w14:textId="1A163F20" w:rsidR="001274A1" w:rsidRPr="0048223E" w:rsidRDefault="001274A1" w:rsidP="004956C5">
            <w:pPr>
              <w:jc w:val="center"/>
              <w:rPr>
                <w:rFonts w:cstheme="minorHAnsi"/>
              </w:rPr>
            </w:pPr>
            <w:r w:rsidRPr="0048223E">
              <w:rPr>
                <w:rFonts w:cstheme="minorHAnsi"/>
              </w:rPr>
              <w:fldChar w:fldCharType="begin">
                <w:fldData xml:space="preserve">PEVuZE5vdGU+PENpdGU+PEF1dGhvcj5KZW5raW5zPC9BdXRob3I+PFllYXI+MjAxODwvWWVhcj48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</w:fldData>
              </w:fldChar>
            </w:r>
            <w:r w:rsidR="00815817">
              <w:rPr>
                <w:rFonts w:cstheme="minorHAnsi"/>
              </w:rPr>
              <w:instrText xml:space="preserve"> ADDIN EN.CITE </w:instrText>
            </w:r>
            <w:r w:rsidR="00815817">
              <w:rPr>
                <w:rFonts w:cstheme="minorHAnsi"/>
              </w:rPr>
              <w:fldChar w:fldCharType="begin">
                <w:fldData xml:space="preserve">PEVuZE5vdGU+PENpdGU+PEF1dGhvcj5KZW5raW5zPC9BdXRob3I+PFllYXI+MjAxODwvWWVhcj48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</w:fldData>
              </w:fldChar>
            </w:r>
            <w:r w:rsidR="00815817">
              <w:rPr>
                <w:rFonts w:cstheme="minorHAnsi"/>
              </w:rPr>
              <w:instrText xml:space="preserve"> ADDIN EN.CITE.DATA </w:instrText>
            </w:r>
            <w:r w:rsidR="00815817">
              <w:rPr>
                <w:rFonts w:cstheme="minorHAnsi"/>
              </w:rPr>
            </w:r>
            <w:r w:rsidR="00815817">
              <w:rPr>
                <w:rFonts w:cstheme="minorHAnsi"/>
              </w:rPr>
              <w:fldChar w:fldCharType="end"/>
            </w:r>
            <w:r w:rsidRPr="0048223E">
              <w:rPr>
                <w:rFonts w:cstheme="minorHAnsi"/>
              </w:rPr>
            </w:r>
            <w:r w:rsidRPr="0048223E">
              <w:rPr>
                <w:rFonts w:cstheme="minorHAnsi"/>
              </w:rPr>
              <w:fldChar w:fldCharType="separate"/>
            </w:r>
            <w:r w:rsidR="00815817">
              <w:rPr>
                <w:rFonts w:cstheme="minorHAnsi"/>
                <w:noProof/>
              </w:rPr>
              <w:t>(184)</w:t>
            </w:r>
            <w:r w:rsidRPr="0048223E">
              <w:rPr>
                <w:rFonts w:cstheme="minorHAnsi"/>
              </w:rPr>
              <w:fldChar w:fldCharType="end"/>
            </w:r>
          </w:p>
          <w:p w14:paraId="3A2E0110" w14:textId="77777777" w:rsidR="001274A1" w:rsidRPr="0048223E" w:rsidRDefault="001274A1" w:rsidP="004956C5">
            <w:pPr>
              <w:jc w:val="center"/>
              <w:rPr>
                <w:rFonts w:cstheme="minorHAnsi"/>
              </w:rPr>
            </w:pPr>
            <w:r w:rsidRPr="0048223E">
              <w:rPr>
                <w:rFonts w:cstheme="minorHAnsi"/>
              </w:rPr>
              <w:fldChar w:fldCharType="begin" w:fldLock="1"/>
            </w:r>
            <w:r w:rsidRPr="0048223E">
              <w:rPr>
                <w:rFonts w:cstheme="minorHAnsi"/>
              </w:rPr>
              <w:instrText>ADDIN CSL_CITATION {"citationItems":[{"id":"ITEM-1","itemData":{"DOI":"10.2147/COPD.S150650","ISSN":"1178-2005","PMID":"29391784","abstract":"Introduction: The clinical benefit of continued supervised maintenance exercise programs following pulmonary rehabilitation in COPD remains unclear. This systematic review aimed to synthesize the available evidence on the efficacy of supervised maintenance exercise programs compared to usual care following pulmonary rehabilitation completion on health care use and mortality.; Methods: Electronic databases (MEDLINE, Embase, CINAHL, Cochrane Central Register of Controlled Trials, Web of Science, and PEDro) and trial registers (ClinicalTrials.gov and Current Controlled Trials) were searched for randomized trials comparing supervised maintenance exercise programs with usual care following pulmonary rehabilitation completion. Primary outcomes were respiratory-cause hospital admissions, exacerbations requiring treatment with antibiotics and/or systemic corticosteroids, and mortality.; Results: Eight trials (790 COPD patients) met the inclusion criteria, six providing data for meta-analysis. Continued supervised maintenance exercise compared to usual care following pulmonary rehabilitation completion significantly reduced the risk of experiencing at least one respiratory-cause hospital admission (risk ratio 0.62, 95% confidence interval [CI] 0.47-0.81, P &lt;0.001). Meta-analyses also suggested that supervised maintenance exercise leads to a clinically important reduction in the rate of respiratory-cause hospital admissions (rate ratio 0.72, 95% CI 0.50-1.05, P =0.09), overall risk of an exacerbation (risk ratio 0.79, 95% CI 0.52-1.19, P =0.25), and mortality (risk ratio 0.57, 95% CI 0.17-1.92, P =0.37).; Conclusion: In the first systematic review of the area, current evidence demonstrates that continued supervised maintenance exercise compared to usual care following pulmonary rehabilitation reduces health care use in COPD. The variance in the quality of the evidence included in this review highlights the need for this evidence to be followed up with further high-quality randomized trials.","author":[{"dropping-particle":"","family":"Jenkins","given":"Alex R","non-dropping-particle":"","parse-names":false,"suffix":""},{"dropping-particle":"","family":"Gowler","given":"Holly","non-dropping-particle":"","parse-names":false,"suffix":""},{"dropping-particle":"","family":"Curtis","given":"Ffion","non-dropping-particle":"","parse-names":false,"suffix":""},{"dropping-particle":"","family":"Holden","given":"Neil S","non-dropping-particle":"","parse-names":false,"suffix":""},{"dropping-particle":"","family":"Bridle","given":"Christopher","non-dropping-particle":"","parse-names":false,"suffix":""},{"dropping-particle":"","family":"Jones","given":"Arwel W","non-dropping-particle":"","parse-names":false,"suffix":""}],"container-title":"International journal of chronic obstructive pulmonary disease","id":"ITEM-1","issued":{"date-parts":[["2018","1","10"]]},"note":"Accession Number: 29391784. Language: English. Date Revised: 20181202. Date Created: 20180203. Date Completed: 20180917. Update Code: 20211220. Publication Type: Journal Article, Meta-Analysis, Review, Systematic Review, Video-Audio Media. Journal ID: 101273481. Publication Model: Electronic-eCollection; eCollection. Cited Medium: Internet. NLM ISO Abbr: Int J Chron Obstruct Pulmon Dis. PubMed Central ID: PMC5768431. Linked References: J Cardiopulm Rehabil Prev. 2011 Jan-Feb;31(1):52-9. (PMID: 20724933); Respir Med. 2008 Apr;102(4):556-66. (PMID: 18164191); Am J Respir Crit Care Med. 2013 Oct 15;188(8):e13-64. (PMID: 24127811); Int J Chron Obstruct Pulmon Dis. 2009;4:301-13. (PMID: 19750190); Am J Respir Crit Care Med. 2003 Mar 15;167(6):880-8. (PMID: 12505859); J Cardiopulm Rehabil. 2003 Jan-Feb;23(1):60-8. (PMID: 12576914); Appl Health Econ Health Policy. 2016 Feb;14 (1):105-15. (PMID: 26346590); Cochrane Database Syst Rev. 2015 Feb 23;(2):CD003793. (PMID: 25705944); BMJ Open. 2015 Mar 11;5(3):e005921. (PMID: 25762226); Eur Respir J. 2002 Jul;20(1):20-9. (PMID: 12166571); Chron Respir Dis. 2016 Feb;13(1):57-66. (PMID: 26703921); Chest. 2016 Oct;150(4):837-859. (PMID: 27497743); JMIR Res Protoc. 2016 May 11;5(2):e63. (PMID: 27169436); Clin Respir J. 2012 Apr;6(2):112-9. (PMID: 21651747); Thorax. 2010 Jan;65(1):7-13. (PMID: 19703824); Respir Med. 2013 Dec;107(12):1948-56. (PMID: 23890958); Eur Respir J. 2008 Jul;32(1):17-24. (PMID: 18591336); BMJ Open. 2016 Aug 04;6(8):e011297. (PMID: 27491669); Am J Respir Crit Care Med. 2017 Mar 1;195(5):622-629. (PMID: 27611807); Arch Phys Med Rehabil. 1990 Jul;71(8):570-3. (PMID: 2369292); Respirology. 2004 Aug;9(3):345-51. (PMID: 15363006); Chest. 2013 Oct;144(4):1124-1133. (PMID: 23429931); Ann Intern Med. 2011 Aug 2;155(3):179-91. (PMID: 21810710); Cochrane Database Syst Rev. 2011 Oct 05;(10):CD005305. (PMID: 21975749); BMC Fam Pract. 2013 Feb 11;14:21. (PMID: 23399113); Eur Respir J. 2017 Mar 15;49(3):null. (PMID: 28298398); Am J Respir Crit Care Med. 2014 Feb 1;189(3):250-5. (PMID: 24383418); Am J Health Behav. 2014 May;38(3):321-30. (PMID: 24636028); Chest. 2000 Apr;117(4):976-83. (PMID: 10767227); Cochrane Database Syst Rev. 2013 May 31;(5):CD007891. (PMID: 23728670); Clin Rehabil. 2010 Feb;24(2):122-36. (PMID: 20026578); Trials. 2011 May 17;12:125. (PMID: 21586143); Contemp Clin Trials. 2015 Nov;45(Pt B):458-467. (PMID: 26362690); Proc Am Thorac Soc. 2008 May 1;5(4):524-9. (PMID: 18453366); BMC Pulm Med. 2007 May 16;7:7. (PMID: 17506903); Cochrane Database Syst Rev. 2015 Nov 18;(11):ED000107. (PMID: 26593129); Ann Intern Med. 2001 Dec 4;135(11):982-9. (PMID: 11730399); Respiration. 2009;77(2):139-45. (PMID: 18667807); Respirology. 2017 May;22(4):800-819. (PMID: 28339144); Eur Respir J. 2010 Mar;35(3):571-7. (PMID: 19643944); Pharm Stat. 2007 Apr-Jun;6(2):89-97. (PMID: 17230434); Thorax. 2008 Feb;63(2):122-8. (PMID: 17702790); J Cardiopulm Rehabil Prev. 2010 Jan-Feb;30(1):47-52. (PMID: 20068423); J Cardiopulm Rehabil. 2006 Jan-Feb;26(1):44-53. (PMID: 16617228); Thorax. 2001 Oct;56(10):779-84. (PMID: 11562517); Trials. 2016 Sep 22;17(1):462. (PMID: 27659741); Aten Primaria. 2006 Sep;38(4):230-3. (PMID: 16978561); Am J Respir Crit Care Med. 2017 Mar 1;195(5):548-551. (PMID: 28248138); J Cardiopulm Rehabil. 2005 Sep-Oct;25(5):275-84. (PMID: 16217231); Cochrane Database Syst Rev. 2016 Dec 08;12 :CD005305. (PMID: 27930803); Eur Respir J. 2017 May 25;49(5):null. (PMID: 28546268). Linking ISSN: 11769106. Subset: MEDLINE; Date of Electronic Publication: 2018 Jan 10. ; Original Imprints: Publication: Auckland, N.Z. : DOVE Medical Press,","page":"257-273","publisher":"DOVE Medical Press","publisher-place":"New Zealand","title":"Efficacy of supervised maintenance exercise following pulmonary rehabilitation on health care use: a systematic review and meta-analysis.","type":"article-journal","volume":"13"},"uris":["http://www.mendeley.com/documents/?uuid=34c19ca5-fc0e-3c88-a953-40eece76f14f"]}],"mendeley":{"formattedCitation":"[8]","plainTextFormattedCitation":"[8]","previouslyFormattedCitation":"[12]"},"properties":{"noteIndex":0},"schema":"https://github.com/citation-style-language/schema/raw/master/csl-citation.json"}</w:instrText>
            </w:r>
            <w:r w:rsidRPr="0048223E">
              <w:rPr>
                <w:rFonts w:cstheme="minorHAnsi"/>
              </w:rPr>
              <w:fldChar w:fldCharType="end"/>
            </w:r>
          </w:p>
        </w:tc>
        <w:tc>
          <w:tcPr>
            <w:tcW w:w="992" w:type="dxa"/>
          </w:tcPr>
          <w:p w14:paraId="11EB9D1B" w14:textId="08698258" w:rsidR="001274A1" w:rsidRPr="0048223E" w:rsidRDefault="001274A1" w:rsidP="004956C5">
            <w:pPr>
              <w:jc w:val="center"/>
              <w:rPr>
                <w:rFonts w:cstheme="minorHAnsi"/>
              </w:rPr>
            </w:pPr>
            <w:r w:rsidRPr="0048223E">
              <w:rPr>
                <w:rFonts w:cstheme="minorHAnsi"/>
              </w:rPr>
              <w:t>8</w:t>
            </w:r>
          </w:p>
        </w:tc>
        <w:tc>
          <w:tcPr>
            <w:tcW w:w="4253" w:type="dxa"/>
          </w:tcPr>
          <w:p w14:paraId="16F6C391" w14:textId="77777777" w:rsidR="001274A1" w:rsidRPr="0048223E" w:rsidRDefault="001274A1" w:rsidP="004956C5">
            <w:pPr>
              <w:jc w:val="both"/>
              <w:rPr>
                <w:rFonts w:cstheme="minorHAnsi"/>
              </w:rPr>
            </w:pPr>
            <w:r w:rsidRPr="0048223E">
              <w:rPr>
                <w:rFonts w:cstheme="minorHAnsi"/>
              </w:rPr>
              <w:t xml:space="preserve">Efficacy of supervised maintenance exercise programmes following pulmonary rehabilitation compared to usual care on health care use. </w:t>
            </w:r>
          </w:p>
        </w:tc>
        <w:tc>
          <w:tcPr>
            <w:tcW w:w="3114" w:type="dxa"/>
          </w:tcPr>
          <w:p w14:paraId="13B95258" w14:textId="77777777" w:rsidR="001274A1" w:rsidRPr="0048223E" w:rsidRDefault="001274A1" w:rsidP="004956C5">
            <w:pPr>
              <w:jc w:val="both"/>
              <w:rPr>
                <w:rFonts w:cstheme="minorHAnsi"/>
              </w:rPr>
            </w:pPr>
            <w:r w:rsidRPr="0048223E">
              <w:rPr>
                <w:rFonts w:cstheme="minorHAnsi"/>
              </w:rPr>
              <w:t>Supervised maintenance exercise led to clinically important reduction in the rate of respiratory-cause hospital, overall risk of an exacerbation and mortality).</w:t>
            </w:r>
          </w:p>
        </w:tc>
      </w:tr>
      <w:tr w:rsidR="001274A1" w:rsidRPr="0048223E" w14:paraId="33B9DDEA" w14:textId="77777777" w:rsidTr="001274A1">
        <w:trPr>
          <w:trHeight w:val="956"/>
          <w:jc w:val="center"/>
        </w:trPr>
        <w:tc>
          <w:tcPr>
            <w:tcW w:w="1417" w:type="dxa"/>
          </w:tcPr>
          <w:p w14:paraId="45DB7040" w14:textId="77777777" w:rsidR="001274A1" w:rsidRPr="0048223E" w:rsidRDefault="001274A1" w:rsidP="004956C5">
            <w:pPr>
              <w:jc w:val="center"/>
              <w:rPr>
                <w:rFonts w:cstheme="minorHAnsi"/>
              </w:rPr>
            </w:pPr>
            <w:r w:rsidRPr="0048223E">
              <w:rPr>
                <w:rFonts w:cstheme="minorHAnsi"/>
              </w:rPr>
              <w:t>Busby,  2014</w:t>
            </w:r>
          </w:p>
          <w:p w14:paraId="0E6E310D" w14:textId="6DD20F58" w:rsidR="001274A1" w:rsidRPr="0048223E" w:rsidRDefault="001274A1" w:rsidP="004956C5">
            <w:pPr>
              <w:jc w:val="center"/>
              <w:rPr>
                <w:rFonts w:cstheme="minorHAnsi"/>
              </w:rPr>
            </w:pPr>
            <w:r w:rsidRPr="0048223E">
              <w:rPr>
                <w:rFonts w:cstheme="minorHAnsi"/>
              </w:rPr>
              <w:fldChar w:fldCharType="begin"/>
            </w:r>
            <w:r w:rsidR="00815817">
              <w:rPr>
                <w:rFonts w:cstheme="minorHAnsi"/>
              </w:rPr>
              <w:instrText xml:space="preserve"> ADDIN EN.CITE &lt;EndNote&gt;&lt;Cite&gt;&lt;Author&gt;Busby&lt;/Author&gt;&lt;Year&gt;2014&lt;/Year&gt;&lt;RecNum&gt;2957&lt;/RecNum&gt;&lt;DisplayText&gt;(185)&lt;/DisplayText&gt;&lt;record&gt;&lt;rec-number&gt;2957&lt;/rec-number&gt;&lt;foreign-keys&gt;&lt;key app="EN" db-id="wtpdvfsd22fv2yep5vextrzfa05dvazz09w5" timestamp="1666284000"&gt;2957&lt;/key&gt;&lt;/foreign-keys&gt;&lt;ref-type name="Journal Article"&gt;17&lt;/ref-type&gt;&lt;contributors&gt;&lt;authors&gt;&lt;author&gt;Busby, A. K.&lt;/author&gt;&lt;author&gt;Reese, R. L.&lt;/author&gt;&lt;author&gt;Simon, S. R.&lt;/author&gt;&lt;/authors&gt;&lt;/contributors&gt;&lt;auth-address&gt;Emergency Service, VA Boston Healthcare System, Boston, MA, USA; Lifespan Physician Group, Behavioral Medicine Clinical Services, The Miriam Hospital, Providence, RI, USA. abusby@lifespan.org.&amp;#xD;Behavioral Medicine fellow, Behavioral Medicine Service, VA Boston Healthcare System, Boston, MA, USA.&amp;#xD;Chief, Section of General Internal Medicine, VA Boston Healthcare System, Boston, MA, USA.&lt;/auth-address&gt;&lt;titles&gt;&lt;title&gt;Pulmonary rehabilitation maintenance interventions: a systematic review&lt;/title&gt;&lt;secondary-title&gt;Am J Health Behav&lt;/secondary-title&gt;&lt;/titles&gt;&lt;periodical&gt;&lt;full-title&gt;Am J Health Behav&lt;/full-title&gt;&lt;/periodical&gt;&lt;pages&gt;321-30&lt;/pages&gt;&lt;volume&gt;38&lt;/volume&gt;&lt;number&gt;3&lt;/number&gt;&lt;edition&gt;2014/03/19&lt;/edition&gt;&lt;keywords&gt;&lt;keyword&gt;Bias&lt;/keyword&gt;&lt;keyword&gt;*Exercise Therapy&lt;/keyword&gt;&lt;keyword&gt;Female&lt;/keyword&gt;&lt;keyword&gt;Humans&lt;/keyword&gt;&lt;keyword&gt;Male&lt;/keyword&gt;&lt;keyword&gt;*Patient Compliance&lt;/keyword&gt;&lt;keyword&gt;Pulmonary Disease, Chronic Obstructive/*rehabilitation&lt;/keyword&gt;&lt;/keywords&gt;&lt;dates&gt;&lt;year&gt;2014&lt;/year&gt;&lt;pub-dates&gt;&lt;date&gt;May&lt;/date&gt;&lt;/pub-dates&gt;&lt;/dates&gt;&lt;isbn&gt;1087-3244&lt;/isbn&gt;&lt;accession-num&gt;24636028&lt;/accession-num&gt;&lt;urls&gt;&lt;/urls&gt;&lt;electronic-resource-num&gt;10.5993/ajhb.38.3.1&lt;/electronic-resource-num&gt;&lt;remote-database-provider&gt;NLM&lt;/remote-database-provider&gt;&lt;language&gt;eng&lt;/language&gt;&lt;/record&gt;&lt;/Cite&gt;&lt;/EndNote&gt;</w:instrText>
            </w:r>
            <w:r w:rsidRPr="0048223E">
              <w:rPr>
                <w:rFonts w:cstheme="minorHAnsi"/>
              </w:rPr>
              <w:fldChar w:fldCharType="separate"/>
            </w:r>
            <w:r w:rsidR="00815817">
              <w:rPr>
                <w:rFonts w:cstheme="minorHAnsi"/>
                <w:noProof/>
              </w:rPr>
              <w:t>(185)</w:t>
            </w:r>
            <w:r w:rsidRPr="0048223E">
              <w:rPr>
                <w:rFonts w:cstheme="minorHAnsi"/>
              </w:rPr>
              <w:fldChar w:fldCharType="end"/>
            </w:r>
          </w:p>
          <w:p w14:paraId="345C857B" w14:textId="77777777" w:rsidR="001274A1" w:rsidRPr="0048223E" w:rsidRDefault="001274A1" w:rsidP="004956C5">
            <w:pPr>
              <w:jc w:val="center"/>
              <w:rPr>
                <w:rFonts w:cstheme="minorHAnsi"/>
              </w:rPr>
            </w:pPr>
            <w:r w:rsidRPr="0048223E">
              <w:rPr>
                <w:rFonts w:cstheme="minorHAnsi"/>
              </w:rPr>
              <w:fldChar w:fldCharType="begin" w:fldLock="1"/>
            </w:r>
            <w:r w:rsidRPr="0048223E">
              <w:rPr>
                <w:rFonts w:cstheme="minorHAnsi"/>
              </w:rPr>
              <w:instrText>ADDIN CSL_CITATION {"citationItems":[{"id":"ITEM-1","itemData":{"DOI":"10.5993/AJHB.38.3.1","ISSN":"1945-7359","PMID":"24636028","abstract":"Objective: To examine existing research on pulmonary exercise rehabilitation (PR) maintenance interventions.; Methods: Authors conducted a systematic review of PR maintenance interventions. The primary outcome of interest was physical endurance.; Results: Eight studies met inclusion criteria. Most showed initial positive intervention effects, which declined to non-significance within 3-12 months after completion of maintenance. Only one of the 8 studies described a theoretical framework underlying the maintenance intervention.; Conclusions: Existing interventions generally fail to maintain benefits derived from PR programs. Future studies should evaluate maintenance interventions that are theoretically-based and seek to impact known maintenance mediators. Evaluation of these interventions should include substantial follow-up periods and adherence measurements.","author":[{"dropping-particle":"","family":"Busby","given":"Andrea K","non-dropping-particle":"","parse-names":false,"suffix":""},{"dropping-particle":"","family":"Reese","given":"Rebecca L","non-dropping-particle":"","parse-names":false,"suffix":""},{"dropping-particle":"","family":"Simon","given":"Steven R","non-dropping-particle":"","parse-names":false,"suffix":""}],"container-title":"American journal of health behavior","id":"ITEM-1","issue":"3","issued":{"date-parts":[["2014","5"]]},"note":"Accession Number: 24636028. Language: English. Date Revised: 20211021. Date Created: 20140319. Date Completed: 20141114. Update Code: 20211221. Publication Type: Journal Article, Research Support, U.S. Gov't, Non-P.H.S., Review, Systematic Review. Journal ID: 9602338. Publication Model: Print. Cited Medium: Internet. NLM ISO Abbr: Am J Health Behav. Linking ISSN: 10873244. Subset: MEDLINE; Grant Information: T32 HL007456 United States HL NHLBI NIH HHS Date of Electronic Publication: 20140501. Current Imprints: Publication: 2010- : Oak Ridge, NC : PNG Publications; Original Imprints: Publication: Star City, WV : PNG Publications, c1996-","page":"321-330","publisher":"PNG Publications","publisher-place":"United States","title":"Pulmonary rehabilitation maintenance interventions: a systematic review.","type":"article-journal","volume":"38"},"uris":["http://www.mendeley.com/documents/?uuid=2512be3f-b90b-38e4-b471-054972172a64"]}],"mendeley":{"formattedCitation":"[16]","plainTextFormattedCitation":"[16]","previouslyFormattedCitation":"[1]"},"properties":{"noteIndex":0},"schema":"https://github.com/citation-style-language/schema/raw/master/csl-citation.json"}</w:instrText>
            </w:r>
            <w:r w:rsidRPr="0048223E">
              <w:rPr>
                <w:rFonts w:cstheme="minorHAnsi"/>
              </w:rPr>
              <w:fldChar w:fldCharType="end"/>
            </w:r>
          </w:p>
        </w:tc>
        <w:tc>
          <w:tcPr>
            <w:tcW w:w="992" w:type="dxa"/>
          </w:tcPr>
          <w:p w14:paraId="5C799DA4" w14:textId="3544967A" w:rsidR="001274A1" w:rsidRPr="0048223E" w:rsidRDefault="001274A1" w:rsidP="004956C5">
            <w:pPr>
              <w:jc w:val="center"/>
              <w:rPr>
                <w:rFonts w:cstheme="minorHAnsi"/>
                <w:noProof/>
              </w:rPr>
            </w:pPr>
            <w:r w:rsidRPr="0048223E">
              <w:rPr>
                <w:rFonts w:cstheme="minorHAnsi"/>
              </w:rPr>
              <w:t>8</w:t>
            </w:r>
          </w:p>
        </w:tc>
        <w:tc>
          <w:tcPr>
            <w:tcW w:w="4253" w:type="dxa"/>
          </w:tcPr>
          <w:p w14:paraId="40A1943D" w14:textId="77777777" w:rsidR="001274A1" w:rsidRPr="0048223E" w:rsidRDefault="001274A1" w:rsidP="004956C5">
            <w:pPr>
              <w:jc w:val="both"/>
              <w:rPr>
                <w:rFonts w:cstheme="minorHAnsi"/>
                <w:noProof/>
              </w:rPr>
            </w:pPr>
            <w:r w:rsidRPr="0048223E">
              <w:rPr>
                <w:rFonts w:cstheme="minorHAnsi"/>
                <w:noProof/>
              </w:rPr>
              <w:t>Review of existing maintenance interventions following pulmonary rehabilitation</w:t>
            </w:r>
          </w:p>
          <w:p w14:paraId="11C0C513" w14:textId="77777777" w:rsidR="001274A1" w:rsidRPr="0048223E" w:rsidRDefault="001274A1" w:rsidP="004956C5">
            <w:pPr>
              <w:jc w:val="both"/>
              <w:rPr>
                <w:rFonts w:cstheme="minorHAnsi"/>
                <w:i/>
                <w:iCs/>
              </w:rPr>
            </w:pPr>
          </w:p>
        </w:tc>
        <w:tc>
          <w:tcPr>
            <w:tcW w:w="3114" w:type="dxa"/>
          </w:tcPr>
          <w:p w14:paraId="2B55265F" w14:textId="77777777" w:rsidR="001274A1" w:rsidRPr="0048223E" w:rsidRDefault="001274A1" w:rsidP="004956C5">
            <w:pPr>
              <w:jc w:val="both"/>
              <w:rPr>
                <w:rFonts w:cstheme="minorHAnsi"/>
              </w:rPr>
            </w:pPr>
            <w:r w:rsidRPr="0048223E">
              <w:rPr>
                <w:rFonts w:cstheme="minorHAnsi"/>
              </w:rPr>
              <w:t>Most studies showed initial positive intervention effects, which declined to non-significance within 3-12 months after completion of maintenance.</w:t>
            </w:r>
          </w:p>
          <w:p w14:paraId="7CADD463" w14:textId="77777777" w:rsidR="001274A1" w:rsidRPr="0048223E" w:rsidRDefault="001274A1" w:rsidP="004956C5">
            <w:pPr>
              <w:jc w:val="both"/>
              <w:rPr>
                <w:rFonts w:cstheme="minorHAnsi"/>
              </w:rPr>
            </w:pPr>
          </w:p>
        </w:tc>
      </w:tr>
    </w:tbl>
    <w:p w14:paraId="7DFB7D11" w14:textId="3E34EE18" w:rsidR="007105CC" w:rsidRDefault="007105CC" w:rsidP="004956C5">
      <w:pPr>
        <w:spacing w:after="240" w:line="240" w:lineRule="auto"/>
        <w:jc w:val="both"/>
        <w:rPr>
          <w:rFonts w:cstheme="minorHAnsi"/>
        </w:rPr>
      </w:pPr>
    </w:p>
    <w:p w14:paraId="0F9EDFCB" w14:textId="2C7C8295" w:rsidR="000D09DE" w:rsidRDefault="000D09DE" w:rsidP="004956C5">
      <w:pPr>
        <w:spacing w:after="240" w:line="240" w:lineRule="auto"/>
        <w:jc w:val="both"/>
        <w:rPr>
          <w:rFonts w:cstheme="minorHAnsi"/>
        </w:rPr>
      </w:pPr>
      <w:r>
        <w:rPr>
          <w:rFonts w:cstheme="minorHAnsi"/>
        </w:rPr>
        <w:t>6MWT – Six minute walk test; HRQOL – Health related quality of life</w:t>
      </w:r>
    </w:p>
    <w:p w14:paraId="7D4100F8" w14:textId="77777777" w:rsidR="000D09DE" w:rsidRPr="0048223E" w:rsidRDefault="000D09DE" w:rsidP="004956C5">
      <w:pPr>
        <w:spacing w:after="240" w:line="240" w:lineRule="auto"/>
        <w:jc w:val="both"/>
        <w:rPr>
          <w:rFonts w:cstheme="minorHAnsi"/>
        </w:rPr>
      </w:pPr>
    </w:p>
    <w:p w14:paraId="7FC08703" w14:textId="77777777" w:rsidR="008B63E4" w:rsidRPr="0048223E" w:rsidRDefault="008B63E4" w:rsidP="004956C5">
      <w:pPr>
        <w:spacing w:after="120" w:line="240" w:lineRule="auto"/>
        <w:jc w:val="both"/>
        <w:rPr>
          <w:rFonts w:eastAsia="Calibri" w:cstheme="minorHAnsi"/>
          <w:b/>
          <w:bCs/>
        </w:rPr>
      </w:pPr>
      <w:r w:rsidRPr="0048223E">
        <w:rPr>
          <w:rFonts w:eastAsia="Calibri" w:cstheme="minorHAnsi"/>
          <w:b/>
          <w:bCs/>
        </w:rPr>
        <w:t>Clinical Practice Points</w:t>
      </w:r>
    </w:p>
    <w:p w14:paraId="180878C0" w14:textId="2A7E66E7" w:rsidR="008B63E4" w:rsidRDefault="008B63E4" w:rsidP="004956C5">
      <w:pPr>
        <w:numPr>
          <w:ilvl w:val="0"/>
          <w:numId w:val="20"/>
        </w:numPr>
        <w:spacing w:after="120" w:line="240" w:lineRule="auto"/>
        <w:ind w:left="357" w:hanging="357"/>
        <w:jc w:val="both"/>
        <w:rPr>
          <w:rFonts w:cstheme="minorHAnsi"/>
        </w:rPr>
      </w:pPr>
      <w:bookmarkStart w:id="6" w:name="_Hlk127165701"/>
      <w:r w:rsidRPr="0048223E">
        <w:rPr>
          <w:rFonts w:cstheme="minorHAnsi"/>
        </w:rPr>
        <w:t xml:space="preserve">Oxygen supplementation should not be routinely used as an adjunct to PR except in </w:t>
      </w:r>
      <w:r w:rsidR="009E2ACA" w:rsidRPr="0048223E">
        <w:rPr>
          <w:rFonts w:cstheme="minorHAnsi"/>
        </w:rPr>
        <w:t>individuals</w:t>
      </w:r>
      <w:r w:rsidRPr="0048223E">
        <w:rPr>
          <w:rFonts w:cstheme="minorHAnsi"/>
        </w:rPr>
        <w:t xml:space="preserve"> already established on long</w:t>
      </w:r>
      <w:r w:rsidR="00D5212F" w:rsidRPr="0048223E">
        <w:rPr>
          <w:rFonts w:cstheme="minorHAnsi"/>
        </w:rPr>
        <w:t>-</w:t>
      </w:r>
      <w:r w:rsidRPr="0048223E">
        <w:rPr>
          <w:rFonts w:cstheme="minorHAnsi"/>
        </w:rPr>
        <w:t>term or ambulatory oxygen therapy.</w:t>
      </w:r>
    </w:p>
    <w:p w14:paraId="180D1E91" w14:textId="0A0EEB5D" w:rsidR="008B63E4" w:rsidRPr="0048223E" w:rsidRDefault="00F647B8" w:rsidP="004956C5">
      <w:pPr>
        <w:numPr>
          <w:ilvl w:val="0"/>
          <w:numId w:val="20"/>
        </w:numPr>
        <w:spacing w:after="120" w:line="240" w:lineRule="auto"/>
        <w:ind w:left="357" w:hanging="357"/>
        <w:jc w:val="both"/>
        <w:rPr>
          <w:rFonts w:cstheme="minorHAnsi"/>
        </w:rPr>
      </w:pPr>
      <w:bookmarkStart w:id="7" w:name="_Hlk108288202"/>
      <w:bookmarkEnd w:id="6"/>
      <w:r w:rsidRPr="0048223E">
        <w:rPr>
          <w:rFonts w:cstheme="minorHAnsi"/>
        </w:rPr>
        <w:t xml:space="preserve">NIV </w:t>
      </w:r>
      <w:r w:rsidR="008B63E4" w:rsidRPr="0048223E">
        <w:rPr>
          <w:rFonts w:cstheme="minorHAnsi"/>
        </w:rPr>
        <w:t xml:space="preserve"> should not be routinely used as an adjunct to PR</w:t>
      </w:r>
      <w:r w:rsidR="00EB3CA7" w:rsidRPr="0048223E">
        <w:rPr>
          <w:rFonts w:cstheme="minorHAnsi"/>
        </w:rPr>
        <w:t xml:space="preserve"> in those naïve to domiciliary NIV</w:t>
      </w:r>
      <w:r w:rsidR="00F861C5" w:rsidRPr="0048223E">
        <w:rPr>
          <w:rFonts w:cstheme="minorHAnsi"/>
        </w:rPr>
        <w:t>, but could be offered to those already established on domiciliary NIV.</w:t>
      </w:r>
    </w:p>
    <w:bookmarkEnd w:id="7"/>
    <w:p w14:paraId="4A5A58B9" w14:textId="422D2BD9" w:rsidR="008B63E4" w:rsidRPr="0048223E" w:rsidRDefault="00F647B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IMT</w:t>
      </w:r>
      <w:r w:rsidR="00A3731F" w:rsidRPr="0048223E">
        <w:rPr>
          <w:rFonts w:cstheme="minorHAnsi"/>
        </w:rPr>
        <w:t>, as an adjunct to PR, is associated with improvements in muscle function, but this has not translated to improvements in core outcomes</w:t>
      </w:r>
      <w:r w:rsidR="008B63E4" w:rsidRPr="0048223E">
        <w:rPr>
          <w:rFonts w:cstheme="minorHAnsi"/>
        </w:rPr>
        <w:t>.</w:t>
      </w:r>
    </w:p>
    <w:p w14:paraId="070A85F4" w14:textId="47CFA0AC" w:rsidR="008B63E4" w:rsidRPr="0048223E" w:rsidRDefault="00F647B8" w:rsidP="004956C5">
      <w:pPr>
        <w:pStyle w:val="ListParagraph"/>
        <w:numPr>
          <w:ilvl w:val="0"/>
          <w:numId w:val="20"/>
        </w:numPr>
        <w:spacing w:after="120" w:line="240" w:lineRule="auto"/>
        <w:ind w:left="357" w:hanging="357"/>
        <w:contextualSpacing w:val="0"/>
        <w:jc w:val="both"/>
        <w:rPr>
          <w:rFonts w:cstheme="minorHAnsi"/>
        </w:rPr>
      </w:pPr>
      <w:r w:rsidRPr="0048223E">
        <w:rPr>
          <w:rFonts w:cstheme="minorHAnsi"/>
        </w:rPr>
        <w:t>PA</w:t>
      </w:r>
      <w:r w:rsidR="008B63E4" w:rsidRPr="0048223E">
        <w:rPr>
          <w:rFonts w:cstheme="minorHAnsi"/>
        </w:rPr>
        <w:t xml:space="preserve"> counselling should be </w:t>
      </w:r>
      <w:r w:rsidRPr="0048223E">
        <w:rPr>
          <w:rFonts w:cstheme="minorHAnsi"/>
        </w:rPr>
        <w:t>a core component of</w:t>
      </w:r>
      <w:r w:rsidR="008B63E4" w:rsidRPr="0048223E">
        <w:rPr>
          <w:rFonts w:cstheme="minorHAnsi"/>
        </w:rPr>
        <w:t xml:space="preserve"> the </w:t>
      </w:r>
      <w:r w:rsidRPr="0048223E">
        <w:rPr>
          <w:rFonts w:cstheme="minorHAnsi"/>
        </w:rPr>
        <w:t xml:space="preserve">PR </w:t>
      </w:r>
      <w:r w:rsidR="008B63E4" w:rsidRPr="0048223E">
        <w:rPr>
          <w:rFonts w:cstheme="minorHAnsi"/>
        </w:rPr>
        <w:t>educational component</w:t>
      </w:r>
      <w:r w:rsidR="00EB3CA7" w:rsidRPr="0048223E">
        <w:rPr>
          <w:rFonts w:cstheme="minorHAnsi"/>
        </w:rPr>
        <w:t xml:space="preserve">. </w:t>
      </w:r>
      <w:r w:rsidR="00A3731F" w:rsidRPr="0048223E">
        <w:rPr>
          <w:rFonts w:cstheme="minorHAnsi"/>
        </w:rPr>
        <w:t>The use of p</w:t>
      </w:r>
      <w:r w:rsidR="00EB3CA7" w:rsidRPr="0048223E">
        <w:rPr>
          <w:rFonts w:cstheme="minorHAnsi"/>
        </w:rPr>
        <w:t xml:space="preserve">edometers or/and </w:t>
      </w:r>
      <w:r w:rsidRPr="0048223E">
        <w:rPr>
          <w:rFonts w:cstheme="minorHAnsi"/>
        </w:rPr>
        <w:t>additional PA</w:t>
      </w:r>
      <w:r w:rsidR="00A3731F" w:rsidRPr="0048223E">
        <w:rPr>
          <w:rFonts w:cstheme="minorHAnsi"/>
        </w:rPr>
        <w:t xml:space="preserve"> </w:t>
      </w:r>
      <w:r w:rsidR="00EB3CA7" w:rsidRPr="0048223E">
        <w:rPr>
          <w:rFonts w:cstheme="minorHAnsi"/>
        </w:rPr>
        <w:t xml:space="preserve">counselling </w:t>
      </w:r>
      <w:r w:rsidR="008B63E4" w:rsidRPr="0048223E">
        <w:rPr>
          <w:rFonts w:cstheme="minorHAnsi"/>
        </w:rPr>
        <w:t>a</w:t>
      </w:r>
      <w:r w:rsidR="00A3731F" w:rsidRPr="0048223E">
        <w:rPr>
          <w:rFonts w:cstheme="minorHAnsi"/>
        </w:rPr>
        <w:t xml:space="preserve">s </w:t>
      </w:r>
      <w:r w:rsidR="008B63E4" w:rsidRPr="0048223E">
        <w:rPr>
          <w:rFonts w:cstheme="minorHAnsi"/>
        </w:rPr>
        <w:t>adjunct</w:t>
      </w:r>
      <w:r w:rsidR="00A3731F" w:rsidRPr="0048223E">
        <w:rPr>
          <w:rFonts w:cstheme="minorHAnsi"/>
        </w:rPr>
        <w:t>s</w:t>
      </w:r>
      <w:r w:rsidR="008B63E4" w:rsidRPr="0048223E">
        <w:rPr>
          <w:rFonts w:cstheme="minorHAnsi"/>
        </w:rPr>
        <w:t xml:space="preserve"> to PR</w:t>
      </w:r>
      <w:r w:rsidR="00A3731F" w:rsidRPr="0048223E">
        <w:rPr>
          <w:rFonts w:cstheme="minorHAnsi"/>
        </w:rPr>
        <w:t xml:space="preserve"> require further evaluation</w:t>
      </w:r>
      <w:r w:rsidR="008B63E4" w:rsidRPr="0048223E">
        <w:rPr>
          <w:rFonts w:cstheme="minorHAnsi"/>
        </w:rPr>
        <w:t>.</w:t>
      </w:r>
    </w:p>
    <w:p w14:paraId="39C1A5D3" w14:textId="33F9F6A7" w:rsidR="008B63E4" w:rsidRPr="0048223E" w:rsidRDefault="008B63E4" w:rsidP="004956C5">
      <w:pPr>
        <w:pStyle w:val="ListParagraph"/>
        <w:numPr>
          <w:ilvl w:val="0"/>
          <w:numId w:val="20"/>
        </w:numPr>
        <w:spacing w:after="240" w:line="240" w:lineRule="auto"/>
        <w:ind w:left="357" w:hanging="357"/>
        <w:contextualSpacing w:val="0"/>
        <w:jc w:val="both"/>
        <w:rPr>
          <w:rFonts w:cstheme="minorHAnsi"/>
        </w:rPr>
      </w:pPr>
      <w:r w:rsidRPr="0048223E">
        <w:rPr>
          <w:rFonts w:cstheme="minorHAnsi"/>
        </w:rPr>
        <w:t xml:space="preserve">PR programmes should deliver self-management education and advice around the importance of regular exercise after the PR programme has been completed. </w:t>
      </w:r>
      <w:r w:rsidRPr="0048223E">
        <w:rPr>
          <w:rFonts w:eastAsia="Calibri" w:cstheme="minorHAnsi"/>
        </w:rPr>
        <w:t>There is insufficient evidence to support the routine formal delivery of maintenance programmes</w:t>
      </w:r>
    </w:p>
    <w:p w14:paraId="177839B7" w14:textId="77777777" w:rsidR="007105CC" w:rsidRPr="0048223E" w:rsidRDefault="007105CC" w:rsidP="004956C5">
      <w:pPr>
        <w:pStyle w:val="ListParagraph"/>
        <w:spacing w:after="240" w:line="240" w:lineRule="auto"/>
        <w:ind w:left="357"/>
        <w:contextualSpacing w:val="0"/>
        <w:jc w:val="both"/>
        <w:rPr>
          <w:rFonts w:cstheme="minorHAnsi"/>
        </w:rPr>
      </w:pPr>
    </w:p>
    <w:p w14:paraId="550374BB" w14:textId="77777777" w:rsidR="008B63E4" w:rsidRPr="0048223E" w:rsidRDefault="008B63E4" w:rsidP="004956C5">
      <w:pPr>
        <w:spacing w:after="120" w:line="240" w:lineRule="auto"/>
        <w:rPr>
          <w:rFonts w:eastAsia="Calibri" w:cstheme="minorHAnsi"/>
          <w:b/>
          <w:bCs/>
        </w:rPr>
      </w:pPr>
      <w:r w:rsidRPr="0048223E">
        <w:rPr>
          <w:rFonts w:eastAsia="Calibri" w:cstheme="minorHAnsi"/>
          <w:b/>
          <w:bCs/>
        </w:rPr>
        <w:lastRenderedPageBreak/>
        <w:t xml:space="preserve">Research gaps </w:t>
      </w:r>
    </w:p>
    <w:p w14:paraId="7339B979" w14:textId="56218C76" w:rsidR="008B63E4" w:rsidRPr="0048223E" w:rsidRDefault="006D43B2" w:rsidP="004956C5">
      <w:pPr>
        <w:numPr>
          <w:ilvl w:val="0"/>
          <w:numId w:val="30"/>
        </w:numPr>
        <w:spacing w:after="120" w:line="240" w:lineRule="auto"/>
        <w:ind w:left="357" w:hanging="357"/>
        <w:jc w:val="both"/>
        <w:rPr>
          <w:rFonts w:eastAsia="Calibri" w:cstheme="minorHAnsi"/>
        </w:rPr>
      </w:pPr>
      <w:r w:rsidRPr="0048223E">
        <w:rPr>
          <w:rFonts w:eastAsia="Calibri" w:cstheme="minorHAnsi"/>
        </w:rPr>
        <w:t>T</w:t>
      </w:r>
      <w:r w:rsidR="008B63E4" w:rsidRPr="0048223E">
        <w:rPr>
          <w:rFonts w:eastAsia="Calibri" w:cstheme="minorHAnsi"/>
        </w:rPr>
        <w:t>he role of oxygen supplementation during PR in specific subgroups:</w:t>
      </w:r>
      <w:r w:rsidRPr="0048223E">
        <w:rPr>
          <w:rFonts w:eastAsia="Calibri" w:cstheme="minorHAnsi"/>
        </w:rPr>
        <w:t xml:space="preserve"> </w:t>
      </w:r>
      <w:r w:rsidR="008B63E4" w:rsidRPr="0048223E">
        <w:rPr>
          <w:rFonts w:eastAsia="Calibri" w:cstheme="minorHAnsi"/>
        </w:rPr>
        <w:t>severe exercise induced oxygen desaturation (e.g. below 80%)</w:t>
      </w:r>
      <w:r w:rsidRPr="0048223E">
        <w:rPr>
          <w:rFonts w:eastAsia="Calibri" w:cstheme="minorHAnsi"/>
        </w:rPr>
        <w:t>, t</w:t>
      </w:r>
      <w:r w:rsidR="008B63E4" w:rsidRPr="0048223E">
        <w:rPr>
          <w:rFonts w:eastAsia="Calibri" w:cstheme="minorHAnsi"/>
        </w:rPr>
        <w:t xml:space="preserve">hose who </w:t>
      </w:r>
      <w:r w:rsidRPr="0048223E">
        <w:rPr>
          <w:rFonts w:eastAsia="Calibri" w:cstheme="minorHAnsi"/>
        </w:rPr>
        <w:t>demonstrate</w:t>
      </w:r>
      <w:r w:rsidR="008B63E4" w:rsidRPr="0048223E">
        <w:rPr>
          <w:rFonts w:eastAsia="Calibri" w:cstheme="minorHAnsi"/>
        </w:rPr>
        <w:t xml:space="preserve"> acute physiological response to oxygen</w:t>
      </w:r>
      <w:r w:rsidR="00FB1DB1" w:rsidRPr="0048223E">
        <w:rPr>
          <w:rFonts w:eastAsia="Calibri" w:cstheme="minorHAnsi"/>
        </w:rPr>
        <w:t>.</w:t>
      </w:r>
    </w:p>
    <w:p w14:paraId="1E1DCC04" w14:textId="6F8E3CA5" w:rsidR="008B63E4" w:rsidRPr="0048223E" w:rsidRDefault="008B63E4" w:rsidP="004956C5">
      <w:pPr>
        <w:pStyle w:val="ListParagraph"/>
        <w:numPr>
          <w:ilvl w:val="0"/>
          <w:numId w:val="30"/>
        </w:numPr>
        <w:spacing w:after="120" w:line="240" w:lineRule="auto"/>
        <w:ind w:left="357" w:hanging="357"/>
        <w:contextualSpacing w:val="0"/>
        <w:jc w:val="both"/>
        <w:rPr>
          <w:rFonts w:eastAsia="Calibri" w:cstheme="minorHAnsi"/>
        </w:rPr>
      </w:pPr>
      <w:r w:rsidRPr="0048223E">
        <w:rPr>
          <w:rFonts w:eastAsia="Calibri" w:cstheme="minorHAnsi"/>
        </w:rPr>
        <w:t>Understanding the role of behavioural change on physical activity promotion and maintenance of the benefits of PR</w:t>
      </w:r>
      <w:r w:rsidR="00FB1DB1" w:rsidRPr="0048223E">
        <w:rPr>
          <w:rFonts w:eastAsia="Calibri" w:cstheme="minorHAnsi"/>
        </w:rPr>
        <w:t>.</w:t>
      </w:r>
    </w:p>
    <w:p w14:paraId="78286A46" w14:textId="3EB96F4A" w:rsidR="008B63E4" w:rsidRPr="0048223E" w:rsidRDefault="008B63E4" w:rsidP="004956C5">
      <w:pPr>
        <w:pStyle w:val="ListParagraph"/>
        <w:numPr>
          <w:ilvl w:val="0"/>
          <w:numId w:val="30"/>
        </w:numPr>
        <w:spacing w:after="120" w:line="240" w:lineRule="auto"/>
        <w:ind w:left="357" w:hanging="357"/>
        <w:contextualSpacing w:val="0"/>
        <w:jc w:val="both"/>
        <w:rPr>
          <w:rFonts w:eastAsia="Calibri" w:cstheme="minorHAnsi"/>
        </w:rPr>
      </w:pPr>
      <w:r w:rsidRPr="0048223E">
        <w:rPr>
          <w:rFonts w:eastAsia="Calibri" w:cstheme="minorHAnsi"/>
        </w:rPr>
        <w:t>Optimising the frequency, duration and content of supervised and unsupervised maintenance programmes with concomitant assessment of cost-effectiveness</w:t>
      </w:r>
      <w:r w:rsidR="00FB1DB1" w:rsidRPr="0048223E">
        <w:rPr>
          <w:rFonts w:eastAsia="Calibri" w:cstheme="minorHAnsi"/>
        </w:rPr>
        <w:t>.</w:t>
      </w:r>
    </w:p>
    <w:p w14:paraId="418201CE" w14:textId="0AD1C384" w:rsidR="008B63E4" w:rsidRPr="0048223E" w:rsidRDefault="004B051D" w:rsidP="004956C5">
      <w:pPr>
        <w:pStyle w:val="ListParagraph"/>
        <w:numPr>
          <w:ilvl w:val="0"/>
          <w:numId w:val="30"/>
        </w:numPr>
        <w:spacing w:after="120" w:line="240" w:lineRule="auto"/>
        <w:ind w:left="357" w:hanging="357"/>
        <w:contextualSpacing w:val="0"/>
        <w:jc w:val="both"/>
        <w:rPr>
          <w:rFonts w:eastAsia="Calibri" w:cstheme="minorHAnsi"/>
        </w:rPr>
      </w:pPr>
      <w:r w:rsidRPr="0048223E">
        <w:rPr>
          <w:rFonts w:eastAsia="Calibri" w:cstheme="minorHAnsi"/>
        </w:rPr>
        <w:t>Trials</w:t>
      </w:r>
      <w:r w:rsidR="008B63E4" w:rsidRPr="0048223E">
        <w:rPr>
          <w:rFonts w:eastAsia="Calibri" w:cstheme="minorHAnsi"/>
        </w:rPr>
        <w:t xml:space="preserve"> comparing maintenance interventions with repeated PR</w:t>
      </w:r>
      <w:r w:rsidR="00FB1DB1" w:rsidRPr="0048223E">
        <w:rPr>
          <w:rFonts w:eastAsia="Calibri" w:cstheme="minorHAnsi"/>
        </w:rPr>
        <w:t>.</w:t>
      </w:r>
    </w:p>
    <w:p w14:paraId="12343FF3" w14:textId="5095B94E" w:rsidR="00B339D8" w:rsidRPr="0048223E" w:rsidRDefault="00B339D8" w:rsidP="004956C5">
      <w:pPr>
        <w:spacing w:line="240" w:lineRule="auto"/>
        <w:rPr>
          <w:rFonts w:cstheme="minorHAnsi"/>
        </w:rPr>
      </w:pPr>
    </w:p>
    <w:p w14:paraId="2FDF4D20" w14:textId="026C3C2F" w:rsidR="006D5B5C" w:rsidRPr="0048223E" w:rsidRDefault="006D5B5C" w:rsidP="004956C5">
      <w:pPr>
        <w:tabs>
          <w:tab w:val="left" w:pos="12465"/>
        </w:tabs>
        <w:spacing w:line="240" w:lineRule="auto"/>
        <w:rPr>
          <w:rFonts w:cstheme="minorHAnsi"/>
          <w:b/>
          <w:bCs/>
        </w:rPr>
      </w:pPr>
    </w:p>
    <w:p w14:paraId="30EE5665" w14:textId="77777777" w:rsidR="006D5B5C" w:rsidRPr="0048223E" w:rsidRDefault="006D5B5C" w:rsidP="004956C5">
      <w:pPr>
        <w:spacing w:line="240" w:lineRule="auto"/>
        <w:rPr>
          <w:rFonts w:cstheme="minorHAnsi"/>
          <w:b/>
          <w:bCs/>
        </w:rPr>
      </w:pPr>
      <w:r w:rsidRPr="0048223E">
        <w:rPr>
          <w:rFonts w:cstheme="minorHAnsi"/>
          <w:b/>
          <w:bCs/>
        </w:rPr>
        <w:br w:type="page"/>
      </w:r>
    </w:p>
    <w:p w14:paraId="6F48577E" w14:textId="58AC2628" w:rsidR="006D5B5C" w:rsidRPr="0048223E" w:rsidRDefault="006D5B5C" w:rsidP="004956C5">
      <w:pPr>
        <w:tabs>
          <w:tab w:val="left" w:pos="12465"/>
        </w:tabs>
        <w:spacing w:line="240" w:lineRule="auto"/>
        <w:jc w:val="center"/>
        <w:rPr>
          <w:rFonts w:cstheme="minorHAnsi"/>
          <w:b/>
          <w:bCs/>
        </w:rPr>
        <w:sectPr w:rsidR="006D5B5C" w:rsidRPr="0048223E" w:rsidSect="00524CE9">
          <w:headerReference w:type="even" r:id="rId12"/>
          <w:headerReference w:type="default" r:id="rId13"/>
          <w:footerReference w:type="default" r:id="rId14"/>
          <w:headerReference w:type="first" r:id="rId15"/>
          <w:pgSz w:w="11906" w:h="16838"/>
          <w:pgMar w:top="1134" w:right="1134" w:bottom="1134" w:left="1134" w:header="709" w:footer="709" w:gutter="0"/>
          <w:cols w:space="708"/>
          <w:docGrid w:linePitch="360"/>
        </w:sectPr>
      </w:pPr>
    </w:p>
    <w:p w14:paraId="45B2305E" w14:textId="455164A0" w:rsidR="00BA055B" w:rsidRPr="0048223E" w:rsidRDefault="00BA055B" w:rsidP="004956C5">
      <w:pPr>
        <w:spacing w:line="240" w:lineRule="auto"/>
        <w:rPr>
          <w:rFonts w:cstheme="minorHAnsi"/>
          <w:b/>
          <w:bCs/>
        </w:rPr>
      </w:pPr>
    </w:p>
    <w:p w14:paraId="6DE3320E" w14:textId="2276E169" w:rsidR="009B4374" w:rsidRPr="0048223E" w:rsidRDefault="00B032E8" w:rsidP="004956C5">
      <w:pPr>
        <w:spacing w:after="240" w:line="240" w:lineRule="auto"/>
        <w:jc w:val="both"/>
        <w:rPr>
          <w:rFonts w:cstheme="minorHAnsi"/>
          <w:b/>
          <w:bCs/>
        </w:rPr>
      </w:pPr>
      <w:r w:rsidRPr="0048223E">
        <w:rPr>
          <w:rFonts w:cstheme="minorHAnsi"/>
          <w:b/>
          <w:bCs/>
        </w:rPr>
        <w:t>References</w:t>
      </w:r>
    </w:p>
    <w:p w14:paraId="30080C51" w14:textId="77777777" w:rsidR="006F46AB" w:rsidRPr="006F46AB" w:rsidRDefault="005613D1" w:rsidP="004956C5">
      <w:pPr>
        <w:pStyle w:val="EndNoteBibliography"/>
        <w:spacing w:after="0"/>
      </w:pPr>
      <w:r w:rsidRPr="0048223E">
        <w:rPr>
          <w:rFonts w:asciiTheme="minorHAnsi" w:hAnsiTheme="minorHAnsi" w:cstheme="minorHAnsi"/>
          <w:b/>
          <w:bCs/>
        </w:rPr>
        <w:fldChar w:fldCharType="begin"/>
      </w:r>
      <w:r w:rsidRPr="0048223E">
        <w:rPr>
          <w:rFonts w:asciiTheme="minorHAnsi" w:hAnsiTheme="minorHAnsi" w:cstheme="minorHAnsi"/>
          <w:b/>
          <w:bCs/>
        </w:rPr>
        <w:instrText xml:space="preserve"> ADDIN EN.REFLIST </w:instrText>
      </w:r>
      <w:r w:rsidRPr="0048223E">
        <w:rPr>
          <w:rFonts w:asciiTheme="minorHAnsi" w:hAnsiTheme="minorHAnsi" w:cstheme="minorHAnsi"/>
          <w:b/>
          <w:bCs/>
        </w:rPr>
        <w:fldChar w:fldCharType="separate"/>
      </w:r>
      <w:r w:rsidR="006F46AB" w:rsidRPr="006F46AB">
        <w:t>1.</w:t>
      </w:r>
      <w:r w:rsidR="006F46AB" w:rsidRPr="006F46AB">
        <w:tab/>
        <w:t>Bolton CE, Bevan-Smith EF, Blakey JD, Crowe P, Elkin SL, Garrod R, et al. British Thoracic Society guideline on pulmonary rehabilitation in adults. Thorax. 2013;68 Suppl 2:ii1-30.</w:t>
      </w:r>
    </w:p>
    <w:p w14:paraId="5B38929F" w14:textId="77777777" w:rsidR="006F46AB" w:rsidRPr="006F46AB" w:rsidRDefault="006F46AB" w:rsidP="004956C5">
      <w:pPr>
        <w:pStyle w:val="EndNoteBibliography"/>
        <w:spacing w:after="0"/>
      </w:pPr>
      <w:r w:rsidRPr="006F46AB">
        <w:t>2.</w:t>
      </w:r>
      <w:r w:rsidRPr="006F46AB">
        <w:tab/>
        <w:t>McCarthy B, Casey D, Devane D, Murphy K, Murphy E, Lacasse Y. Pulmonary rehabilitation for chronic obstructive pulmonary disease. Cochrane Database Syst Rev. 2015;2(2):CD003793.</w:t>
      </w:r>
    </w:p>
    <w:p w14:paraId="50AABA8B" w14:textId="77777777" w:rsidR="006F46AB" w:rsidRPr="006F46AB" w:rsidRDefault="006F46AB" w:rsidP="004956C5">
      <w:pPr>
        <w:pStyle w:val="EndNoteBibliography"/>
        <w:spacing w:after="0"/>
      </w:pPr>
      <w:r w:rsidRPr="006F46AB">
        <w:t>3.</w:t>
      </w:r>
      <w:r w:rsidRPr="006F46AB">
        <w:tab/>
        <w:t>Hopkinson NS, Molyneux A, Pink J, Harrisingh MC. Chronic obstructive pulmonary disease: diagnosis and management: summary of updated NICE guidance. Bmj. 2019;366:l4486.</w:t>
      </w:r>
    </w:p>
    <w:p w14:paraId="1C5462C1" w14:textId="77777777" w:rsidR="006F46AB" w:rsidRPr="006F46AB" w:rsidRDefault="006F46AB" w:rsidP="004956C5">
      <w:pPr>
        <w:pStyle w:val="EndNoteBibliography"/>
        <w:spacing w:after="0"/>
      </w:pPr>
      <w:r w:rsidRPr="006F46AB">
        <w:t>4.</w:t>
      </w:r>
      <w:r w:rsidRPr="006F46AB">
        <w:tab/>
        <w:t>Casaburi R. Pulmonary Rehabilitation: Where We've Succeeded and Where We've Failed. Copd. 2018;15(3):219-22.</w:t>
      </w:r>
    </w:p>
    <w:p w14:paraId="0F246A81" w14:textId="77777777" w:rsidR="006F46AB" w:rsidRPr="006F46AB" w:rsidRDefault="006F46AB" w:rsidP="004956C5">
      <w:pPr>
        <w:pStyle w:val="EndNoteBibliography"/>
        <w:spacing w:after="0"/>
      </w:pPr>
      <w:r w:rsidRPr="006F46AB">
        <w:t>5.</w:t>
      </w:r>
      <w:r w:rsidRPr="006F46AB">
        <w:tab/>
        <w:t>Holland AE, Cox NS, Houchen-Wolloff L, Rochester CL, Garvey C, ZuWallack R, et al. Defining Modern Pulmonary Rehabilitation. An Official American Thoracic Society Workshop Report. Ann Am Thorac Soc. 2021;18(5):e12-e29.</w:t>
      </w:r>
    </w:p>
    <w:p w14:paraId="7F8E07E4" w14:textId="77777777" w:rsidR="006F46AB" w:rsidRPr="006F46AB" w:rsidRDefault="006F46AB" w:rsidP="004956C5">
      <w:pPr>
        <w:pStyle w:val="EndNoteBibliography"/>
        <w:spacing w:after="0"/>
      </w:pPr>
      <w:r w:rsidRPr="006F46AB">
        <w:t>6.</w:t>
      </w:r>
      <w:r w:rsidRPr="006F46AB">
        <w:tab/>
        <w:t>National COPD Audit Programme: Pulmonary rehabilitation workstream. Pulmonary Rehabilitation: Time to breathe better. National Chronic Obstructive Pulmonary Disease (COPD) Audit programme: Resources and organisation of Pulmonary Rehabilitation services in England and Wales 2015. 2015.</w:t>
      </w:r>
    </w:p>
    <w:p w14:paraId="46E9D90A" w14:textId="77777777" w:rsidR="006F46AB" w:rsidRPr="006F46AB" w:rsidRDefault="006F46AB" w:rsidP="004956C5">
      <w:pPr>
        <w:pStyle w:val="EndNoteBibliography"/>
        <w:spacing w:after="0"/>
      </w:pPr>
      <w:r w:rsidRPr="006F46AB">
        <w:t>7.</w:t>
      </w:r>
      <w:r w:rsidRPr="006F46AB">
        <w:tab/>
        <w:t>Stone PW, Hickman K, Steiner MC, Roberts CM, Quint JK, Singh SJ. Predictors of Referral to Pulmonary Rehabilitation from UK Primary Care. Int J Chron Obstruct Pulmon Dis. 2020;15:2941-52.</w:t>
      </w:r>
    </w:p>
    <w:p w14:paraId="05E4294C" w14:textId="77777777" w:rsidR="006F46AB" w:rsidRPr="006F46AB" w:rsidRDefault="006F46AB" w:rsidP="004956C5">
      <w:pPr>
        <w:pStyle w:val="EndNoteBibliography"/>
        <w:spacing w:after="0"/>
      </w:pPr>
      <w:r w:rsidRPr="006F46AB">
        <w:t>8.</w:t>
      </w:r>
      <w:r w:rsidRPr="006F46AB">
        <w:tab/>
        <w:t>Steiner MC, Lowe D, Beckford K, Blakey J, Bolton CE, Elkin S, et al. Socioeconomic deprivation and the outcome of pulmonary rehabilitation in England and Wales. Thorax. 2017;72(6):530-7.</w:t>
      </w:r>
    </w:p>
    <w:p w14:paraId="5436FF21" w14:textId="77777777" w:rsidR="006F46AB" w:rsidRPr="006F46AB" w:rsidRDefault="006F46AB" w:rsidP="004956C5">
      <w:pPr>
        <w:pStyle w:val="EndNoteBibliography"/>
        <w:spacing w:after="0"/>
      </w:pPr>
      <w:r w:rsidRPr="006F46AB">
        <w:t>9.</w:t>
      </w:r>
      <w:r w:rsidRPr="006F46AB">
        <w:tab/>
        <w:t>Perera ACH, Jayamaha AR, Jones AV, Yusuf ZK, Wijayasiri K, Amarasekara T, et al. Developing Appropriate Pulmonary Rehabilitation Services in Sri Lanka: Assessment of People Living with COPD and Healthcare Providers in Urban and Semi Urban Areas in Sri Lanka. Int J Chron Obstruct Pulmon Dis. 2022;17:631-41.</w:t>
      </w:r>
    </w:p>
    <w:p w14:paraId="20912337" w14:textId="77777777" w:rsidR="006F46AB" w:rsidRPr="00B22803" w:rsidRDefault="006F46AB" w:rsidP="004956C5">
      <w:pPr>
        <w:pStyle w:val="EndNoteBibliography"/>
        <w:spacing w:after="0"/>
        <w:rPr>
          <w:lang w:val="nl-NL"/>
        </w:rPr>
      </w:pPr>
      <w:r w:rsidRPr="006F46AB">
        <w:t>10.</w:t>
      </w:r>
      <w:r w:rsidRPr="006F46AB">
        <w:tab/>
        <w:t xml:space="preserve">Polgar O, Aljishi M, Barker RE, Patel S, Walsh JA, Kon SS, et al. Digital habits of PR service-users: Implications for home-based interventions during the COVID-19 pandemic. </w:t>
      </w:r>
      <w:r w:rsidRPr="00B22803">
        <w:rPr>
          <w:lang w:val="nl-NL"/>
        </w:rPr>
        <w:t>Chron Respir Dis. 2020;17:1479973120936685.</w:t>
      </w:r>
    </w:p>
    <w:p w14:paraId="679290E7" w14:textId="77777777" w:rsidR="006F46AB" w:rsidRPr="006F46AB" w:rsidRDefault="006F46AB" w:rsidP="004956C5">
      <w:pPr>
        <w:pStyle w:val="EndNoteBibliography"/>
        <w:spacing w:after="0"/>
      </w:pPr>
      <w:r w:rsidRPr="00B22803">
        <w:rPr>
          <w:lang w:val="nl-NL"/>
        </w:rPr>
        <w:t>11.</w:t>
      </w:r>
      <w:r w:rsidRPr="00B22803">
        <w:rPr>
          <w:lang w:val="nl-NL"/>
        </w:rPr>
        <w:tab/>
        <w:t xml:space="preserve">Polgar O, Patel S, Walsh JA, Barker RE, Ingram KA, Kon SS, et al. </w:t>
      </w:r>
      <w:r w:rsidRPr="006F46AB">
        <w:t>Digital habits of pulmonary rehabilitation service-users following the COVID-19 pandemic. Chron Respir Dis. 2022;19:14799731221075647.</w:t>
      </w:r>
    </w:p>
    <w:p w14:paraId="5C6BDAD8" w14:textId="77777777" w:rsidR="006F46AB" w:rsidRPr="006F46AB" w:rsidRDefault="006F46AB" w:rsidP="004956C5">
      <w:pPr>
        <w:pStyle w:val="EndNoteBibliography"/>
        <w:spacing w:after="0"/>
      </w:pPr>
      <w:r w:rsidRPr="006F46AB">
        <w:t>12.</w:t>
      </w:r>
      <w:r w:rsidRPr="006F46AB">
        <w:tab/>
        <w:t>Early F, Wellwood I, Kuhn I, Deaton C, Fuld J. Interventions to increase referral and uptake to pulmonary rehabilitation in people with COPD: a systematic review. Int J Chron Obstruct Pulmon Dis. 2018;13:3571-86.</w:t>
      </w:r>
    </w:p>
    <w:p w14:paraId="1013C2E9" w14:textId="77777777" w:rsidR="006F46AB" w:rsidRPr="006F46AB" w:rsidRDefault="006F46AB" w:rsidP="004956C5">
      <w:pPr>
        <w:pStyle w:val="EndNoteBibliography"/>
        <w:spacing w:after="0"/>
      </w:pPr>
      <w:r w:rsidRPr="006F46AB">
        <w:t>13.</w:t>
      </w:r>
      <w:r w:rsidRPr="006F46AB">
        <w:tab/>
        <w:t>Jones AW, Taylor A, Gowler H, O'Kelly N, Ghosh S, Bridle C. Systematic review of interventions to improve patient uptake and completion of pulmonary rehabilitation in COPD. ERJ Open Res. 2017;3(1).</w:t>
      </w:r>
    </w:p>
    <w:p w14:paraId="469F922E" w14:textId="77777777" w:rsidR="006F46AB" w:rsidRPr="006F46AB" w:rsidRDefault="006F46AB" w:rsidP="004956C5">
      <w:pPr>
        <w:pStyle w:val="EndNoteBibliography"/>
        <w:spacing w:after="0"/>
      </w:pPr>
      <w:r w:rsidRPr="006F46AB">
        <w:t>14.</w:t>
      </w:r>
      <w:r w:rsidRPr="006F46AB">
        <w:tab/>
        <w:t>Cox NS, Oliveira CC, Lahham A, Holland AE. Pulmonary rehabilitation referral and participation are commonly influenced by environment, knowledge, and beliefs about consequences: a systematic review using the Theoretical Domains Framework. J Physiother. 2017;63(2):84-93.</w:t>
      </w:r>
    </w:p>
    <w:p w14:paraId="1F3AA14B" w14:textId="77777777" w:rsidR="006F46AB" w:rsidRPr="006F46AB" w:rsidRDefault="006F46AB" w:rsidP="004956C5">
      <w:pPr>
        <w:pStyle w:val="EndNoteBibliography"/>
        <w:spacing w:after="0"/>
      </w:pPr>
      <w:r w:rsidRPr="006F46AB">
        <w:t>15.</w:t>
      </w:r>
      <w:r w:rsidRPr="006F46AB">
        <w:tab/>
        <w:t>Graves J, Sandrey V, Graves T, Smith DL. Effectiveness of a group opt-in session on uptake and graduation rates for pulmonary rehabilitation. Chron Respir Dis. 2010;7(3):159-64.</w:t>
      </w:r>
    </w:p>
    <w:p w14:paraId="3B571AAF" w14:textId="77777777" w:rsidR="006F46AB" w:rsidRPr="00B22803" w:rsidRDefault="006F46AB" w:rsidP="004956C5">
      <w:pPr>
        <w:pStyle w:val="EndNoteBibliography"/>
        <w:spacing w:after="0"/>
        <w:rPr>
          <w:lang w:val="nl-NL"/>
        </w:rPr>
      </w:pPr>
      <w:r w:rsidRPr="006F46AB">
        <w:t>16.</w:t>
      </w:r>
      <w:r w:rsidRPr="006F46AB">
        <w:tab/>
        <w:t xml:space="preserve">Harris M, Smith BJ, Veale AJ, Esterman A, Frith PA, Selim P. Providing reviews of evidence to COPD patients: controlled prospective 12-month trial. </w:t>
      </w:r>
      <w:r w:rsidRPr="00B22803">
        <w:rPr>
          <w:lang w:val="nl-NL"/>
        </w:rPr>
        <w:t>Chron Respir Dis. 2009;6(3):165-73.</w:t>
      </w:r>
    </w:p>
    <w:p w14:paraId="11907B5B" w14:textId="77777777" w:rsidR="006F46AB" w:rsidRPr="006F46AB" w:rsidRDefault="006F46AB" w:rsidP="004956C5">
      <w:pPr>
        <w:pStyle w:val="EndNoteBibliography"/>
        <w:spacing w:after="0"/>
      </w:pPr>
      <w:r w:rsidRPr="00B22803">
        <w:rPr>
          <w:lang w:val="nl-NL"/>
        </w:rPr>
        <w:t>17.</w:t>
      </w:r>
      <w:r w:rsidRPr="00B22803">
        <w:rPr>
          <w:lang w:val="nl-NL"/>
        </w:rPr>
        <w:tab/>
        <w:t xml:space="preserve">Zwar NA, Hermiz O, Comino E, Middleton S, Vagholkar S, Xuan W, et al. </w:t>
      </w:r>
      <w:r w:rsidRPr="006F46AB">
        <w:t>Care of patients with a diagnosis of chronic obstructive pulmonary disease: a cluster randomised controlled trial. Med J Aust. 2012;197(7):394-8.</w:t>
      </w:r>
    </w:p>
    <w:p w14:paraId="20C5D048" w14:textId="77777777" w:rsidR="006F46AB" w:rsidRPr="006F46AB" w:rsidRDefault="006F46AB" w:rsidP="004956C5">
      <w:pPr>
        <w:pStyle w:val="EndNoteBibliography"/>
        <w:spacing w:after="0"/>
      </w:pPr>
      <w:r w:rsidRPr="006F46AB">
        <w:t>18.</w:t>
      </w:r>
      <w:r w:rsidRPr="006F46AB">
        <w:tab/>
        <w:t>Barker RE, Jones SE, Banya W, Fleming S, Kon SSC, Clarke SF, et al. The Effects of a Video Intervention on Posthospitalization Pulmonary Rehabilitation Uptake. A Randomized Controlled Trial. Am J Respir Crit Care Med. 2020;201(12):1517-24.</w:t>
      </w:r>
    </w:p>
    <w:p w14:paraId="74812B41" w14:textId="77777777" w:rsidR="006F46AB" w:rsidRPr="006F46AB" w:rsidRDefault="006F46AB" w:rsidP="004956C5">
      <w:pPr>
        <w:pStyle w:val="EndNoteBibliography"/>
        <w:spacing w:after="0"/>
      </w:pPr>
      <w:r w:rsidRPr="006F46AB">
        <w:t>19.</w:t>
      </w:r>
      <w:r w:rsidRPr="006F46AB">
        <w:tab/>
        <w:t>White P, Gilworth G, Lewin S, Hogg L, Tuffnell R, Taylor SJC, et al. Improving uptake and completion of pulmonary rehabilitation in COPD with lay health workers: feasibility of a clinical trial. Int J Chron Obstruct Pulmon Dis. 2019;14:631-43.</w:t>
      </w:r>
    </w:p>
    <w:p w14:paraId="6102E7AC" w14:textId="77777777" w:rsidR="006F46AB" w:rsidRPr="006F46AB" w:rsidRDefault="006F46AB" w:rsidP="004956C5">
      <w:pPr>
        <w:pStyle w:val="EndNoteBibliography"/>
        <w:spacing w:after="0"/>
      </w:pPr>
      <w:r w:rsidRPr="006F46AB">
        <w:lastRenderedPageBreak/>
        <w:t>20.</w:t>
      </w:r>
      <w:r w:rsidRPr="006F46AB">
        <w:tab/>
        <w:t>Wynne SC, Patel S, Barker RE, Jones SE, Walsh JA, Kon SS, et al. Anxiety and depression in bronchiectasis: Response to pulmonary rehabilitation and minimal clinically important difference of the Hospital Anxiety and Depression Scale. Chron Respir Dis. 2020;17:1479973120933292.</w:t>
      </w:r>
    </w:p>
    <w:p w14:paraId="5FE6FBF7" w14:textId="77777777" w:rsidR="006F46AB" w:rsidRPr="006F46AB" w:rsidRDefault="006F46AB" w:rsidP="004956C5">
      <w:pPr>
        <w:pStyle w:val="EndNoteBibliography"/>
        <w:spacing w:after="0"/>
      </w:pPr>
      <w:r w:rsidRPr="006F46AB">
        <w:t>21.</w:t>
      </w:r>
      <w:r w:rsidRPr="006F46AB">
        <w:tab/>
        <w:t>Gordon CS, Waller JW, Cook RM, Cavalera SL, Lim WT, Osadnik CR. Effect of Pulmonary Rehabilitation on Symptoms of Anxiety and Depression in COPD: A Systematic Review and Meta-Analysis. Chest. 2019;156(1):80-91.</w:t>
      </w:r>
    </w:p>
    <w:p w14:paraId="25A236A0" w14:textId="77777777" w:rsidR="006F46AB" w:rsidRPr="006F46AB" w:rsidRDefault="006F46AB" w:rsidP="004956C5">
      <w:pPr>
        <w:pStyle w:val="EndNoteBibliography"/>
        <w:spacing w:after="0"/>
      </w:pPr>
      <w:r w:rsidRPr="006F46AB">
        <w:t>22.</w:t>
      </w:r>
      <w:r w:rsidRPr="006F46AB">
        <w:tab/>
        <w:t>Nolan CM, Kaliaraju D, Jones SE, Patel S, Barker R, Walsh JA, et al. Home versus outpatient pulmonary rehabilitation in COPD: a propensity-matched cohort study. Thorax. 2019;74(10):996-8.</w:t>
      </w:r>
    </w:p>
    <w:p w14:paraId="4943BB4C" w14:textId="329A6CD9" w:rsidR="006F46AB" w:rsidRPr="006F46AB" w:rsidRDefault="006F46AB" w:rsidP="004956C5">
      <w:pPr>
        <w:pStyle w:val="EndNoteBibliography"/>
        <w:spacing w:after="0"/>
      </w:pPr>
      <w:r w:rsidRPr="006F46AB">
        <w:t>23.</w:t>
      </w:r>
      <w:r w:rsidRPr="006F46AB">
        <w:tab/>
        <w:t xml:space="preserve">National Asthma and COPD Audit Programme. Pulmonary rehabilitation clinical and organisational audits 2019. 2020 [Available from: </w:t>
      </w:r>
      <w:hyperlink r:id="rId16" w:history="1">
        <w:r w:rsidRPr="006F46AB">
          <w:rPr>
            <w:rStyle w:val="Hyperlink"/>
          </w:rPr>
          <w:t>https://www.nacap.org.uk/nacap/welcome.nsf/reportsPR.html</w:t>
        </w:r>
      </w:hyperlink>
      <w:r w:rsidRPr="006F46AB">
        <w:t>.</w:t>
      </w:r>
    </w:p>
    <w:p w14:paraId="003C4FA2" w14:textId="77777777" w:rsidR="006F46AB" w:rsidRPr="006F46AB" w:rsidRDefault="006F46AB" w:rsidP="004956C5">
      <w:pPr>
        <w:pStyle w:val="EndNoteBibliography"/>
        <w:spacing w:after="0"/>
      </w:pPr>
      <w:r w:rsidRPr="006F46AB">
        <w:t>24.</w:t>
      </w:r>
      <w:r w:rsidRPr="006F46AB">
        <w:tab/>
        <w:t>Sami R, Salehi K, Hashemi M, Atashi V. Exploring the barriers to pulmonary rehabilitation for patients with chronic obstructive pulmonary disease: a qualitative study. BMC Health Serv Res. 2021;21(1):828.</w:t>
      </w:r>
    </w:p>
    <w:p w14:paraId="1CBB70E5" w14:textId="77777777" w:rsidR="006F46AB" w:rsidRPr="006F46AB" w:rsidRDefault="006F46AB" w:rsidP="004956C5">
      <w:pPr>
        <w:pStyle w:val="EndNoteBibliography"/>
        <w:spacing w:after="0"/>
      </w:pPr>
      <w:r w:rsidRPr="006F46AB">
        <w:t>25.</w:t>
      </w:r>
      <w:r w:rsidRPr="006F46AB">
        <w:tab/>
        <w:t>Keating A, Lee A, Holland AE. What prevents people with chronic obstructive pulmonary disease from attending pulmonary rehabilitation? A systematic review. Chron Respir Dis. 2011;8(2):89-99.</w:t>
      </w:r>
    </w:p>
    <w:p w14:paraId="2A8F07C7" w14:textId="77777777" w:rsidR="006F46AB" w:rsidRPr="006F46AB" w:rsidRDefault="006F46AB" w:rsidP="004956C5">
      <w:pPr>
        <w:pStyle w:val="EndNoteBibliography"/>
        <w:spacing w:after="0"/>
      </w:pPr>
      <w:r w:rsidRPr="006F46AB">
        <w:t>26.</w:t>
      </w:r>
      <w:r w:rsidRPr="006F46AB">
        <w:tab/>
        <w:t>Marklund S, Bui KL, Nyberg A. Measuring and monitoring skeletal muscle function in COPD: current perspectives. Int J Chron Obstruct Pulmon Dis. 2019;14:1825-38.</w:t>
      </w:r>
    </w:p>
    <w:p w14:paraId="477E0589" w14:textId="77777777" w:rsidR="006F46AB" w:rsidRPr="006F46AB" w:rsidRDefault="006F46AB" w:rsidP="004956C5">
      <w:pPr>
        <w:pStyle w:val="EndNoteBibliography"/>
        <w:spacing w:after="0"/>
      </w:pPr>
      <w:r w:rsidRPr="006F46AB">
        <w:t>27.</w:t>
      </w:r>
      <w:r w:rsidRPr="006F46AB">
        <w:tab/>
        <w:t>Roberts NJ, Kidd L, Kirkwood K, Cross J, Partridge MR. A systematic review of the content and delivery of education in pulmonary rehabilitation programmes. Respir Med. 2018;145:161-81.</w:t>
      </w:r>
    </w:p>
    <w:p w14:paraId="50B50333" w14:textId="77777777" w:rsidR="006F46AB" w:rsidRPr="006F46AB" w:rsidRDefault="006F46AB" w:rsidP="004956C5">
      <w:pPr>
        <w:pStyle w:val="EndNoteBibliography"/>
        <w:spacing w:after="0"/>
      </w:pPr>
      <w:r w:rsidRPr="006F46AB">
        <w:t>28.</w:t>
      </w:r>
      <w:r w:rsidRPr="006F46AB">
        <w:tab/>
        <w:t>Jones RC, Wang X, Harding S, Bott J, Hyland M. Educational impact of pulmonary rehabilitation: Lung Information Needs Questionnaire. Respir Med. 2008;102(10):1439-45.</w:t>
      </w:r>
    </w:p>
    <w:p w14:paraId="38C27DE7" w14:textId="77777777" w:rsidR="006F46AB" w:rsidRPr="006F46AB" w:rsidRDefault="006F46AB" w:rsidP="004956C5">
      <w:pPr>
        <w:pStyle w:val="EndNoteBibliography"/>
        <w:spacing w:after="0"/>
      </w:pPr>
      <w:r w:rsidRPr="006F46AB">
        <w:t>29.</w:t>
      </w:r>
      <w:r w:rsidRPr="006F46AB">
        <w:tab/>
        <w:t>White R, Walker P, Roberts S, Kalisky S, White P. Bristol COPD Knowledge Questionnaire (BCKQ): testing what we teach patients about COPD. Chron Respir Dis. 2006;3(3):123-31.</w:t>
      </w:r>
    </w:p>
    <w:p w14:paraId="3D05F14B" w14:textId="77777777" w:rsidR="006F46AB" w:rsidRPr="00B22803" w:rsidRDefault="006F46AB" w:rsidP="004956C5">
      <w:pPr>
        <w:pStyle w:val="EndNoteBibliography"/>
        <w:spacing w:after="0"/>
        <w:rPr>
          <w:lang w:val="nl-NL"/>
        </w:rPr>
      </w:pPr>
      <w:r w:rsidRPr="006F46AB">
        <w:t>30.</w:t>
      </w:r>
      <w:r w:rsidRPr="006F46AB">
        <w:tab/>
        <w:t xml:space="preserve">Brighton LJ, Evans CJ, Man WDC, Maddocks M. Improving Exercise-Based Interventions for People Living with Both COPD and Frailty: A Realist Review. </w:t>
      </w:r>
      <w:r w:rsidRPr="00B22803">
        <w:rPr>
          <w:lang w:val="nl-NL"/>
        </w:rPr>
        <w:t>Int J Chron Obstruct Pulmon Dis. 2020;15:841-55.</w:t>
      </w:r>
    </w:p>
    <w:p w14:paraId="5F0155A6" w14:textId="77777777" w:rsidR="006F46AB" w:rsidRPr="006F46AB" w:rsidRDefault="006F46AB" w:rsidP="004956C5">
      <w:pPr>
        <w:pStyle w:val="EndNoteBibliography"/>
        <w:spacing w:after="0"/>
      </w:pPr>
      <w:r w:rsidRPr="00B22803">
        <w:rPr>
          <w:lang w:val="nl-NL"/>
        </w:rPr>
        <w:t>31.</w:t>
      </w:r>
      <w:r w:rsidRPr="00B22803">
        <w:rPr>
          <w:lang w:val="nl-NL"/>
        </w:rPr>
        <w:tab/>
        <w:t xml:space="preserve">Maddocks M, Brighton LJ, Alison JA, ter Beek L, Bhatt SP, Brummel NE, et al. </w:t>
      </w:r>
      <w:r w:rsidRPr="006F46AB">
        <w:t>Rehabilitation for People with Respiratory Disease and Frailty: An Official American Thoracic Society Workshop Report. . Ann Am Thorac Soc. 2023.</w:t>
      </w:r>
    </w:p>
    <w:p w14:paraId="0F4F1C65" w14:textId="77777777" w:rsidR="006F46AB" w:rsidRPr="006F46AB" w:rsidRDefault="006F46AB" w:rsidP="004956C5">
      <w:pPr>
        <w:pStyle w:val="EndNoteBibliography"/>
        <w:spacing w:after="0"/>
      </w:pPr>
      <w:r w:rsidRPr="006F46AB">
        <w:t>32.</w:t>
      </w:r>
      <w:r w:rsidRPr="006F46AB">
        <w:tab/>
        <w:t>Morgan AD, Rothnie KJ, Bhaskaran K, Smeeth L, Quint JK. Chronic obstructive pulmonary disease and the risk of 12 cardiovascular diseases: a population-based study using UK primary care data. Thorax. 2018;73(9):877-9.</w:t>
      </w:r>
    </w:p>
    <w:p w14:paraId="65FF45D4" w14:textId="77777777" w:rsidR="006F46AB" w:rsidRPr="006F46AB" w:rsidRDefault="006F46AB" w:rsidP="004956C5">
      <w:pPr>
        <w:pStyle w:val="EndNoteBibliography"/>
        <w:spacing w:after="0"/>
      </w:pPr>
      <w:r w:rsidRPr="006F46AB">
        <w:t>33.</w:t>
      </w:r>
      <w:r w:rsidRPr="006F46AB">
        <w:tab/>
        <w:t>Continuous or nocturnal oxygen therapy in hypoxemic chronic obstructive lung disease: a clinical trial. Nocturnal Oxygen Therapy Trial Group. Ann Intern Med. 1980;93(3):391-8.</w:t>
      </w:r>
    </w:p>
    <w:p w14:paraId="6F6EDA72" w14:textId="77777777" w:rsidR="006F46AB" w:rsidRPr="006F46AB" w:rsidRDefault="006F46AB" w:rsidP="004956C5">
      <w:pPr>
        <w:pStyle w:val="EndNoteBibliography"/>
        <w:spacing w:after="0"/>
      </w:pPr>
      <w:r w:rsidRPr="006F46AB">
        <w:t>34.</w:t>
      </w:r>
      <w:r w:rsidRPr="006F46AB">
        <w:tab/>
        <w:t>Long term domiciliary oxygen therapy in chronic hypoxic cor pulmonale complicating chronic bronchitis and emphysema. Report of the Medical Research Council Working Party. Lancet. 1981;1(8222):681-6.</w:t>
      </w:r>
    </w:p>
    <w:p w14:paraId="65260B02" w14:textId="77777777" w:rsidR="006F46AB" w:rsidRPr="006F46AB" w:rsidRDefault="006F46AB" w:rsidP="004956C5">
      <w:pPr>
        <w:pStyle w:val="EndNoteBibliography"/>
        <w:spacing w:after="0"/>
      </w:pPr>
      <w:r w:rsidRPr="006F46AB">
        <w:t>35.</w:t>
      </w:r>
      <w:r w:rsidRPr="006F46AB">
        <w:tab/>
        <w:t>Kwan HY, Maddocks M, Nolan CM, Jones SE, Patel S, Barker RE, et al. The prognostic significance of weight loss in chronic obstructive pulmonary disease-related cachexia: a prospective cohort study. J Cachexia Sarcopenia Muscle. 2019;10(6):1330-8.</w:t>
      </w:r>
    </w:p>
    <w:p w14:paraId="4E670D11" w14:textId="77777777" w:rsidR="006F46AB" w:rsidRPr="006F46AB" w:rsidRDefault="006F46AB" w:rsidP="004956C5">
      <w:pPr>
        <w:pStyle w:val="EndNoteBibliography"/>
        <w:spacing w:after="0"/>
      </w:pPr>
      <w:r w:rsidRPr="006F46AB">
        <w:t>36.</w:t>
      </w:r>
      <w:r w:rsidRPr="006F46AB">
        <w:tab/>
        <w:t>Celli BR, Cote CG, Marin JM, Casanova C, Montes de Oca M, Mendez RA, et al. The body-mass index, airflow obstruction, dyspnea, and exercise capacity index in chronic obstructive pulmonary disease. N Engl J Med. 2004;350(10):1005-12.</w:t>
      </w:r>
    </w:p>
    <w:p w14:paraId="650683B1" w14:textId="77777777" w:rsidR="006F46AB" w:rsidRPr="006F46AB" w:rsidRDefault="006F46AB" w:rsidP="004956C5">
      <w:pPr>
        <w:pStyle w:val="EndNoteBibliography"/>
        <w:spacing w:after="0"/>
      </w:pPr>
      <w:r w:rsidRPr="006F46AB">
        <w:t>37.</w:t>
      </w:r>
      <w:r w:rsidRPr="006F46AB">
        <w:tab/>
        <w:t>Brigham EP, Anderson JA, Brook RD, Calverley PMA, Celli BR, Cowans NJ, et al. Challenging the obesity paradox: extreme obesity and COPD mortality in the SUMMIT trial. ERJ Open Res. 2021;7(3).</w:t>
      </w:r>
    </w:p>
    <w:p w14:paraId="5DC59276" w14:textId="77777777" w:rsidR="006F46AB" w:rsidRPr="00B22803" w:rsidRDefault="006F46AB" w:rsidP="004956C5">
      <w:pPr>
        <w:pStyle w:val="EndNoteBibliography"/>
        <w:spacing w:after="0"/>
        <w:rPr>
          <w:lang w:val="nl-NL"/>
        </w:rPr>
      </w:pPr>
      <w:r w:rsidRPr="006F46AB">
        <w:t>38.</w:t>
      </w:r>
      <w:r w:rsidRPr="006F46AB">
        <w:tab/>
        <w:t xml:space="preserve">Hanlon P, Lewsey J, Quint JK, Jani BD, Nicholl BI, McAllister DA, et al. Frailty in COPD: an analysis of prevalence and clinical impact using UK Biobank. </w:t>
      </w:r>
      <w:r w:rsidRPr="00B22803">
        <w:rPr>
          <w:lang w:val="nl-NL"/>
        </w:rPr>
        <w:t>BMJ Open Respir Res. 2022;9(1).</w:t>
      </w:r>
    </w:p>
    <w:p w14:paraId="6C66ACBD" w14:textId="77777777" w:rsidR="006F46AB" w:rsidRPr="006F46AB" w:rsidRDefault="006F46AB" w:rsidP="004956C5">
      <w:pPr>
        <w:pStyle w:val="EndNoteBibliography"/>
        <w:spacing w:after="0"/>
      </w:pPr>
      <w:r w:rsidRPr="00B22803">
        <w:rPr>
          <w:lang w:val="nl-NL"/>
        </w:rPr>
        <w:t>39.</w:t>
      </w:r>
      <w:r w:rsidRPr="00B22803">
        <w:rPr>
          <w:lang w:val="nl-NL"/>
        </w:rPr>
        <w:tab/>
        <w:t xml:space="preserve">Walsh JA, Barker RE, Kon SSC, Jones SE, Banya W, Nolan CM, et al. </w:t>
      </w:r>
      <w:r w:rsidRPr="006F46AB">
        <w:t>Gait speed and adverse outcomes following hospitalised exacerbation of COPD. Eur Respir J. 2021;58(5).</w:t>
      </w:r>
    </w:p>
    <w:p w14:paraId="609BE56F" w14:textId="77777777" w:rsidR="006F46AB" w:rsidRPr="006F46AB" w:rsidRDefault="006F46AB" w:rsidP="004956C5">
      <w:pPr>
        <w:pStyle w:val="EndNoteBibliography"/>
        <w:spacing w:after="0"/>
      </w:pPr>
      <w:r w:rsidRPr="006F46AB">
        <w:t>40.</w:t>
      </w:r>
      <w:r w:rsidRPr="006F46AB">
        <w:tab/>
        <w:t>Singer JP, Diamond JM, Gries CJ, McDonnough J, Blanc PD, Shah R, et al. Frailty Phenotypes, Disability, and Outcomes in Adult Candidates for Lung Transplantation. Am J Respir Crit Care Med. 2015;192(11):1325-34.</w:t>
      </w:r>
    </w:p>
    <w:p w14:paraId="6DB404C4" w14:textId="77777777" w:rsidR="006F46AB" w:rsidRPr="00B22803" w:rsidRDefault="006F46AB" w:rsidP="004956C5">
      <w:pPr>
        <w:pStyle w:val="EndNoteBibliography"/>
        <w:spacing w:after="0"/>
        <w:rPr>
          <w:lang w:val="fr-FR"/>
        </w:rPr>
      </w:pPr>
      <w:r w:rsidRPr="006F46AB">
        <w:lastRenderedPageBreak/>
        <w:t>41.</w:t>
      </w:r>
      <w:r w:rsidRPr="006F46AB">
        <w:tab/>
        <w:t xml:space="preserve">Brighton LJ, Nolan CM, Barker RE, Patel S, Walsh JA, Polgar O, et al. Frailty and Mortality Risk in COPD: A Cohort Study Comparing the Fried Frailty Phenotype and Short Physical Performance Battery. </w:t>
      </w:r>
      <w:r w:rsidRPr="00B22803">
        <w:rPr>
          <w:lang w:val="fr-FR"/>
        </w:rPr>
        <w:t>Int J Chron Obstruct Pulmon Dis. 2023;18:57-67.</w:t>
      </w:r>
    </w:p>
    <w:p w14:paraId="13841BC2" w14:textId="77777777" w:rsidR="006F46AB" w:rsidRPr="006F46AB" w:rsidRDefault="006F46AB" w:rsidP="004956C5">
      <w:pPr>
        <w:pStyle w:val="EndNoteBibliography"/>
        <w:spacing w:after="0"/>
      </w:pPr>
      <w:r w:rsidRPr="00B22803">
        <w:rPr>
          <w:lang w:val="fr-FR"/>
        </w:rPr>
        <w:t>42.</w:t>
      </w:r>
      <w:r w:rsidRPr="00B22803">
        <w:rPr>
          <w:lang w:val="fr-FR"/>
        </w:rPr>
        <w:tab/>
        <w:t xml:space="preserve">Maddocks M, Kon SS, Canavan JL, Jones SE, Nolan CM, Labey A, et al. </w:t>
      </w:r>
      <w:r w:rsidRPr="006F46AB">
        <w:t>Physical frailty and pulmonary rehabilitation in COPD: a prospective cohort study. Thorax. 2016;71(11):988-95.</w:t>
      </w:r>
    </w:p>
    <w:p w14:paraId="650C03DC" w14:textId="77777777" w:rsidR="006F46AB" w:rsidRPr="006F46AB" w:rsidRDefault="006F46AB" w:rsidP="004956C5">
      <w:pPr>
        <w:pStyle w:val="EndNoteBibliography"/>
        <w:spacing w:after="0"/>
      </w:pPr>
      <w:r w:rsidRPr="006F46AB">
        <w:t>43.</w:t>
      </w:r>
      <w:r w:rsidRPr="006F46AB">
        <w:tab/>
        <w:t>Leander M, Lampa E, Rask-Andersen A, Franklin K, Gislason T, Oudin A, et al. Impact of anxiety and depression on respiratory symptoms. Respir Med. 2014;108(11):1594-600.</w:t>
      </w:r>
    </w:p>
    <w:p w14:paraId="55DD04F7" w14:textId="77777777" w:rsidR="006F46AB" w:rsidRPr="006F46AB" w:rsidRDefault="006F46AB" w:rsidP="004956C5">
      <w:pPr>
        <w:pStyle w:val="EndNoteBibliography"/>
        <w:spacing w:after="0"/>
      </w:pPr>
      <w:r w:rsidRPr="006F46AB">
        <w:t>44.</w:t>
      </w:r>
      <w:r w:rsidRPr="006F46AB">
        <w:tab/>
        <w:t>McNamara RJ, Kearns R, Dennis SM, M FH, Gardner K, McDonald J. Knowledge, Skill, and Confidence in People Attending Pulmonary Rehabilitation: A Cross-Sectional Analysis of the Effects and Determinants of Patient Activation. J Patient Exp. 2019;6(2):117-25.</w:t>
      </w:r>
    </w:p>
    <w:p w14:paraId="76E31030" w14:textId="77777777" w:rsidR="006F46AB" w:rsidRPr="006F46AB" w:rsidRDefault="006F46AB" w:rsidP="004956C5">
      <w:pPr>
        <w:pStyle w:val="EndNoteBibliography"/>
        <w:spacing w:after="0"/>
      </w:pPr>
      <w:r w:rsidRPr="006F46AB">
        <w:t>45.</w:t>
      </w:r>
      <w:r w:rsidRPr="006F46AB">
        <w:tab/>
        <w:t>Volpato E, Toniolo S, Pagnini F, Banfi P. The Relationship Between Anxiety, Depression and Treatment Adherence in Chronic Obstructive Pulmonary Disease: A Systematic Review. Int J Chron Obstruct Pulmon Dis. 2021;16:2001-21.</w:t>
      </w:r>
    </w:p>
    <w:p w14:paraId="3C8757B4" w14:textId="77777777" w:rsidR="006F46AB" w:rsidRPr="006F46AB" w:rsidRDefault="006F46AB" w:rsidP="004956C5">
      <w:pPr>
        <w:pStyle w:val="EndNoteBibliography"/>
        <w:spacing w:after="0"/>
      </w:pPr>
      <w:r w:rsidRPr="006F46AB">
        <w:t>46.</w:t>
      </w:r>
      <w:r w:rsidRPr="006F46AB">
        <w:tab/>
        <w:t>Hedman E, Ljótsson B, Blom K, El Alaoui S, Kraepelien M, Rück C, et al. Telephone versus internet administration of self-report measures of social anxiety, depressive symptoms, and insomnia: psychometric evaluation of a method to reduce the impact of missing data. J Med Internet Res. 2013;15(10):e229.</w:t>
      </w:r>
    </w:p>
    <w:p w14:paraId="5EFA1342" w14:textId="77777777" w:rsidR="006F46AB" w:rsidRPr="006F46AB" w:rsidRDefault="006F46AB" w:rsidP="004956C5">
      <w:pPr>
        <w:pStyle w:val="EndNoteBibliography"/>
        <w:spacing w:after="0"/>
      </w:pPr>
      <w:r w:rsidRPr="006F46AB">
        <w:t>47.</w:t>
      </w:r>
      <w:r w:rsidRPr="006F46AB">
        <w:tab/>
        <w:t>Rocha V, Jácome C, Martins V, Marques A. Are in Person and Telephone Interviews Equivalent Modes of Administrating the CAT, the FACIT-FS and the SGRQ in People With COPD? Frontiers in Rehabilitation Sciences. 2021;2.</w:t>
      </w:r>
    </w:p>
    <w:p w14:paraId="752C043E" w14:textId="77777777" w:rsidR="006F46AB" w:rsidRPr="006F46AB" w:rsidRDefault="006F46AB" w:rsidP="004956C5">
      <w:pPr>
        <w:pStyle w:val="EndNoteBibliography"/>
        <w:spacing w:after="0"/>
      </w:pPr>
      <w:r w:rsidRPr="006F46AB">
        <w:t>48.</w:t>
      </w:r>
      <w:r w:rsidRPr="006F46AB">
        <w:tab/>
        <w:t>Holland AE, Malaguti C, Hoffman M, Lahham A, Burge AT, Dowman L, et al. Home-based or remote exercise testing in chronic respiratory disease, during the COVID-19 pandemic and beyond: A rapid review. Chron Respir Dis. 2020;17:1479973120952418.</w:t>
      </w:r>
    </w:p>
    <w:p w14:paraId="3AB28379" w14:textId="77777777" w:rsidR="006F46AB" w:rsidRPr="006F46AB" w:rsidRDefault="006F46AB" w:rsidP="004956C5">
      <w:pPr>
        <w:pStyle w:val="EndNoteBibliography"/>
        <w:spacing w:after="0"/>
      </w:pPr>
      <w:r w:rsidRPr="006F46AB">
        <w:t>49.</w:t>
      </w:r>
      <w:r w:rsidRPr="006F46AB">
        <w:tab/>
        <w:t>Salvi D, Poffley E, Orchard E, Tarassenko L. The Mobile-Based 6-Minute Walk Test: Usability Study and Algorithm Development and Validation. JMIR Mhealth Uhealth. 2020;8(1):e13756.</w:t>
      </w:r>
    </w:p>
    <w:p w14:paraId="72C51624" w14:textId="77777777" w:rsidR="006F46AB" w:rsidRPr="006F46AB" w:rsidRDefault="006F46AB" w:rsidP="004956C5">
      <w:pPr>
        <w:pStyle w:val="EndNoteBibliography"/>
        <w:spacing w:after="0"/>
      </w:pPr>
      <w:r w:rsidRPr="006F46AB">
        <w:t>50.</w:t>
      </w:r>
      <w:r w:rsidRPr="006F46AB">
        <w:tab/>
        <w:t>Brooks D, Solway S, Weinacht K, Wang D, Thomas S. Comparison between an indoor and an outdoor 6-minute walk test among individuals with chronic obstructive pulmonary disease. Arch Phys Med Rehabil. 2003;84(6):873-6.</w:t>
      </w:r>
    </w:p>
    <w:p w14:paraId="418789FE" w14:textId="77777777" w:rsidR="006F46AB" w:rsidRPr="006F46AB" w:rsidRDefault="006F46AB" w:rsidP="004956C5">
      <w:pPr>
        <w:pStyle w:val="EndNoteBibliography"/>
        <w:spacing w:after="0"/>
      </w:pPr>
      <w:r w:rsidRPr="006F46AB">
        <w:t>51.</w:t>
      </w:r>
      <w:r w:rsidRPr="006F46AB">
        <w:tab/>
        <w:t>Holland AE, Spruit MA, Troosters T, Puhan MA, Pepin V, Saey D, et al. An official European Respiratory Society/American Thoracic Society technical standard: field walking tests in chronic respiratory disease. Eur Respir J. 2014;44(6):1428-46.</w:t>
      </w:r>
    </w:p>
    <w:p w14:paraId="78E69FEA" w14:textId="77777777" w:rsidR="006F46AB" w:rsidRPr="00B22803" w:rsidRDefault="006F46AB" w:rsidP="004956C5">
      <w:pPr>
        <w:pStyle w:val="EndNoteBibliography"/>
        <w:spacing w:after="0"/>
        <w:rPr>
          <w:lang w:val="fr-FR"/>
        </w:rPr>
      </w:pPr>
      <w:r w:rsidRPr="006F46AB">
        <w:t>52.</w:t>
      </w:r>
      <w:r w:rsidRPr="006F46AB">
        <w:tab/>
        <w:t xml:space="preserve">Kon SS, Canavan JL, Nolan CM, Clark AL, Jones SE, Cullinan P, et al. The 4-metre gait speed in COPD: responsiveness and minimal clinically important difference. </w:t>
      </w:r>
      <w:r w:rsidRPr="00B22803">
        <w:rPr>
          <w:lang w:val="fr-FR"/>
        </w:rPr>
        <w:t>Eur Respir J. 2014;43(5):1298-305.</w:t>
      </w:r>
    </w:p>
    <w:p w14:paraId="6CD22C9B" w14:textId="77777777" w:rsidR="006F46AB" w:rsidRPr="006F46AB" w:rsidRDefault="006F46AB" w:rsidP="004956C5">
      <w:pPr>
        <w:pStyle w:val="EndNoteBibliography"/>
        <w:spacing w:after="0"/>
      </w:pPr>
      <w:r w:rsidRPr="00B22803">
        <w:rPr>
          <w:lang w:val="fr-FR"/>
        </w:rPr>
        <w:t>53.</w:t>
      </w:r>
      <w:r w:rsidRPr="00B22803">
        <w:rPr>
          <w:lang w:val="fr-FR"/>
        </w:rPr>
        <w:tab/>
        <w:t xml:space="preserve">Kon SS, Patel MS, Canavan JL, Clark AL, Jones SE, Nolan CM, et al. </w:t>
      </w:r>
      <w:r w:rsidRPr="006F46AB">
        <w:t>Reliability and validity of 4-metre gait speed in COPD. Eur Respir J. 2013;42(2):333-40.</w:t>
      </w:r>
    </w:p>
    <w:p w14:paraId="4307E3B8" w14:textId="77777777" w:rsidR="006F46AB" w:rsidRPr="006F46AB" w:rsidRDefault="006F46AB" w:rsidP="004956C5">
      <w:pPr>
        <w:pStyle w:val="EndNoteBibliography"/>
        <w:spacing w:after="0"/>
      </w:pPr>
      <w:r w:rsidRPr="00B22803">
        <w:rPr>
          <w:lang w:val="fr-FR"/>
        </w:rPr>
        <w:t>54.</w:t>
      </w:r>
      <w:r w:rsidRPr="00B22803">
        <w:rPr>
          <w:lang w:val="fr-FR"/>
        </w:rPr>
        <w:tab/>
        <w:t xml:space="preserve">Nolan CM, Maddocks M, Maher TM, Canavan JL, Jones SE, Barker RE, et al. </w:t>
      </w:r>
      <w:r w:rsidRPr="006F46AB">
        <w:t>Phenotypic characteristics associated with slow gait speed in idiopathic pulmonary fibrosis. Respirology. 2018;23(5):498-506.</w:t>
      </w:r>
    </w:p>
    <w:p w14:paraId="2966E284" w14:textId="77777777" w:rsidR="006F46AB" w:rsidRPr="006F46AB" w:rsidRDefault="006F46AB" w:rsidP="004956C5">
      <w:pPr>
        <w:pStyle w:val="EndNoteBibliography"/>
        <w:spacing w:after="0"/>
      </w:pPr>
      <w:r w:rsidRPr="006F46AB">
        <w:t>55.</w:t>
      </w:r>
      <w:r w:rsidRPr="006F46AB">
        <w:tab/>
        <w:t>Jones SE, Kon SS, Canavan JL, Patel MS, Clark AL, Nolan CM, et al. The five-repetition sit-to-stand test as a functional outcome measure in COPD. Thorax. 2013;68(11):1015-20.</w:t>
      </w:r>
    </w:p>
    <w:p w14:paraId="771CD085" w14:textId="77777777" w:rsidR="006F46AB" w:rsidRPr="006F46AB" w:rsidRDefault="006F46AB" w:rsidP="004956C5">
      <w:pPr>
        <w:pStyle w:val="EndNoteBibliography"/>
        <w:spacing w:after="0"/>
      </w:pPr>
      <w:r w:rsidRPr="006F46AB">
        <w:t>56.</w:t>
      </w:r>
      <w:r w:rsidRPr="006F46AB">
        <w:tab/>
        <w:t>Zhang Q, Li YX, Li XL, Yin Y, Li RL, Qiao X, et al. A comparative study of the five-repetition sit-to-stand test and the 30-second sit-to-stand test to assess exercise tolerance in COPD patients. Int J Chron Obstruct Pulmon Dis. 2018;13:2833-9.</w:t>
      </w:r>
    </w:p>
    <w:p w14:paraId="4B05B946" w14:textId="77777777" w:rsidR="006F46AB" w:rsidRPr="006F46AB" w:rsidRDefault="006F46AB" w:rsidP="004956C5">
      <w:pPr>
        <w:pStyle w:val="EndNoteBibliography"/>
        <w:spacing w:after="0"/>
      </w:pPr>
      <w:r w:rsidRPr="006F46AB">
        <w:t>57.</w:t>
      </w:r>
      <w:r w:rsidRPr="006F46AB">
        <w:tab/>
        <w:t>Hansen H, Beyer N, Frølich A, Godtfredsen N, Bieler T. Intra- and inter-rater reproducibility of the 6-minute walk test and the 30-second sit-to-stand test in patients with severe and very severe COPD. Int J Chron Obstruct Pulmon Dis. 2018;13:3447-57.</w:t>
      </w:r>
    </w:p>
    <w:p w14:paraId="30464538" w14:textId="77777777" w:rsidR="006F46AB" w:rsidRPr="006F46AB" w:rsidRDefault="006F46AB" w:rsidP="004956C5">
      <w:pPr>
        <w:pStyle w:val="EndNoteBibliography"/>
        <w:spacing w:after="0"/>
      </w:pPr>
      <w:r w:rsidRPr="006F46AB">
        <w:t>58.</w:t>
      </w:r>
      <w:r w:rsidRPr="006F46AB">
        <w:tab/>
        <w:t>Crook S, Buesching G, Schultz K, Lehbert N, Jelusic D, Keusch S, et al. A multicentre validation of the 1-minute sit-to-stand test in patients with COPD. European Respiratory Journal. 2017.</w:t>
      </w:r>
    </w:p>
    <w:p w14:paraId="58F4D416" w14:textId="77777777" w:rsidR="006F46AB" w:rsidRPr="006F46AB" w:rsidRDefault="006F46AB" w:rsidP="004956C5">
      <w:pPr>
        <w:pStyle w:val="EndNoteBibliography"/>
        <w:spacing w:after="0"/>
      </w:pPr>
      <w:r w:rsidRPr="006F46AB">
        <w:t>59.</w:t>
      </w:r>
      <w:r w:rsidRPr="006F46AB">
        <w:tab/>
        <w:t>Patel S, Jones SE, Walsh JA, Barker RE, Polgar O, Maddocks M, et al. The Six-Minute Step Test as an Exercise Outcome in COPD. Ann Am Thorac Soc. 2022.</w:t>
      </w:r>
    </w:p>
    <w:p w14:paraId="793E7661" w14:textId="77777777" w:rsidR="006F46AB" w:rsidRPr="006F46AB" w:rsidRDefault="006F46AB" w:rsidP="004956C5">
      <w:pPr>
        <w:pStyle w:val="EndNoteBibliography"/>
        <w:spacing w:after="0"/>
      </w:pPr>
      <w:r w:rsidRPr="006F46AB">
        <w:t>60.</w:t>
      </w:r>
      <w:r w:rsidRPr="006F46AB">
        <w:tab/>
        <w:t>da Costa JN, Arcuri JF, Gonçalves IL, Davi SF, Pessoa BV, Jamami M, et al. Reproducibility of cadence-free 6-minute step test in subjects with COPD. Respir Care. 2014;59(4):538-42.</w:t>
      </w:r>
    </w:p>
    <w:p w14:paraId="7E963DD0" w14:textId="77777777" w:rsidR="006F46AB" w:rsidRPr="006F46AB" w:rsidRDefault="006F46AB" w:rsidP="004956C5">
      <w:pPr>
        <w:pStyle w:val="EndNoteBibliography"/>
        <w:spacing w:after="0"/>
      </w:pPr>
      <w:r w:rsidRPr="006F46AB">
        <w:lastRenderedPageBreak/>
        <w:t>61.</w:t>
      </w:r>
      <w:r w:rsidRPr="006F46AB">
        <w:tab/>
        <w:t>Finney LJ, Doughty R, Lovage S, Spurr L, Mehta B, Kemp SV, et al. Lung Function Deficits and Symptom Burden in Survivors of COVID-19 Requiring Mechanical Ventilation. Ann Am Thorac Soc. 2021;18(10):1740-3.</w:t>
      </w:r>
    </w:p>
    <w:p w14:paraId="70CFD6F5" w14:textId="77777777" w:rsidR="006F46AB" w:rsidRPr="006F46AB" w:rsidRDefault="006F46AB" w:rsidP="004956C5">
      <w:pPr>
        <w:pStyle w:val="EndNoteBibliography"/>
        <w:spacing w:after="0"/>
      </w:pPr>
      <w:r w:rsidRPr="006F46AB">
        <w:t>62.</w:t>
      </w:r>
      <w:r w:rsidRPr="006F46AB">
        <w:tab/>
        <w:t>Mesquita R, Wilke S, Smid DE, Janssen DJ, Franssen FM, Probst VS, et al. Measurement properties of the Timed Up &amp; Go test in patients with COPD. Chron Respir Dis. 2016.</w:t>
      </w:r>
    </w:p>
    <w:p w14:paraId="2EC43066" w14:textId="77777777" w:rsidR="006F46AB" w:rsidRPr="006F46AB" w:rsidRDefault="006F46AB" w:rsidP="004956C5">
      <w:pPr>
        <w:pStyle w:val="EndNoteBibliography"/>
        <w:spacing w:after="0"/>
      </w:pPr>
      <w:r w:rsidRPr="006F46AB">
        <w:t>63.</w:t>
      </w:r>
      <w:r w:rsidRPr="006F46AB">
        <w:tab/>
        <w:t>Houchen-Wolloff L, Daynes E, Watt A, Chaplin E, Gardiner N, Singh S. Which functional outcome measures can we use as a surrogate for exercise capacity during remote cardiopulmonary rehabilitation assessments? A rapid narrative review. ERJ Open Res. 2020;6(4).</w:t>
      </w:r>
    </w:p>
    <w:p w14:paraId="7D2A382F" w14:textId="77777777" w:rsidR="006F46AB" w:rsidRPr="006F46AB" w:rsidRDefault="006F46AB" w:rsidP="004956C5">
      <w:pPr>
        <w:pStyle w:val="EndNoteBibliography"/>
        <w:spacing w:after="0"/>
      </w:pPr>
      <w:r w:rsidRPr="006F46AB">
        <w:t>64.</w:t>
      </w:r>
      <w:r w:rsidRPr="006F46AB">
        <w:tab/>
        <w:t>Bisca GW, Morita AA, Hernandes NA, Probst VS, Pitta F. Simple Lower Limb Functional Tests in Patients With Chronic Obstructive Pulmonary Disease: A Systematic Review. Arch Phys Med Rehabil. 2015;96(12):2221-30.</w:t>
      </w:r>
    </w:p>
    <w:p w14:paraId="2DE349C9" w14:textId="77777777" w:rsidR="006F46AB" w:rsidRPr="006F46AB" w:rsidRDefault="006F46AB" w:rsidP="004956C5">
      <w:pPr>
        <w:pStyle w:val="EndNoteBibliography"/>
        <w:spacing w:after="0"/>
      </w:pPr>
      <w:r w:rsidRPr="006F46AB">
        <w:t>65.</w:t>
      </w:r>
      <w:r w:rsidRPr="006F46AB">
        <w:tab/>
        <w:t>Bui KL, Nyberg A, Maltais F, Saey D. Functional Tests in Chronic Obstructive Pulmonary Disease, Part 2: Measurement Properties. Ann Am Thorac Soc. 2017;14(5):785-94.</w:t>
      </w:r>
    </w:p>
    <w:p w14:paraId="57244AB0" w14:textId="77777777" w:rsidR="006F46AB" w:rsidRPr="006F46AB" w:rsidRDefault="006F46AB" w:rsidP="004956C5">
      <w:pPr>
        <w:pStyle w:val="EndNoteBibliography"/>
        <w:spacing w:after="0"/>
      </w:pPr>
      <w:r w:rsidRPr="006F46AB">
        <w:t>66.</w:t>
      </w:r>
      <w:r w:rsidRPr="006F46AB">
        <w:tab/>
        <w:t>Demeyer H, Mohan D, Burtin C, Vaes AW, Heasley M, Bowler RP, et al. Objectively Measured Physical Activity in Patients with COPD: Recommendations from an International Task Force on Physical Activity. Chronic Obstr Pulm Dis. 2021;8(4):528-50.</w:t>
      </w:r>
    </w:p>
    <w:p w14:paraId="541DCA8D" w14:textId="77777777" w:rsidR="006F46AB" w:rsidRPr="006F46AB" w:rsidRDefault="006F46AB" w:rsidP="004956C5">
      <w:pPr>
        <w:pStyle w:val="EndNoteBibliography"/>
        <w:spacing w:after="0"/>
      </w:pPr>
      <w:r w:rsidRPr="006F46AB">
        <w:t>67.</w:t>
      </w:r>
      <w:r w:rsidRPr="006F46AB">
        <w:tab/>
        <w:t>Garfield BE, Canavan JL, Smith CJ, Ingram KA, Fowler RP, Clark AL, et al. Stanford Seven-Day Physical Activity Recall questionnaire in COPD. Eur Respir J. 2012;40(2):356-62.</w:t>
      </w:r>
    </w:p>
    <w:p w14:paraId="45195280" w14:textId="77777777" w:rsidR="006F46AB" w:rsidRPr="006F46AB" w:rsidRDefault="006F46AB" w:rsidP="004956C5">
      <w:pPr>
        <w:pStyle w:val="EndNoteBibliography"/>
        <w:spacing w:after="0"/>
      </w:pPr>
      <w:r w:rsidRPr="006F46AB">
        <w:t>68.</w:t>
      </w:r>
      <w:r w:rsidRPr="006F46AB">
        <w:tab/>
        <w:t>Burtin C, Mohan D, Troosters T, Watz H, Hopkinson NS, Garcia-Aymerich J, et al. Objectively Measured Physical Activity as a COPD Clinical Trial Outcome. Chest. 2021;160(6):2080-100.</w:t>
      </w:r>
    </w:p>
    <w:p w14:paraId="57A0020B" w14:textId="77777777" w:rsidR="006F46AB" w:rsidRPr="006F46AB" w:rsidRDefault="006F46AB" w:rsidP="004956C5">
      <w:pPr>
        <w:pStyle w:val="EndNoteBibliography"/>
        <w:spacing w:after="0"/>
      </w:pPr>
      <w:r w:rsidRPr="006F46AB">
        <w:t>69.</w:t>
      </w:r>
      <w:r w:rsidRPr="006F46AB">
        <w:tab/>
        <w:t>Feng Z, Wang J, Xie Y, Li J. Effects of exercise-based pulmonary rehabilitation on adults with asthma: a systematic review and meta-analysis. Respir Res. 2021;22(1):33.</w:t>
      </w:r>
    </w:p>
    <w:p w14:paraId="67DA7AD7" w14:textId="77777777" w:rsidR="006F46AB" w:rsidRPr="006F46AB" w:rsidRDefault="006F46AB" w:rsidP="004956C5">
      <w:pPr>
        <w:pStyle w:val="EndNoteBibliography"/>
        <w:spacing w:after="0"/>
      </w:pPr>
      <w:r w:rsidRPr="006F46AB">
        <w:t>70.</w:t>
      </w:r>
      <w:r w:rsidRPr="006F46AB">
        <w:tab/>
        <w:t>Dowman L, Hill CJ, May A, Holland AE. Pulmonary rehabilitation for interstitial lung disease. Cochrane Database Syst Rev. 2021;2(2):Cd006322.</w:t>
      </w:r>
    </w:p>
    <w:p w14:paraId="01AE6D88" w14:textId="77777777" w:rsidR="006F46AB" w:rsidRPr="006F46AB" w:rsidRDefault="006F46AB" w:rsidP="004956C5">
      <w:pPr>
        <w:pStyle w:val="EndNoteBibliography"/>
        <w:spacing w:after="0"/>
      </w:pPr>
      <w:r w:rsidRPr="006F46AB">
        <w:t>71.</w:t>
      </w:r>
      <w:r w:rsidRPr="006F46AB">
        <w:tab/>
        <w:t>Lee AL, Hill CJ, McDonald CF, Holland AE. Pulmonary Rehabilitation in Individuals With Non-Cystic Fibrosis Bronchiectasis: A Systematic Review. Arch Phys Med Rehabil. 2017;98(4):774-82 e1.</w:t>
      </w:r>
    </w:p>
    <w:p w14:paraId="497255F7" w14:textId="77777777" w:rsidR="006F46AB" w:rsidRPr="00B22803" w:rsidRDefault="006F46AB" w:rsidP="004956C5">
      <w:pPr>
        <w:pStyle w:val="EndNoteBibliography"/>
        <w:spacing w:after="0"/>
        <w:rPr>
          <w:lang w:val="nl-NL"/>
        </w:rPr>
      </w:pPr>
      <w:r w:rsidRPr="006F46AB">
        <w:t>72.</w:t>
      </w:r>
      <w:r w:rsidRPr="006F46AB">
        <w:tab/>
        <w:t xml:space="preserve">Osadnik CR, Gleeson C, McDonald VM, Holland AE. Pulmonary rehabilitation versus usual care for adults with asthma. </w:t>
      </w:r>
      <w:r w:rsidRPr="00B22803">
        <w:rPr>
          <w:lang w:val="nl-NL"/>
        </w:rPr>
        <w:t>Cochrane Database Syst Rev. 2022;8(8):Cd013485.</w:t>
      </w:r>
    </w:p>
    <w:p w14:paraId="29DF5F01" w14:textId="77777777" w:rsidR="006F46AB" w:rsidRPr="006F46AB" w:rsidRDefault="006F46AB" w:rsidP="004956C5">
      <w:pPr>
        <w:pStyle w:val="EndNoteBibliography"/>
        <w:spacing w:after="0"/>
      </w:pPr>
      <w:r w:rsidRPr="00B22803">
        <w:rPr>
          <w:lang w:val="nl-NL"/>
        </w:rPr>
        <w:t>73.</w:t>
      </w:r>
      <w:r w:rsidRPr="00B22803">
        <w:rPr>
          <w:lang w:val="nl-NL"/>
        </w:rPr>
        <w:tab/>
        <w:t xml:space="preserve">Nolan CM, Polgar O, Schofield SJ, Patel S, Barker RE, Walsh JA, et al. </w:t>
      </w:r>
      <w:r w:rsidRPr="006F46AB">
        <w:t>Pulmonary Rehabilitation in Idiopathic Pulmonary Fibrosis and COPD: A Propensity-Matched Real-World Study. Chest. 2022;161(3):728-37.</w:t>
      </w:r>
    </w:p>
    <w:p w14:paraId="76268536" w14:textId="77777777" w:rsidR="006F46AB" w:rsidRPr="00B22803" w:rsidRDefault="006F46AB" w:rsidP="004956C5">
      <w:pPr>
        <w:pStyle w:val="EndNoteBibliography"/>
        <w:spacing w:after="0"/>
        <w:rPr>
          <w:lang w:val="de-DE"/>
        </w:rPr>
      </w:pPr>
      <w:r w:rsidRPr="006F46AB">
        <w:t>74.</w:t>
      </w:r>
      <w:r w:rsidRPr="006F46AB">
        <w:tab/>
        <w:t xml:space="preserve">Patel S, Cole AD, Nolan CM, Barker RE, Jones SE, Kon S, et al. Pulmonary rehabilitation in bronchiectasis: a propensity-matched study. </w:t>
      </w:r>
      <w:r w:rsidRPr="00B22803">
        <w:rPr>
          <w:lang w:val="de-DE"/>
        </w:rPr>
        <w:t>Eur Respir J. 2019;53(1).</w:t>
      </w:r>
    </w:p>
    <w:p w14:paraId="03A926DD" w14:textId="77777777" w:rsidR="006F46AB" w:rsidRPr="006F46AB" w:rsidRDefault="006F46AB" w:rsidP="004956C5">
      <w:pPr>
        <w:pStyle w:val="EndNoteBibliography"/>
        <w:spacing w:after="0"/>
      </w:pPr>
      <w:r w:rsidRPr="00B22803">
        <w:rPr>
          <w:lang w:val="de-DE"/>
        </w:rPr>
        <w:t>75.</w:t>
      </w:r>
      <w:r w:rsidRPr="00B22803">
        <w:rPr>
          <w:lang w:val="de-DE"/>
        </w:rPr>
        <w:tab/>
        <w:t xml:space="preserve">Eichenberger PA, Diener SN, Kofmehl R, Spengler CM. </w:t>
      </w:r>
      <w:r w:rsidRPr="006F46AB">
        <w:t>Effects of exercise training on airway hyperreactivity in asthma: a systematic review and meta-analysis. Sports Med. 2013;43(11):1157-70.</w:t>
      </w:r>
    </w:p>
    <w:p w14:paraId="24F931A7" w14:textId="77777777" w:rsidR="006F46AB" w:rsidRPr="006F46AB" w:rsidRDefault="006F46AB" w:rsidP="004956C5">
      <w:pPr>
        <w:pStyle w:val="EndNoteBibliography"/>
        <w:spacing w:after="0"/>
      </w:pPr>
      <w:r w:rsidRPr="006F46AB">
        <w:t>76.</w:t>
      </w:r>
      <w:r w:rsidRPr="006F46AB">
        <w:tab/>
        <w:t>Hill AT, Sullivan AL, Chalmers JD, De Soyza A, Elborn SJ, Floto AR, et al. British Thoracic Society Guideline for bronchiectasis in adults. Thorax. 2019;74(Suppl 1):1-69.</w:t>
      </w:r>
    </w:p>
    <w:p w14:paraId="23F3D941" w14:textId="77777777" w:rsidR="006F46AB" w:rsidRPr="006F46AB" w:rsidRDefault="006F46AB" w:rsidP="004956C5">
      <w:pPr>
        <w:pStyle w:val="EndNoteBibliography"/>
        <w:spacing w:after="0"/>
      </w:pPr>
      <w:r w:rsidRPr="006F46AB">
        <w:t>77.</w:t>
      </w:r>
      <w:r w:rsidRPr="006F46AB">
        <w:tab/>
        <w:t>Sobala R, Brooks K, Davison J, Lumb J, De Soyza A. Family case studies: absence of Pseudomonas aeruginosa transmission in bronchiectasis. ERJ Open Res. 2022;8(4).</w:t>
      </w:r>
    </w:p>
    <w:p w14:paraId="5BE17774" w14:textId="77777777" w:rsidR="006F46AB" w:rsidRPr="006F46AB" w:rsidRDefault="006F46AB" w:rsidP="004956C5">
      <w:pPr>
        <w:pStyle w:val="EndNoteBibliography"/>
        <w:spacing w:after="0"/>
      </w:pPr>
      <w:r w:rsidRPr="006F46AB">
        <w:t>78.</w:t>
      </w:r>
      <w:r w:rsidRPr="006F46AB">
        <w:tab/>
        <w:t>Khor YH, Gutman L, Abu Hussein N, Johannson KA, Glaspole IN, Guler SA, et al. Incidence and Prognostic Significance of Hypoxemia in Fibrotic Interstitial Lung Disease: An International Cohort Study. Chest. 2021;160(3):994-1005.</w:t>
      </w:r>
    </w:p>
    <w:p w14:paraId="2900BB6B" w14:textId="4A655DFD" w:rsidR="006F46AB" w:rsidRPr="006F46AB" w:rsidRDefault="006F46AB" w:rsidP="004956C5">
      <w:pPr>
        <w:pStyle w:val="EndNoteBibliography"/>
        <w:spacing w:after="0"/>
      </w:pPr>
      <w:r w:rsidRPr="006F46AB">
        <w:t>79.</w:t>
      </w:r>
      <w:r w:rsidRPr="006F46AB">
        <w:tab/>
        <w:t xml:space="preserve">Delivering rehabilitation to patients surviving COVID-19 using an adapted pulmonary rehabilitation approach – BTS guidance 2020 [Available from: </w:t>
      </w:r>
      <w:hyperlink r:id="rId17" w:history="1">
        <w:r w:rsidRPr="006F46AB">
          <w:rPr>
            <w:rStyle w:val="Hyperlink"/>
          </w:rPr>
          <w:t>https://www.brit-thoracic.org.uk/document-library/quality-improvement/covid-19/pulmonary-rehabilitation-for-covid-19-patients/</w:t>
        </w:r>
      </w:hyperlink>
      <w:r w:rsidRPr="006F46AB">
        <w:t>.</w:t>
      </w:r>
    </w:p>
    <w:p w14:paraId="17341AF2" w14:textId="77777777" w:rsidR="006F46AB" w:rsidRPr="006F46AB" w:rsidRDefault="006F46AB" w:rsidP="004956C5">
      <w:pPr>
        <w:pStyle w:val="EndNoteBibliography"/>
        <w:spacing w:after="0"/>
      </w:pPr>
      <w:r w:rsidRPr="006F46AB">
        <w:t>80.</w:t>
      </w:r>
      <w:r w:rsidRPr="006F46AB">
        <w:tab/>
        <w:t>Al Chikhanie Y, Veale D, Schoeffler M, Pépin JL, Verges S, Hérengt F. Effectiveness of pulmonary rehabilitation in COVID-19 respiratory failure patients post-ICU. Respir Physiol Neurobiol. 2021;287:103639.</w:t>
      </w:r>
    </w:p>
    <w:p w14:paraId="6E277432" w14:textId="77777777" w:rsidR="006F46AB" w:rsidRPr="00B22803" w:rsidRDefault="006F46AB" w:rsidP="004956C5">
      <w:pPr>
        <w:pStyle w:val="EndNoteBibliography"/>
        <w:spacing w:after="0"/>
        <w:rPr>
          <w:lang w:val="nl-NL"/>
        </w:rPr>
      </w:pPr>
      <w:r w:rsidRPr="006F46AB">
        <w:t>81.</w:t>
      </w:r>
      <w:r w:rsidRPr="006F46AB">
        <w:tab/>
        <w:t xml:space="preserve">Daynes E, Gerlis C, Chaplin E, Gardiner N, Singh SJ. Early experiences of rehabilitation for individuals post-COVID to improve fatigue, breathlessness exercise capacity and cognition - A cohort study. </w:t>
      </w:r>
      <w:r w:rsidRPr="00B22803">
        <w:rPr>
          <w:lang w:val="nl-NL"/>
        </w:rPr>
        <w:t>Chron Respir Dis. 2021;18:14799731211015691.</w:t>
      </w:r>
    </w:p>
    <w:p w14:paraId="1968BCC4" w14:textId="77777777" w:rsidR="006F46AB" w:rsidRPr="00B22803" w:rsidRDefault="006F46AB" w:rsidP="004956C5">
      <w:pPr>
        <w:pStyle w:val="EndNoteBibliography"/>
        <w:spacing w:after="0"/>
        <w:rPr>
          <w:lang w:val="de-DE"/>
        </w:rPr>
      </w:pPr>
      <w:r w:rsidRPr="00B22803">
        <w:rPr>
          <w:lang w:val="nl-NL"/>
        </w:rPr>
        <w:t>82.</w:t>
      </w:r>
      <w:r w:rsidRPr="00B22803">
        <w:rPr>
          <w:lang w:val="nl-NL"/>
        </w:rPr>
        <w:tab/>
        <w:t xml:space="preserve">Nopp S, Moik F, Klok FA, Gattinger D, Petrovic M, Vonbank K, et al. </w:t>
      </w:r>
      <w:r w:rsidRPr="006F46AB">
        <w:t xml:space="preserve">Outpatient Pulmonary Rehabilitation in Patients with Long COVID Improves Exercise Capacity, Functional Status, Dyspnea, Fatigue, and Quality of Life. </w:t>
      </w:r>
      <w:r w:rsidRPr="00B22803">
        <w:rPr>
          <w:lang w:val="de-DE"/>
        </w:rPr>
        <w:t>Respiration. 2022;101(6):593-601.</w:t>
      </w:r>
    </w:p>
    <w:p w14:paraId="42AA24CE" w14:textId="77777777" w:rsidR="006F46AB" w:rsidRPr="006F46AB" w:rsidRDefault="006F46AB" w:rsidP="004956C5">
      <w:pPr>
        <w:pStyle w:val="EndNoteBibliography"/>
        <w:spacing w:after="0"/>
      </w:pPr>
      <w:r w:rsidRPr="00B22803">
        <w:rPr>
          <w:lang w:val="de-DE"/>
        </w:rPr>
        <w:lastRenderedPageBreak/>
        <w:t>83.</w:t>
      </w:r>
      <w:r w:rsidRPr="00B22803">
        <w:rPr>
          <w:lang w:val="de-DE"/>
        </w:rPr>
        <w:tab/>
        <w:t xml:space="preserve">Gloeckl R, Leitl D, Jarosch I, Schneeberger T, Nell C, Stenzel N, et al. </w:t>
      </w:r>
      <w:r w:rsidRPr="006F46AB">
        <w:t>Benefits of pulmonary rehabilitation in COVID-19: a prospective observational cohort study. ERJ Open Res. 2021;7(2).</w:t>
      </w:r>
    </w:p>
    <w:p w14:paraId="277F2719" w14:textId="77777777" w:rsidR="006F46AB" w:rsidRPr="00B22803" w:rsidRDefault="006F46AB" w:rsidP="004956C5">
      <w:pPr>
        <w:pStyle w:val="EndNoteBibliography"/>
        <w:spacing w:after="0"/>
        <w:rPr>
          <w:lang w:val="it-IT"/>
        </w:rPr>
      </w:pPr>
      <w:r w:rsidRPr="006F46AB">
        <w:t>84.</w:t>
      </w:r>
      <w:r w:rsidRPr="006F46AB">
        <w:tab/>
        <w:t xml:space="preserve">Spielmanns M, Pekacka-Egli AM, Schoendorf S, Windisch W, Hermann M. Effects of a Comprehensive Pulmonary Rehabilitation in Severe Post-COVID-19 Patients. </w:t>
      </w:r>
      <w:r w:rsidRPr="00B22803">
        <w:rPr>
          <w:lang w:val="it-IT"/>
        </w:rPr>
        <w:t>Int J Environ Res Public Health. 2021;18(5).</w:t>
      </w:r>
    </w:p>
    <w:p w14:paraId="42866311" w14:textId="77777777" w:rsidR="006F46AB" w:rsidRPr="006F46AB" w:rsidRDefault="006F46AB" w:rsidP="004956C5">
      <w:pPr>
        <w:pStyle w:val="EndNoteBibliography"/>
        <w:spacing w:after="0"/>
      </w:pPr>
      <w:r w:rsidRPr="00B22803">
        <w:rPr>
          <w:lang w:val="it-IT"/>
        </w:rPr>
        <w:t>85.</w:t>
      </w:r>
      <w:r w:rsidRPr="00B22803">
        <w:rPr>
          <w:lang w:val="it-IT"/>
        </w:rPr>
        <w:tab/>
        <w:t xml:space="preserve">Zampogna E, Paneroni M, Belli S, Aliani M, Gandolfo A, Visca D, et al. </w:t>
      </w:r>
      <w:r w:rsidRPr="006F46AB">
        <w:t>Pulmonary Rehabilitation in Patients Recovering from COVID-19. Respiration. 2021;100(5):416-22.</w:t>
      </w:r>
    </w:p>
    <w:p w14:paraId="3AB4A17E" w14:textId="77777777" w:rsidR="006F46AB" w:rsidRPr="006F46AB" w:rsidRDefault="006F46AB" w:rsidP="004956C5">
      <w:pPr>
        <w:pStyle w:val="EndNoteBibliography"/>
        <w:spacing w:after="0"/>
      </w:pPr>
      <w:r w:rsidRPr="006F46AB">
        <w:t>86.</w:t>
      </w:r>
      <w:r w:rsidRPr="006F46AB">
        <w:tab/>
        <w:t>Evans RA, McAuley H, Harrison EM, Shikotra A, Singapuri A, Sereno M, et al. Physical, cognitive, and mental health impacts of COVID-19 after hospitalisation (PHOSP-COVID): a UK multicentre, prospective cohort study. Lancet Respir Med. 2021;9(11):1275-87.</w:t>
      </w:r>
    </w:p>
    <w:p w14:paraId="674DD684" w14:textId="77777777" w:rsidR="006F46AB" w:rsidRPr="006F46AB" w:rsidRDefault="006F46AB" w:rsidP="004956C5">
      <w:pPr>
        <w:pStyle w:val="EndNoteBibliography"/>
        <w:spacing w:after="0"/>
      </w:pPr>
      <w:r w:rsidRPr="006F46AB">
        <w:t>87.</w:t>
      </w:r>
      <w:r w:rsidRPr="006F46AB">
        <w:tab/>
        <w:t>Group P-CC. Clinical characteristics with inflammation profiling of long COVID and association with 1-year recovery following hospitalisation in the UK: a prospective observational study. Lancet Respir Med. 2022.</w:t>
      </w:r>
    </w:p>
    <w:p w14:paraId="1061E2BC" w14:textId="77777777" w:rsidR="006F46AB" w:rsidRPr="006F46AB" w:rsidRDefault="006F46AB" w:rsidP="004956C5">
      <w:pPr>
        <w:pStyle w:val="EndNoteBibliography"/>
        <w:spacing w:after="0"/>
      </w:pPr>
      <w:r w:rsidRPr="006F46AB">
        <w:t>88.</w:t>
      </w:r>
      <w:r w:rsidRPr="006F46AB">
        <w:tab/>
        <w:t>Li J, Xia W, Zhan C, Liu S, Yin Z, Wang J, et al. A telerehabilitation programme in post-discharge COVID-19 patients (TERECO): a randomised controlled trial. Thorax. 2022;77(7):697-706.</w:t>
      </w:r>
    </w:p>
    <w:p w14:paraId="5D61624F" w14:textId="77777777" w:rsidR="006F46AB" w:rsidRPr="006F46AB" w:rsidRDefault="006F46AB" w:rsidP="004956C5">
      <w:pPr>
        <w:pStyle w:val="EndNoteBibliography"/>
        <w:spacing w:after="0"/>
      </w:pPr>
      <w:r w:rsidRPr="006F46AB">
        <w:t>89.</w:t>
      </w:r>
      <w:r w:rsidRPr="006F46AB">
        <w:tab/>
        <w:t>Daynes E, Baldwin M, Greening NJ, Yates T, Bishop NC, Mills G, et al. The effect of COVID rehabilitation for ongoing symptoms Post HOSPitalisation with COVID-19 (PHOSP-R): protocol for a randomised parallel group controlled trial on behalf of the PHOSP consortium. Trials. 2023;24(1):61.</w:t>
      </w:r>
    </w:p>
    <w:p w14:paraId="19D078BC" w14:textId="77777777" w:rsidR="006F46AB" w:rsidRPr="00B22803" w:rsidRDefault="006F46AB" w:rsidP="004956C5">
      <w:pPr>
        <w:pStyle w:val="EndNoteBibliography"/>
        <w:spacing w:after="0"/>
        <w:rPr>
          <w:lang w:val="fr-FR"/>
        </w:rPr>
      </w:pPr>
      <w:r w:rsidRPr="006F46AB">
        <w:t>90.</w:t>
      </w:r>
      <w:r w:rsidRPr="006F46AB">
        <w:tab/>
        <w:t xml:space="preserve">McGregor G, Sandhu H, Bruce J, Sheehan B, McWilliams D, Yeung J, et al. Rehabilitation Exercise and psycholoGical support After covid-19 InfectioN' (REGAIN): a structured summary of a study protocol for a randomised controlled trial. </w:t>
      </w:r>
      <w:r w:rsidRPr="00B22803">
        <w:rPr>
          <w:lang w:val="fr-FR"/>
        </w:rPr>
        <w:t>Trials. 2021;22(1):8.</w:t>
      </w:r>
    </w:p>
    <w:p w14:paraId="6F6F8B1E" w14:textId="77777777" w:rsidR="006F46AB" w:rsidRPr="006F46AB" w:rsidRDefault="006F46AB" w:rsidP="004956C5">
      <w:pPr>
        <w:pStyle w:val="EndNoteBibliography"/>
        <w:spacing w:after="0"/>
      </w:pPr>
      <w:r w:rsidRPr="00B22803">
        <w:rPr>
          <w:lang w:val="fr-FR"/>
        </w:rPr>
        <w:t>91.</w:t>
      </w:r>
      <w:r w:rsidRPr="00B22803">
        <w:rPr>
          <w:lang w:val="fr-FR"/>
        </w:rPr>
        <w:tab/>
        <w:t xml:space="preserve">Remy-Jardin M, Duthoit L, Perez T, Felloni P, Faivre JB, Fry S, et al. </w:t>
      </w:r>
      <w:r w:rsidRPr="006F46AB">
        <w:t>Assessment of pulmonary arterial circulation 3 months after hospitalization for SARS-CoV-2 pneumonia: Dual-energy CT (DECT) angiographic study in 55 patients. EClinicalMedicine. 2021;34:100778.</w:t>
      </w:r>
    </w:p>
    <w:p w14:paraId="16481F78" w14:textId="77777777" w:rsidR="006F46AB" w:rsidRPr="006F46AB" w:rsidRDefault="006F46AB" w:rsidP="004956C5">
      <w:pPr>
        <w:pStyle w:val="EndNoteBibliography"/>
        <w:spacing w:after="0"/>
      </w:pPr>
      <w:r w:rsidRPr="006F46AB">
        <w:t>92.</w:t>
      </w:r>
      <w:r w:rsidRPr="006F46AB">
        <w:tab/>
        <w:t>Puntmann VO, Martin S, Shchendrygina A, Hoffmann J, Ka MM, Giokoglu E, et al. Long-term cardiac pathology in individuals with mild initial COVID-19 illness. Nat Med. 2022.</w:t>
      </w:r>
    </w:p>
    <w:p w14:paraId="48428B0F" w14:textId="77777777" w:rsidR="006F46AB" w:rsidRPr="006F46AB" w:rsidRDefault="006F46AB" w:rsidP="004956C5">
      <w:pPr>
        <w:pStyle w:val="EndNoteBibliography"/>
        <w:spacing w:after="0"/>
      </w:pPr>
      <w:r w:rsidRPr="006F46AB">
        <w:t>93.</w:t>
      </w:r>
      <w:r w:rsidRPr="006F46AB">
        <w:tab/>
        <w:t>Wright J, Astill SL, Sivan M. The Relationship between Physical Activity and Long COVID: A Cross-Sectional Study. Int J Environ Res Public Health. 2022;19(9).</w:t>
      </w:r>
    </w:p>
    <w:p w14:paraId="2F261028" w14:textId="77777777" w:rsidR="006F46AB" w:rsidRPr="006F46AB" w:rsidRDefault="006F46AB" w:rsidP="004956C5">
      <w:pPr>
        <w:pStyle w:val="EndNoteBibliography"/>
        <w:spacing w:after="0"/>
      </w:pPr>
      <w:r w:rsidRPr="006F46AB">
        <w:t>94.</w:t>
      </w:r>
      <w:r w:rsidRPr="006F46AB">
        <w:tab/>
        <w:t>Davis JF, van Rooijen SJ, Grimmett C, West MA, Campbell AM, Awasthi R, et al. From Theory to Practice: An International Approach to Establishing Prehabilitation Programmes. Curr Anesthesiol Rep. 2022;12(1):129-37.</w:t>
      </w:r>
    </w:p>
    <w:p w14:paraId="5CF4E158" w14:textId="77777777" w:rsidR="006F46AB" w:rsidRPr="006F46AB" w:rsidRDefault="006F46AB" w:rsidP="004956C5">
      <w:pPr>
        <w:pStyle w:val="EndNoteBibliography"/>
        <w:spacing w:after="0"/>
      </w:pPr>
      <w:r w:rsidRPr="006F46AB">
        <w:t>95.</w:t>
      </w:r>
      <w:r w:rsidRPr="006F46AB">
        <w:tab/>
        <w:t>Himbert C, Klossner N, Coletta AM, Barnes CA, Wiskemann J, LaStayo PC, et al. Exercise and lung cancer surgery: A systematic review of randomized-controlled trials. Crit Rev Oncol Hematol. 2020;156:103086.</w:t>
      </w:r>
    </w:p>
    <w:p w14:paraId="47B1ADD3" w14:textId="77777777" w:rsidR="006F46AB" w:rsidRPr="006F46AB" w:rsidRDefault="006F46AB" w:rsidP="004956C5">
      <w:pPr>
        <w:pStyle w:val="EndNoteBibliography"/>
        <w:spacing w:after="0"/>
      </w:pPr>
      <w:r w:rsidRPr="006F46AB">
        <w:t>96.</w:t>
      </w:r>
      <w:r w:rsidRPr="006F46AB">
        <w:tab/>
        <w:t>Cavalheri V, Burtin C, Formico VR, Nonoyama ML, Jenkins S, Spruit MA, et al. Exercise training undertaken by people within 12 months of lung resection for non-small cell lung cancer. Cochrane Database Syst Rev. 2019;6(6):Cd009955.</w:t>
      </w:r>
    </w:p>
    <w:p w14:paraId="1D8229C2" w14:textId="77777777" w:rsidR="006F46AB" w:rsidRPr="006F46AB" w:rsidRDefault="006F46AB" w:rsidP="004956C5">
      <w:pPr>
        <w:pStyle w:val="EndNoteBibliography"/>
        <w:spacing w:after="0"/>
      </w:pPr>
      <w:r w:rsidRPr="006F46AB">
        <w:t>97.</w:t>
      </w:r>
      <w:r w:rsidRPr="006F46AB">
        <w:tab/>
        <w:t>Cavalheri V, Jenkins S, Hill K. Physiotherapy practice patterns for patients undergoing surgery for lung cancer: a survey of hospitals in Australia and New Zealand. Intern Med J. 2013;43(4):394-401.</w:t>
      </w:r>
    </w:p>
    <w:p w14:paraId="6629F5FF" w14:textId="77777777" w:rsidR="006F46AB" w:rsidRPr="006F46AB" w:rsidRDefault="006F46AB" w:rsidP="004956C5">
      <w:pPr>
        <w:pStyle w:val="EndNoteBibliography"/>
        <w:spacing w:after="0"/>
      </w:pPr>
      <w:r w:rsidRPr="006F46AB">
        <w:t>98.</w:t>
      </w:r>
      <w:r w:rsidRPr="006F46AB">
        <w:tab/>
        <w:t>Peddle-McIntyre CJ, Singh F, Thomas R, Newton RU, Galvao DA, Cavalheri V. Exercise training for advanced lung cancer. Cochrane Database Syst Rev. 2019;2(2):CD012685.</w:t>
      </w:r>
    </w:p>
    <w:p w14:paraId="44121C5A" w14:textId="77777777" w:rsidR="006F46AB" w:rsidRPr="006F46AB" w:rsidRDefault="006F46AB" w:rsidP="004956C5">
      <w:pPr>
        <w:pStyle w:val="EndNoteBibliography"/>
      </w:pPr>
      <w:r w:rsidRPr="006F46AB">
        <w:t>99.</w:t>
      </w:r>
      <w:r w:rsidRPr="006F46AB">
        <w:tab/>
        <w:t>NICE Evidence Reviews Collection.  Referral criteria for lung volume reduction procedures, bullectomy or lung transplantation: Chronic obstructive pulmonary disease in over 16s: diagnosis and management: Evidence review G. London: National Institute for Health and Care Excellence (NICE)</w:t>
      </w:r>
    </w:p>
    <w:p w14:paraId="13D5D6DD" w14:textId="77777777" w:rsidR="006F46AB" w:rsidRPr="006F46AB" w:rsidRDefault="006F46AB" w:rsidP="004956C5">
      <w:pPr>
        <w:pStyle w:val="EndNoteBibliography"/>
        <w:spacing w:after="0"/>
      </w:pPr>
      <w:r w:rsidRPr="006F46AB">
        <w:t>Copyright © NICE 2018.; 2018.</w:t>
      </w:r>
    </w:p>
    <w:p w14:paraId="5973EC18" w14:textId="77777777" w:rsidR="006F46AB" w:rsidRPr="006F46AB" w:rsidRDefault="006F46AB" w:rsidP="004956C5">
      <w:pPr>
        <w:pStyle w:val="EndNoteBibliography"/>
        <w:spacing w:after="0"/>
      </w:pPr>
      <w:r w:rsidRPr="006F46AB">
        <w:t>100.</w:t>
      </w:r>
      <w:r w:rsidRPr="006F46AB">
        <w:tab/>
        <w:t>Fishman A, Martinez F, Naunheim K, Piantadosi S, Wise R, Ries A, et al. A randomized trial comparing lung-volume-reduction surgery with medical therapy for severe emphysema. N Engl J Med. 2003;348(21):2059-73.</w:t>
      </w:r>
    </w:p>
    <w:p w14:paraId="08D971A7" w14:textId="77777777" w:rsidR="006F46AB" w:rsidRPr="006F46AB" w:rsidRDefault="006F46AB" w:rsidP="004956C5">
      <w:pPr>
        <w:pStyle w:val="EndNoteBibliography"/>
        <w:spacing w:after="0"/>
      </w:pPr>
      <w:r w:rsidRPr="006F46AB">
        <w:t>101.</w:t>
      </w:r>
      <w:r w:rsidRPr="006F46AB">
        <w:tab/>
        <w:t>Ries AL, Make BJ, Lee SM, Krasna MJ, Bartels M, Crouch R, et al. The effects of pulmonary rehabilitation in the national emphysema treatment trial. Chest. 2005;128(6):3799-809.</w:t>
      </w:r>
    </w:p>
    <w:p w14:paraId="2732B663" w14:textId="77777777" w:rsidR="006F46AB" w:rsidRPr="006F46AB" w:rsidRDefault="006F46AB" w:rsidP="004956C5">
      <w:pPr>
        <w:pStyle w:val="EndNoteBibliography"/>
        <w:spacing w:after="0"/>
      </w:pPr>
      <w:r w:rsidRPr="006F46AB">
        <w:t>102.</w:t>
      </w:r>
      <w:r w:rsidRPr="006F46AB">
        <w:tab/>
        <w:t>McNulty W, Jordan S, Hopkinson NS. Attitudes and access to lung volume reduction surgery for COPD: a survey by the British Thoracic Society. BMJ Open Respir Res. 2014;1(1):e000023.</w:t>
      </w:r>
    </w:p>
    <w:p w14:paraId="12DFFAD5" w14:textId="77777777" w:rsidR="006F46AB" w:rsidRPr="006F46AB" w:rsidRDefault="006F46AB" w:rsidP="004956C5">
      <w:pPr>
        <w:pStyle w:val="EndNoteBibliography"/>
        <w:spacing w:after="0"/>
      </w:pPr>
      <w:r w:rsidRPr="006F46AB">
        <w:lastRenderedPageBreak/>
        <w:t>103.</w:t>
      </w:r>
      <w:r w:rsidRPr="006F46AB">
        <w:tab/>
        <w:t>Buttery SC, Lewis A, Kemp SV, Banya W, Quint JK, Steiner MC, et al. Lung volume reduction eligibility in patients with COPD completing pulmonary rehabilitation: results from the UK National Asthma and COPD Audit Programme. BMJ Open. 2020;10(11):e040942.</w:t>
      </w:r>
    </w:p>
    <w:p w14:paraId="4C22004B" w14:textId="77777777" w:rsidR="006F46AB" w:rsidRPr="006F46AB" w:rsidRDefault="006F46AB" w:rsidP="004956C5">
      <w:pPr>
        <w:pStyle w:val="EndNoteBibliography"/>
        <w:spacing w:after="0"/>
      </w:pPr>
      <w:r w:rsidRPr="006F46AB">
        <w:t>104.</w:t>
      </w:r>
      <w:r w:rsidRPr="006F46AB">
        <w:tab/>
        <w:t>Gutierrez-Arias R, Martinez-Zapata MJ, Gaete-Mahn MC, Osorio D, Bustos L, Melo Tanner J, et al. Exercise training for adult lung transplant recipients. Cochrane Database Syst Rev. 2021;7(7):CD012307.</w:t>
      </w:r>
    </w:p>
    <w:p w14:paraId="58099639" w14:textId="77777777" w:rsidR="006F46AB" w:rsidRPr="006F46AB" w:rsidRDefault="006F46AB" w:rsidP="004956C5">
      <w:pPr>
        <w:pStyle w:val="EndNoteBibliography"/>
        <w:spacing w:after="0"/>
      </w:pPr>
      <w:r w:rsidRPr="00B22803">
        <w:rPr>
          <w:lang w:val="nl-NL"/>
        </w:rPr>
        <w:t>105.</w:t>
      </w:r>
      <w:r w:rsidRPr="00B22803">
        <w:rPr>
          <w:lang w:val="nl-NL"/>
        </w:rPr>
        <w:tab/>
        <w:t xml:space="preserve">Mesquita R, Vanfleteren LE, Franssen FM, Sarv J, Taib Z, Groenen MT, et al. </w:t>
      </w:r>
      <w:r w:rsidRPr="006F46AB">
        <w:t>Objectively identified comorbidities in COPD: impact on pulmonary rehabilitation outcomes. Eur Respir J. 2015;46(2):545-8.</w:t>
      </w:r>
    </w:p>
    <w:p w14:paraId="00BBCB25" w14:textId="77777777" w:rsidR="006F46AB" w:rsidRPr="006F46AB" w:rsidRDefault="006F46AB" w:rsidP="004956C5">
      <w:pPr>
        <w:pStyle w:val="EndNoteBibliography"/>
        <w:spacing w:after="0"/>
      </w:pPr>
      <w:r w:rsidRPr="006F46AB">
        <w:t>106.</w:t>
      </w:r>
      <w:r w:rsidRPr="006F46AB">
        <w:tab/>
        <w:t>Taylor RS, Walker S, Ciani O, Warren F, Smart NA, Piepoli M, et al. Exercise-based cardiac rehabilitation for chronic heart failure: the EXTRAMATCH II individual participant data meta-analysis. Health Technol Assess. 2019;23(25):1-98.</w:t>
      </w:r>
    </w:p>
    <w:p w14:paraId="313E5FF0" w14:textId="77777777" w:rsidR="006F46AB" w:rsidRPr="006F46AB" w:rsidRDefault="006F46AB" w:rsidP="004956C5">
      <w:pPr>
        <w:pStyle w:val="EndNoteBibliography"/>
        <w:spacing w:after="0"/>
      </w:pPr>
      <w:r w:rsidRPr="006F46AB">
        <w:t>107.</w:t>
      </w:r>
      <w:r w:rsidRPr="006F46AB">
        <w:tab/>
        <w:t>Chaplin E, Ward S, Daynes E, Bourne C, Stenson A, Watt A, et al. Integrating patients with chronic respiratory disease and heart failure into a combined breathlessness rehabilitation programme: a service redesign and pilot evaluation. BMJ Open Respir Res. 2021;8(1).</w:t>
      </w:r>
    </w:p>
    <w:p w14:paraId="51F1797F" w14:textId="77777777" w:rsidR="006F46AB" w:rsidRPr="006F46AB" w:rsidRDefault="006F46AB" w:rsidP="004956C5">
      <w:pPr>
        <w:pStyle w:val="EndNoteBibliography"/>
        <w:spacing w:after="0"/>
      </w:pPr>
      <w:r w:rsidRPr="006F46AB">
        <w:t>108.</w:t>
      </w:r>
      <w:r w:rsidRPr="006F46AB">
        <w:tab/>
        <w:t>Evans RA, Singh SJ, Collier R, Loke I, Steiner MC, Morgan MD. Generic, symptom based, exercise rehabilitation; integrating patients with COPD and heart failure. Respir Med. 2010;104(10):1473-81.</w:t>
      </w:r>
    </w:p>
    <w:p w14:paraId="70DAB4BF" w14:textId="77777777" w:rsidR="006F46AB" w:rsidRPr="006F46AB" w:rsidRDefault="006F46AB" w:rsidP="004956C5">
      <w:pPr>
        <w:pStyle w:val="EndNoteBibliography"/>
        <w:spacing w:after="0"/>
      </w:pPr>
      <w:r w:rsidRPr="006F46AB">
        <w:t>109.</w:t>
      </w:r>
      <w:r w:rsidRPr="006F46AB">
        <w:tab/>
        <w:t>Yan L, Shi W, Liu Z, Zhao Z, Luo Q, Zhao Q, et al. The benefit of exercise-based rehabilitation programs in patients with pulmonary hypertension: a systematic review and meta-analysis of randomized controlled trials. Pulm Circ. 2021;11(2):20458940211007810.</w:t>
      </w:r>
    </w:p>
    <w:p w14:paraId="7F8B0623" w14:textId="77777777" w:rsidR="006F46AB" w:rsidRPr="006F46AB" w:rsidRDefault="006F46AB" w:rsidP="004956C5">
      <w:pPr>
        <w:pStyle w:val="EndNoteBibliography"/>
        <w:spacing w:after="0"/>
      </w:pPr>
      <w:r w:rsidRPr="006F46AB">
        <w:t>110.</w:t>
      </w:r>
      <w:r w:rsidRPr="006F46AB">
        <w:tab/>
        <w:t>Grünig E, MacKenzie A, Peacock AJ, Eichstaedt CA, Benjamin N, Nechwatal R, et al. Standardized exercise training is feasible, safe, and effective in pulmonary arterial and chronic thromboembolic pulmonary hypertension: results from a large European multicentre randomized controlled trial. Eur Heart J. 2021;42(23):2284-95.</w:t>
      </w:r>
    </w:p>
    <w:p w14:paraId="1874A373" w14:textId="77777777" w:rsidR="006F46AB" w:rsidRPr="006F46AB" w:rsidRDefault="006F46AB" w:rsidP="004956C5">
      <w:pPr>
        <w:pStyle w:val="EndNoteBibliography"/>
        <w:spacing w:after="0"/>
      </w:pPr>
      <w:r w:rsidRPr="006F46AB">
        <w:t>111.</w:t>
      </w:r>
      <w:r w:rsidRPr="006F46AB">
        <w:tab/>
        <w:t>Morris NR, Kermeen FD, Holland AE. Exercise-based rehabilitation programmes for pulmonary hypertension. Cochrane Database Syst Rev. 2017;1:CD011285.</w:t>
      </w:r>
    </w:p>
    <w:p w14:paraId="41D6B5D1" w14:textId="77777777" w:rsidR="006F46AB" w:rsidRPr="006F46AB" w:rsidRDefault="006F46AB" w:rsidP="004956C5">
      <w:pPr>
        <w:pStyle w:val="EndNoteBibliography"/>
        <w:spacing w:after="0"/>
      </w:pPr>
      <w:r w:rsidRPr="006F46AB">
        <w:t>112.</w:t>
      </w:r>
      <w:r w:rsidRPr="006F46AB">
        <w:tab/>
        <w:t>Grünig E, Eichstaedt C, Barberà JA, Benjamin N, Blanco I, Bossone E, et al. ERS statement on exercise training and rehabilitation in patients with severe chronic pulmonary hypertension. Eur Respir J. 2019;53(2).</w:t>
      </w:r>
    </w:p>
    <w:p w14:paraId="3DC6B83F" w14:textId="77777777" w:rsidR="006F46AB" w:rsidRPr="006F46AB" w:rsidRDefault="006F46AB" w:rsidP="004956C5">
      <w:pPr>
        <w:pStyle w:val="EndNoteBibliography"/>
        <w:spacing w:after="0"/>
      </w:pPr>
      <w:r w:rsidRPr="006F46AB">
        <w:t>113.</w:t>
      </w:r>
      <w:r w:rsidRPr="006F46AB">
        <w:tab/>
        <w:t>Kon SS, Jones SE, Schofield SJ, Banya W, Dickson MJ, Canavan JL, et al. Gait speed and readmission following hospitalisation for acute exacerbations of COPD: a prospective study. Thorax. 2015;70(12):1131-7.</w:t>
      </w:r>
    </w:p>
    <w:p w14:paraId="3E3920F8" w14:textId="77777777" w:rsidR="006F46AB" w:rsidRPr="006F46AB" w:rsidRDefault="006F46AB" w:rsidP="004956C5">
      <w:pPr>
        <w:pStyle w:val="EndNoteBibliography"/>
        <w:spacing w:after="0"/>
      </w:pPr>
      <w:r w:rsidRPr="006F46AB">
        <w:t>114.</w:t>
      </w:r>
      <w:r w:rsidRPr="006F46AB">
        <w:tab/>
        <w:t>Man WD, Kon SS, Maddocks M. Rehabilitation after an exacerbation of chronic respiratory disease. BMJ. 2014;349:g4370.</w:t>
      </w:r>
    </w:p>
    <w:p w14:paraId="3063288F" w14:textId="77777777" w:rsidR="006F46AB" w:rsidRPr="006F46AB" w:rsidRDefault="006F46AB" w:rsidP="004956C5">
      <w:pPr>
        <w:pStyle w:val="EndNoteBibliography"/>
        <w:spacing w:after="0"/>
      </w:pPr>
      <w:r w:rsidRPr="006F46AB">
        <w:t>115.</w:t>
      </w:r>
      <w:r w:rsidRPr="006F46AB">
        <w:tab/>
        <w:t>Kon SS, Canavan JL, Jones SE, Nolan CM, Clark AL, Dickson MJ, et al. Minimum clinically important difference for the COPD Assessment Test: a prospective analysis. Lancet Respir Med. 2014;2(3):195-203.</w:t>
      </w:r>
    </w:p>
    <w:p w14:paraId="55C3F195" w14:textId="77777777" w:rsidR="006F46AB" w:rsidRPr="006F46AB" w:rsidRDefault="006F46AB" w:rsidP="004956C5">
      <w:pPr>
        <w:pStyle w:val="EndNoteBibliography"/>
        <w:spacing w:after="0"/>
      </w:pPr>
      <w:r w:rsidRPr="006F46AB">
        <w:t>116.</w:t>
      </w:r>
      <w:r w:rsidRPr="006F46AB">
        <w:tab/>
        <w:t>Steer J, Gibson GJ, Bourke SC. Longitudinal change in quality of life following hospitalisation for acute exacerbations of COPD. BMJ Open Respir Res. 2015;2(1):e000069.</w:t>
      </w:r>
    </w:p>
    <w:p w14:paraId="7EC889A0" w14:textId="77777777" w:rsidR="006F46AB" w:rsidRPr="006F46AB" w:rsidRDefault="006F46AB" w:rsidP="004956C5">
      <w:pPr>
        <w:pStyle w:val="EndNoteBibliography"/>
        <w:spacing w:after="0"/>
      </w:pPr>
      <w:r w:rsidRPr="006F46AB">
        <w:t>117.</w:t>
      </w:r>
      <w:r w:rsidRPr="006F46AB">
        <w:tab/>
        <w:t>Pitta F, Troosters T, Probst VS, Spruit MA, Decramer M, Gosselink R. Physical activity and hospitalization for exacerbation of COPD. Chest. 2006;129(3):536-44.</w:t>
      </w:r>
    </w:p>
    <w:p w14:paraId="580B86EB" w14:textId="77777777" w:rsidR="006F46AB" w:rsidRPr="006F46AB" w:rsidRDefault="006F46AB" w:rsidP="004956C5">
      <w:pPr>
        <w:pStyle w:val="EndNoteBibliography"/>
        <w:spacing w:after="0"/>
      </w:pPr>
      <w:r w:rsidRPr="006F46AB">
        <w:t>118.</w:t>
      </w:r>
      <w:r w:rsidRPr="006F46AB">
        <w:tab/>
        <w:t>McAuley HJC, Harvey-Dunstan TC, Craner M, Richardson M, Singh SJ, Steiner MC, et al. Longitudinal changes to quadriceps thickness demonstrate acute sarcopenia following admission to hospital for an exacerbation of chronic respiratory disease. Thorax. 2021;76(7):726-8.</w:t>
      </w:r>
    </w:p>
    <w:p w14:paraId="1B77D0DD" w14:textId="77777777" w:rsidR="006F46AB" w:rsidRPr="006F46AB" w:rsidRDefault="006F46AB" w:rsidP="004956C5">
      <w:pPr>
        <w:pStyle w:val="EndNoteBibliography"/>
        <w:spacing w:after="0"/>
      </w:pPr>
      <w:r w:rsidRPr="006F46AB">
        <w:t>119.</w:t>
      </w:r>
      <w:r w:rsidRPr="006F46AB">
        <w:tab/>
        <w:t>Steer J, Gibson GJ, Bourke SC. Predicting outcomes following hospitalization for acute exacerbations of COPD. Qjm. 2010;103(11):817-29.</w:t>
      </w:r>
    </w:p>
    <w:p w14:paraId="65A7EFD4" w14:textId="77777777" w:rsidR="006F46AB" w:rsidRPr="006F46AB" w:rsidRDefault="006F46AB" w:rsidP="004956C5">
      <w:pPr>
        <w:pStyle w:val="EndNoteBibliography"/>
        <w:spacing w:after="0"/>
      </w:pPr>
      <w:r w:rsidRPr="006F46AB">
        <w:t>120.</w:t>
      </w:r>
      <w:r w:rsidRPr="006F46AB">
        <w:tab/>
        <w:t>Puhan MA, Gimeno-Santos E, Cates CJ, Troosters T. Pulmonary rehabilitation following exacerbations of chronic obstructive pulmonary disease. Cochrane Database Syst Rev. 2016;12:CD005305.</w:t>
      </w:r>
    </w:p>
    <w:p w14:paraId="38FC1B06" w14:textId="77777777" w:rsidR="006F46AB" w:rsidRPr="006F46AB" w:rsidRDefault="006F46AB" w:rsidP="004956C5">
      <w:pPr>
        <w:pStyle w:val="EndNoteBibliography"/>
        <w:spacing w:after="0"/>
      </w:pPr>
      <w:r w:rsidRPr="006F46AB">
        <w:t>121.</w:t>
      </w:r>
      <w:r w:rsidRPr="006F46AB">
        <w:tab/>
        <w:t>Seymour JM, Moore L, Jolley CJ, Ward K, Creasey J, Steier JS, et al. Outpatient pulmonary rehabilitation following acute exacerbations of COPD. Thorax. 2010;65(5):423-8.</w:t>
      </w:r>
    </w:p>
    <w:p w14:paraId="121F2BCA" w14:textId="77777777" w:rsidR="006F46AB" w:rsidRPr="006F46AB" w:rsidRDefault="006F46AB" w:rsidP="004956C5">
      <w:pPr>
        <w:pStyle w:val="EndNoteBibliography"/>
        <w:spacing w:after="0"/>
      </w:pPr>
      <w:r w:rsidRPr="006F46AB">
        <w:t>122.</w:t>
      </w:r>
      <w:r w:rsidRPr="006F46AB">
        <w:tab/>
        <w:t>Ko FW, Cheung NK, Rainer TH, Lum C, Wong I, Hui DS. Comprehensive care programme for patients with chronic obstructive pulmonary disease: a randomised controlled trial. Thorax. 2017;72(2):122-8.</w:t>
      </w:r>
    </w:p>
    <w:p w14:paraId="2681D077" w14:textId="77777777" w:rsidR="006F46AB" w:rsidRPr="006F46AB" w:rsidRDefault="006F46AB" w:rsidP="004956C5">
      <w:pPr>
        <w:pStyle w:val="EndNoteBibliography"/>
        <w:spacing w:after="0"/>
      </w:pPr>
      <w:r w:rsidRPr="006F46AB">
        <w:t>123.</w:t>
      </w:r>
      <w:r w:rsidRPr="006F46AB">
        <w:tab/>
        <w:t>Lindenauer PK, Stefan MS, Pekow PS, Mazor KM, Priya A, Spitzer KA, et al. Association Between Initiation of Pulmonary Rehabilitation After Hospitalization for COPD and 1-Year Survival Among Medicare Beneficiaries. JAMA. 2020;323(18):1813-23.</w:t>
      </w:r>
    </w:p>
    <w:p w14:paraId="28D9F22C" w14:textId="77777777" w:rsidR="006F46AB" w:rsidRPr="006F46AB" w:rsidRDefault="006F46AB" w:rsidP="004956C5">
      <w:pPr>
        <w:pStyle w:val="EndNoteBibliography"/>
        <w:spacing w:after="0"/>
      </w:pPr>
      <w:r w:rsidRPr="006F46AB">
        <w:lastRenderedPageBreak/>
        <w:t>124.</w:t>
      </w:r>
      <w:r w:rsidRPr="006F46AB">
        <w:tab/>
        <w:t>Greening NJ, Williams JE, Hussain SF, Harvey-Dunstan TC, Bankart MJ, Chaplin EJ, et al. An early rehabilitation intervention to enhance recovery during hospital admission for an exacerbation of chronic respiratory disease: randomised controlled trial. BMJ. 2014;349:g4315.</w:t>
      </w:r>
    </w:p>
    <w:p w14:paraId="5CF6CE58" w14:textId="77777777" w:rsidR="006F46AB" w:rsidRPr="006F46AB" w:rsidRDefault="006F46AB" w:rsidP="004956C5">
      <w:pPr>
        <w:pStyle w:val="EndNoteBibliography"/>
        <w:spacing w:after="0"/>
      </w:pPr>
      <w:r w:rsidRPr="006F46AB">
        <w:t>125.</w:t>
      </w:r>
      <w:r w:rsidRPr="006F46AB">
        <w:tab/>
        <w:t>Cox M, O'Connor C, Biggs K, Hind D, Bortolami O, Franklin M, et al. The feasibility of early pulmonary rehabilitation and activity after COPD exacerbations: external pilot randomised controlled trial, qualitative case study and exploratory economic evaluation. Health Technol Assess. 2018;22(11):1-204.</w:t>
      </w:r>
    </w:p>
    <w:p w14:paraId="34003D6D" w14:textId="77777777" w:rsidR="006F46AB" w:rsidRPr="006F46AB" w:rsidRDefault="006F46AB" w:rsidP="004956C5">
      <w:pPr>
        <w:pStyle w:val="EndNoteBibliography"/>
        <w:spacing w:after="0"/>
      </w:pPr>
      <w:r w:rsidRPr="006F46AB">
        <w:t>126.</w:t>
      </w:r>
      <w:r w:rsidRPr="006F46AB">
        <w:tab/>
        <w:t>Man WD, Polkey MI, Donaldson N, Gray BJ, Moxham J. Community pulmonary rehabilitation after hospitalisation for acute exacerbations of chronic obstructive pulmonary disease: randomised controlled study. BMJ. 2004;329(7476):1209.</w:t>
      </w:r>
    </w:p>
    <w:p w14:paraId="4721B3D6" w14:textId="77777777" w:rsidR="006F46AB" w:rsidRPr="006F46AB" w:rsidRDefault="006F46AB" w:rsidP="004956C5">
      <w:pPr>
        <w:pStyle w:val="EndNoteBibliography"/>
        <w:spacing w:after="0"/>
      </w:pPr>
      <w:r w:rsidRPr="006F46AB">
        <w:t>127.</w:t>
      </w:r>
      <w:r w:rsidRPr="006F46AB">
        <w:tab/>
        <w:t>Güell-Rous MR, Morante-Vélez F, Flotats-Farré G, Paz-Del Río LD, Closa-Rusinés C, Ouchi-Vernet D, et al. Timing of Pulmonary Rehabilitation in Readmitted Patients with Severe Chronic Obstructive Pulmonary Disease: A Randomized Clinical Trial. Copd. 2021;18(1):26-34.</w:t>
      </w:r>
    </w:p>
    <w:p w14:paraId="556B9B0C" w14:textId="77777777" w:rsidR="006F46AB" w:rsidRPr="006F46AB" w:rsidRDefault="006F46AB" w:rsidP="004956C5">
      <w:pPr>
        <w:pStyle w:val="EndNoteBibliography"/>
        <w:spacing w:after="0"/>
      </w:pPr>
      <w:r w:rsidRPr="006F46AB">
        <w:t>128.</w:t>
      </w:r>
      <w:r w:rsidRPr="006F46AB">
        <w:tab/>
        <w:t>Wageck B, Cox NS, Lee JYT, Romero L, Holland AE. Characteristics of Pulmonary Rehabilitation Programs Following an Exacerbation of Chronic Obstructive Pulmonary Disease: A SYSTEMATIC REVIEW. J Cardiopulm Rehabil Prev. 2021;41(2):78-87.</w:t>
      </w:r>
    </w:p>
    <w:p w14:paraId="73206C21" w14:textId="77777777" w:rsidR="006F46AB" w:rsidRPr="006F46AB" w:rsidRDefault="006F46AB" w:rsidP="004956C5">
      <w:pPr>
        <w:pStyle w:val="EndNoteBibliography"/>
        <w:spacing w:after="0"/>
      </w:pPr>
      <w:r w:rsidRPr="006F46AB">
        <w:t>129.</w:t>
      </w:r>
      <w:r w:rsidRPr="006F46AB">
        <w:tab/>
        <w:t>Jones SE, Green SA, Clark AL, Dickson MJ, Nolan AM, Moloney C, et al. Pulmonary rehabilitation following hospitalisation for acute exacerbation of COPD: referrals, uptake and adherence. Thorax. 2014;69(2):181-2.</w:t>
      </w:r>
    </w:p>
    <w:p w14:paraId="37BDE923" w14:textId="77777777" w:rsidR="006F46AB" w:rsidRPr="006F46AB" w:rsidRDefault="006F46AB" w:rsidP="004956C5">
      <w:pPr>
        <w:pStyle w:val="EndNoteBibliography"/>
        <w:spacing w:after="0"/>
      </w:pPr>
      <w:r w:rsidRPr="006F46AB">
        <w:t>130.</w:t>
      </w:r>
      <w:r w:rsidRPr="006F46AB">
        <w:tab/>
        <w:t>Kjærgaard JL, Juhl CB, Lange P, Wilcke JT. Early pulmonary rehabilitation after acute exacerbation of COPD: a randomised controlled trial. ERJ Open Res. 2020;6(1).</w:t>
      </w:r>
    </w:p>
    <w:p w14:paraId="0E8AE9E1" w14:textId="77777777" w:rsidR="006F46AB" w:rsidRPr="006F46AB" w:rsidRDefault="006F46AB" w:rsidP="004956C5">
      <w:pPr>
        <w:pStyle w:val="EndNoteBibliography"/>
        <w:spacing w:after="0"/>
      </w:pPr>
      <w:r w:rsidRPr="006F46AB">
        <w:t>131.</w:t>
      </w:r>
      <w:r w:rsidRPr="006F46AB">
        <w:tab/>
        <w:t>Rochester CL, Vogiatzis I, Holland AE, Lareau SC, Marciniuk DD, Puhan MA, et al. An Official American Thoracic Society/European Respiratory Society Policy Statement: Enhancing Implementation, Use, and Delivery of Pulmonary Rehabilitation. Am J Respir Crit Care Med. 2015;192(11):1373-86.</w:t>
      </w:r>
    </w:p>
    <w:p w14:paraId="4D05D9B1" w14:textId="77777777" w:rsidR="006F46AB" w:rsidRPr="006F46AB" w:rsidRDefault="006F46AB" w:rsidP="004956C5">
      <w:pPr>
        <w:pStyle w:val="EndNoteBibliography"/>
        <w:spacing w:after="0"/>
      </w:pPr>
      <w:r w:rsidRPr="006F46AB">
        <w:t>132.</w:t>
      </w:r>
      <w:r w:rsidRPr="006F46AB">
        <w:tab/>
        <w:t>Waterhouse JC, Walters SJ, Oluboyede Y, Lawson RA. A randomised 2 x 2 trial of community versus hospital pulmonary rehabilitation, followed by telephone or conventional follow-up. Health Technol Assess. 2010;14(6):i-v, vii-xi, 1-140.</w:t>
      </w:r>
    </w:p>
    <w:p w14:paraId="2571FACD" w14:textId="77777777" w:rsidR="006F46AB" w:rsidRPr="006F46AB" w:rsidRDefault="006F46AB" w:rsidP="004956C5">
      <w:pPr>
        <w:pStyle w:val="EndNoteBibliography"/>
        <w:spacing w:after="0"/>
      </w:pPr>
      <w:r w:rsidRPr="006F46AB">
        <w:t>133.</w:t>
      </w:r>
      <w:r w:rsidRPr="006F46AB">
        <w:tab/>
        <w:t>Patel S, Palmer MD, Nolan CM, Barker RE, Walsh JA, Wynne SC, et al. Supervised pulmonary rehabilitation using minimal or specialist exercise equipment in COPD: a propensity-matched analysis. Thorax. 2021;76(3):264-71.</w:t>
      </w:r>
    </w:p>
    <w:p w14:paraId="02ED4B25" w14:textId="77777777" w:rsidR="006F46AB" w:rsidRPr="006F46AB" w:rsidRDefault="006F46AB" w:rsidP="004956C5">
      <w:pPr>
        <w:pStyle w:val="EndNoteBibliography"/>
        <w:spacing w:after="0"/>
      </w:pPr>
      <w:r w:rsidRPr="006F46AB">
        <w:t>134.</w:t>
      </w:r>
      <w:r w:rsidRPr="006F46AB">
        <w:tab/>
        <w:t>Mitchell KE, Johnson-Warrington V, Apps LD, Bankart J, Sewell L, Williams JE, et al. A self-management programme for COPD: a randomised controlled trial. Eur Respir J. 2014;44(6):1538-47.</w:t>
      </w:r>
    </w:p>
    <w:p w14:paraId="640ACC07" w14:textId="77777777" w:rsidR="006F46AB" w:rsidRPr="006F46AB" w:rsidRDefault="006F46AB" w:rsidP="004956C5">
      <w:pPr>
        <w:pStyle w:val="EndNoteBibliography"/>
        <w:spacing w:after="0"/>
      </w:pPr>
      <w:r w:rsidRPr="006F46AB">
        <w:t>135.</w:t>
      </w:r>
      <w:r w:rsidRPr="006F46AB">
        <w:tab/>
        <w:t>Holland AE, Mahal A, Hill CJ, Lee AL, Burge AT, Cox NS, et al. Home-based rehabilitation for COPD using minimal resources: a randomised, controlled equivalence trial. Thorax. 2017;72(1):57-65.</w:t>
      </w:r>
    </w:p>
    <w:p w14:paraId="05D15E38" w14:textId="77777777" w:rsidR="006F46AB" w:rsidRPr="006F46AB" w:rsidRDefault="006F46AB" w:rsidP="004956C5">
      <w:pPr>
        <w:pStyle w:val="EndNoteBibliography"/>
        <w:spacing w:after="0"/>
      </w:pPr>
      <w:r w:rsidRPr="006F46AB">
        <w:t>136.</w:t>
      </w:r>
      <w:r w:rsidRPr="006F46AB">
        <w:tab/>
        <w:t>Horton EJ, Mitchell KE, Johnson-Warrington V, Apps LD, Sewell L, Morgan M, et al. Comparison of a structured home-based rehabilitation programme with conventional supervised pulmonary rehabilitation: a randomised non-inferiority trial. Thorax. 2018;73(1):29-36.</w:t>
      </w:r>
    </w:p>
    <w:p w14:paraId="262435AC" w14:textId="77777777" w:rsidR="006F46AB" w:rsidRPr="006F46AB" w:rsidRDefault="006F46AB" w:rsidP="004956C5">
      <w:pPr>
        <w:pStyle w:val="EndNoteBibliography"/>
        <w:spacing w:after="0"/>
      </w:pPr>
      <w:r w:rsidRPr="006F46AB">
        <w:t>137.</w:t>
      </w:r>
      <w:r w:rsidRPr="006F46AB">
        <w:tab/>
        <w:t>Maltais F, Bourbeau J, Shapiro S, Lacasse Y, Perrault H, Baltzan M, et al. Effects of home-based pulmonary rehabilitation in patients with chronic obstructive pulmonary disease: a randomized trial. Ann Intern Med. 2008;149(12):869-78.</w:t>
      </w:r>
    </w:p>
    <w:p w14:paraId="7B0F7981" w14:textId="77777777" w:rsidR="006F46AB" w:rsidRPr="006F46AB" w:rsidRDefault="006F46AB" w:rsidP="004956C5">
      <w:pPr>
        <w:pStyle w:val="EndNoteBibliography"/>
        <w:spacing w:after="0"/>
      </w:pPr>
      <w:r w:rsidRPr="006F46AB">
        <w:t>138.</w:t>
      </w:r>
      <w:r w:rsidRPr="006F46AB">
        <w:tab/>
        <w:t>Jones S, Man WD, Gao W, Higginson IJ, Wilcock A, Maddocks M. Neuromuscular electrical stimulation for muscle weakness in adults with advanced disease. Cochrane Database Syst Rev. 2016;10:CD009419.</w:t>
      </w:r>
    </w:p>
    <w:p w14:paraId="4B8B9577" w14:textId="77777777" w:rsidR="006F46AB" w:rsidRPr="006F46AB" w:rsidRDefault="006F46AB" w:rsidP="004956C5">
      <w:pPr>
        <w:pStyle w:val="EndNoteBibliography"/>
        <w:spacing w:after="0"/>
      </w:pPr>
      <w:r w:rsidRPr="006F46AB">
        <w:t>139.</w:t>
      </w:r>
      <w:r w:rsidRPr="006F46AB">
        <w:tab/>
        <w:t>Maddocks M, Nolan CM, Man WD, Polkey MI, Hart N, Gao W, et al. Neuromuscular electrical stimulation to improve exercise capacity in patients with severe COPD: a randomised double-blind, placebo-controlled trial. Lancet Respir Med. 2016;4(1):27-36.</w:t>
      </w:r>
    </w:p>
    <w:p w14:paraId="05CA65DC" w14:textId="77777777" w:rsidR="006F46AB" w:rsidRPr="006F46AB" w:rsidRDefault="006F46AB" w:rsidP="004956C5">
      <w:pPr>
        <w:pStyle w:val="EndNoteBibliography"/>
        <w:spacing w:after="0"/>
      </w:pPr>
      <w:r w:rsidRPr="006F46AB">
        <w:t>140.</w:t>
      </w:r>
      <w:r w:rsidRPr="006F46AB">
        <w:tab/>
        <w:t>Nolan CM, Patel S, Barker RE, Walsh JA, Polgar O, Maddocks M, et al. Muscle stimulation in advanced idiopathic pulmonary fibrosis: a randomised placebo-controlled feasibility study. BMJ Open. 2021;11(6):e048808.</w:t>
      </w:r>
    </w:p>
    <w:p w14:paraId="1D017621" w14:textId="77777777" w:rsidR="006F46AB" w:rsidRPr="006F46AB" w:rsidRDefault="006F46AB" w:rsidP="004956C5">
      <w:pPr>
        <w:pStyle w:val="EndNoteBibliography"/>
        <w:spacing w:after="0"/>
      </w:pPr>
      <w:r w:rsidRPr="006F46AB">
        <w:t>141.</w:t>
      </w:r>
      <w:r w:rsidRPr="006F46AB">
        <w:tab/>
        <w:t>Bourne S, DeVos R, North M, Chauhan A, Green B, Brown T, et al. Online versus face-to-face pulmonary rehabilitation for patients with chronic obstructive pulmonary disease: randomised controlled trial. BMJ Open. 2017;7(7):e014580.</w:t>
      </w:r>
    </w:p>
    <w:p w14:paraId="0AF35F20" w14:textId="77777777" w:rsidR="006F46AB" w:rsidRPr="006F46AB" w:rsidRDefault="006F46AB" w:rsidP="004956C5">
      <w:pPr>
        <w:pStyle w:val="EndNoteBibliography"/>
        <w:spacing w:after="0"/>
      </w:pPr>
      <w:r w:rsidRPr="006F46AB">
        <w:lastRenderedPageBreak/>
        <w:t>142.</w:t>
      </w:r>
      <w:r w:rsidRPr="006F46AB">
        <w:tab/>
        <w:t>Chaplin E, Hewitt S, Apps L, Bankart J, Pulikottil-Jacob R, Boyce S, et al. Interactive web-based pulmonary rehabilitation programme: a randomised controlled feasibility trial. BMJ Open. 2017;7(3):e013682.</w:t>
      </w:r>
    </w:p>
    <w:p w14:paraId="12F06C35" w14:textId="77777777" w:rsidR="006F46AB" w:rsidRPr="006F46AB" w:rsidRDefault="006F46AB" w:rsidP="004956C5">
      <w:pPr>
        <w:pStyle w:val="EndNoteBibliography"/>
        <w:spacing w:after="0"/>
      </w:pPr>
      <w:r w:rsidRPr="006F46AB">
        <w:t>143.</w:t>
      </w:r>
      <w:r w:rsidRPr="006F46AB">
        <w:tab/>
        <w:t>Tsai LL, McNamara RJ, Moddel C, Alison JA, McKenzie DK, McKeough ZJ. Home-based telerehabilitation via real-time videoconferencing improves endurance exercise capacity in patients with COPD: The randomized controlled TeleR Study. Respirology. 2017;22(4):699-707.</w:t>
      </w:r>
    </w:p>
    <w:p w14:paraId="76334413" w14:textId="77777777" w:rsidR="006F46AB" w:rsidRPr="006F46AB" w:rsidRDefault="006F46AB" w:rsidP="004956C5">
      <w:pPr>
        <w:pStyle w:val="EndNoteBibliography"/>
        <w:spacing w:after="0"/>
      </w:pPr>
      <w:r w:rsidRPr="006F46AB">
        <w:t>144.</w:t>
      </w:r>
      <w:r w:rsidRPr="006F46AB">
        <w:tab/>
        <w:t>Cox NS, McDonald CF, Mahal A, Alison JA, Wootton R, Hill CJ, et al. Telerehabilitation for chronic respiratory disease: a randomised controlled equivalence trial. Thorax. 2022;77(7):643-51.</w:t>
      </w:r>
    </w:p>
    <w:p w14:paraId="70190D15" w14:textId="77777777" w:rsidR="006F46AB" w:rsidRPr="006F46AB" w:rsidRDefault="006F46AB" w:rsidP="004956C5">
      <w:pPr>
        <w:pStyle w:val="EndNoteBibliography"/>
        <w:spacing w:after="0"/>
      </w:pPr>
      <w:r w:rsidRPr="006F46AB">
        <w:t>145.</w:t>
      </w:r>
      <w:r w:rsidRPr="006F46AB">
        <w:tab/>
        <w:t>Hansen H, Bieler T, Beyer N, Kallemose T, Wilcke JT, Ostergaard LM, et al. Supervised pulmonary tele-rehabilitation versus pulmonary rehabilitation in severe COPD: a randomised multicentre trial. Thorax. 2020;75(5):413-21.</w:t>
      </w:r>
    </w:p>
    <w:p w14:paraId="588D3101" w14:textId="77777777" w:rsidR="006F46AB" w:rsidRPr="006F46AB" w:rsidRDefault="006F46AB" w:rsidP="004956C5">
      <w:pPr>
        <w:pStyle w:val="EndNoteBibliography"/>
        <w:spacing w:after="0"/>
      </w:pPr>
      <w:r w:rsidRPr="006F46AB">
        <w:t>146.</w:t>
      </w:r>
      <w:r w:rsidRPr="006F46AB">
        <w:tab/>
        <w:t>Alwakeel AJ, Sicondolfo A, Robitaille C, Bourbeau J, Saad N. The Accessibility, Feasibility, and Safety of a Standardized Community-based Tele-Pulmonary Rehab Program for Chronic Obstructive Pulmonary Disease: A 3-Year Real-World Prospective Study. Ann Am Thorac Soc. 2022;19(1):39-47.</w:t>
      </w:r>
    </w:p>
    <w:p w14:paraId="586E4FD5" w14:textId="77777777" w:rsidR="006F46AB" w:rsidRPr="006F46AB" w:rsidRDefault="006F46AB" w:rsidP="004956C5">
      <w:pPr>
        <w:pStyle w:val="EndNoteBibliography"/>
        <w:spacing w:after="0"/>
      </w:pPr>
      <w:r w:rsidRPr="006F46AB">
        <w:t>147.</w:t>
      </w:r>
      <w:r w:rsidRPr="006F46AB">
        <w:tab/>
        <w:t>Knox L, Dunning M, Davies CA, Mills-Bennet R, Sion TW, Phipps K, et al. Safety, feasibility, and effectiveness of virtual pulmonary rehabilitation in the real world. Int J Chron Obstruct Pulmon Dis. 2019;14:775-80.</w:t>
      </w:r>
    </w:p>
    <w:p w14:paraId="14D0A96D" w14:textId="77777777" w:rsidR="006F46AB" w:rsidRPr="006F46AB" w:rsidRDefault="006F46AB" w:rsidP="004956C5">
      <w:pPr>
        <w:pStyle w:val="EndNoteBibliography"/>
        <w:spacing w:after="0"/>
      </w:pPr>
      <w:r w:rsidRPr="006F46AB">
        <w:t>148.</w:t>
      </w:r>
      <w:r w:rsidRPr="006F46AB">
        <w:tab/>
        <w:t>Jung T, Moorhouse N, Shi X, Amin MF. A Virtual Reality-Supported Intervention for Pulmonary Rehabilitation of Patients With Chronic Obstructive Pulmonary Disease: Mixed Methods Study. J Med Internet Res. 2020;22(7):e14178.</w:t>
      </w:r>
    </w:p>
    <w:p w14:paraId="02679A6B" w14:textId="77777777" w:rsidR="006F46AB" w:rsidRPr="006F46AB" w:rsidRDefault="006F46AB" w:rsidP="004956C5">
      <w:pPr>
        <w:pStyle w:val="EndNoteBibliography"/>
        <w:spacing w:after="0"/>
      </w:pPr>
      <w:r w:rsidRPr="006F46AB">
        <w:t>149.</w:t>
      </w:r>
      <w:r w:rsidRPr="006F46AB">
        <w:tab/>
        <w:t>Condon C, Lam WT, Mosley C, Gough S. A systematic review and meta-analysis of the effectiveness of virtual reality as an exercise intervention for individuals with a respiratory condition. Adv Simul (Lond). 2020;5(1):33.</w:t>
      </w:r>
    </w:p>
    <w:p w14:paraId="435AE7D5" w14:textId="77777777" w:rsidR="006F46AB" w:rsidRPr="006F46AB" w:rsidRDefault="006F46AB" w:rsidP="004956C5">
      <w:pPr>
        <w:pStyle w:val="EndNoteBibliography"/>
        <w:spacing w:after="0"/>
      </w:pPr>
      <w:r w:rsidRPr="006F46AB">
        <w:t>150.</w:t>
      </w:r>
      <w:r w:rsidRPr="006F46AB">
        <w:tab/>
        <w:t>Mademilov M, Mirzalieva G, Yusuf ZK, Orme MW, Bourne C, Akylbekov A, et al. What should pulmonary rehabilitation look like for people living with post-tuberculosis lung disease in the Bishkek and Chui region of the Kyrgyz Republic? A qualitative exploration. BMJ Open. 2022;12(2):e053085.</w:t>
      </w:r>
    </w:p>
    <w:p w14:paraId="03A6A04F" w14:textId="77777777" w:rsidR="006F46AB" w:rsidRPr="006F46AB" w:rsidRDefault="006F46AB" w:rsidP="004956C5">
      <w:pPr>
        <w:pStyle w:val="EndNoteBibliography"/>
        <w:spacing w:after="0"/>
      </w:pPr>
      <w:r w:rsidRPr="006F46AB">
        <w:t>151.</w:t>
      </w:r>
      <w:r w:rsidRPr="006F46AB">
        <w:tab/>
        <w:t>Philip KE, Cartwright LL, Westlake D, Nyakoojo G, Kimuli I, Kirenga B, et al. Music and dance in respiratory disease management in Uganda: a qualitative study of patient and healthcare professional perspectives. BMJ Open. 2021;11(9):e053189.</w:t>
      </w:r>
    </w:p>
    <w:p w14:paraId="34701D65" w14:textId="77777777" w:rsidR="006F46AB" w:rsidRPr="006F46AB" w:rsidRDefault="006F46AB" w:rsidP="004956C5">
      <w:pPr>
        <w:pStyle w:val="EndNoteBibliography"/>
        <w:spacing w:after="0"/>
      </w:pPr>
      <w:r w:rsidRPr="006F46AB">
        <w:t>152.</w:t>
      </w:r>
      <w:r w:rsidRPr="006F46AB">
        <w:tab/>
        <w:t>Liu XC, Pan L, Hu Q, Dong WP, Yan JH, Dong L. Effects of yoga training in patients with chronic obstructive pulmonary disease: a systematic review and meta-analysis. J Thorac Dis. 2014;6(6):795-802.</w:t>
      </w:r>
    </w:p>
    <w:p w14:paraId="056B528A" w14:textId="77777777" w:rsidR="006F46AB" w:rsidRPr="006F46AB" w:rsidRDefault="006F46AB" w:rsidP="004956C5">
      <w:pPr>
        <w:pStyle w:val="EndNoteBibliography"/>
        <w:spacing w:after="0"/>
      </w:pPr>
      <w:r w:rsidRPr="006F46AB">
        <w:t>153.</w:t>
      </w:r>
      <w:r w:rsidRPr="006F46AB">
        <w:tab/>
        <w:t>Wu W, Liu X, Wang L, Wang Z, Hu J, Yan J. Effects of Tai Chi on exercise capacity and health-related quality of life in patients with chronic obstructive pulmonary disease: a systematic review and meta-analysis. Int J Chron Obstruct Pulmon Dis. 2014;9:1253-63.</w:t>
      </w:r>
    </w:p>
    <w:p w14:paraId="59CECEC5" w14:textId="77777777" w:rsidR="006F46AB" w:rsidRPr="006F46AB" w:rsidRDefault="006F46AB" w:rsidP="004956C5">
      <w:pPr>
        <w:pStyle w:val="EndNoteBibliography"/>
        <w:spacing w:after="0"/>
      </w:pPr>
      <w:r w:rsidRPr="006F46AB">
        <w:t>154.</w:t>
      </w:r>
      <w:r w:rsidRPr="006F46AB">
        <w:tab/>
        <w:t>Gendron LM, Nyberg A, Saey D, Maltais F, Lacasse Y. Active mind-body movement therapies as an adjunct to or in comparison with pulmonary rehabilitation for people with chronic obstructive pulmonary disease. Cochrane Database Syst Rev. 2018;10(10):Cd012290.</w:t>
      </w:r>
    </w:p>
    <w:p w14:paraId="60A3A6CA" w14:textId="77777777" w:rsidR="006F46AB" w:rsidRPr="006F46AB" w:rsidRDefault="006F46AB" w:rsidP="004956C5">
      <w:pPr>
        <w:pStyle w:val="EndNoteBibliography"/>
        <w:spacing w:after="0"/>
      </w:pPr>
      <w:r w:rsidRPr="006F46AB">
        <w:t>155.</w:t>
      </w:r>
      <w:r w:rsidRPr="006F46AB">
        <w:tab/>
        <w:t>Polkey MI, Qiu ZH, Zhou L, Zhu MD, Wu YX, Chen YY, et al. Tai Chi and Pulmonary Rehabilitation Compared for Treatment-Naive Patients With COPD: A Randomized Controlled Trial. Chest. 2018;153(5):1116-24.</w:t>
      </w:r>
    </w:p>
    <w:p w14:paraId="5C2FAA8F" w14:textId="77777777" w:rsidR="006F46AB" w:rsidRPr="006F46AB" w:rsidRDefault="006F46AB" w:rsidP="004956C5">
      <w:pPr>
        <w:pStyle w:val="EndNoteBibliography"/>
        <w:spacing w:after="0"/>
      </w:pPr>
      <w:r w:rsidRPr="006F46AB">
        <w:t>156.</w:t>
      </w:r>
      <w:r w:rsidRPr="006F46AB">
        <w:tab/>
        <w:t>Nguyen HQ, Moy ML, Liu IA, Fan VS, Gould MK, Desai SA, et al. Effect of Physical Activity Coaching on Acute Care and Survival Among Patients With Chronic Obstructive Pulmonary Disease: A Pragmatic Randomized Clinical Trial. JAMA Netw Open. 2019;2(8):e199657.</w:t>
      </w:r>
    </w:p>
    <w:p w14:paraId="0873C733" w14:textId="77777777" w:rsidR="006F46AB" w:rsidRPr="006F46AB" w:rsidRDefault="006F46AB" w:rsidP="004956C5">
      <w:pPr>
        <w:pStyle w:val="EndNoteBibliography"/>
        <w:spacing w:after="0"/>
      </w:pPr>
      <w:r w:rsidRPr="006F46AB">
        <w:t>157.</w:t>
      </w:r>
      <w:r w:rsidRPr="006F46AB">
        <w:tab/>
        <w:t>Sahasrabudhe SD, Orme MW, Jones AV, Tillu G, Salvi SS, Singh SJ. Potential for integrating yoga within pulmonary rehabilitation and recommendations of reporting framework. BMJ Open Respir Res. 2021;8(1).</w:t>
      </w:r>
    </w:p>
    <w:p w14:paraId="0C47AF8E" w14:textId="77777777" w:rsidR="006F46AB" w:rsidRPr="006F46AB" w:rsidRDefault="006F46AB" w:rsidP="004956C5">
      <w:pPr>
        <w:pStyle w:val="EndNoteBibliography"/>
        <w:spacing w:after="0"/>
      </w:pPr>
      <w:r w:rsidRPr="006F46AB">
        <w:t>158.</w:t>
      </w:r>
      <w:r w:rsidRPr="006F46AB">
        <w:tab/>
        <w:t>Cox NS, Dal Corso S, Hansen H, McDonald CF, Hill CJ, Zanaboni P, et al. Telerehabilitation for chronic respiratory disease. Cochrane Database Syst Rev. 2021;1(1):CD013040.</w:t>
      </w:r>
    </w:p>
    <w:p w14:paraId="04C86C0B" w14:textId="77777777" w:rsidR="006F46AB" w:rsidRPr="006F46AB" w:rsidRDefault="006F46AB" w:rsidP="004956C5">
      <w:pPr>
        <w:pStyle w:val="EndNoteBibliography"/>
        <w:spacing w:after="0"/>
      </w:pPr>
      <w:r w:rsidRPr="006F46AB">
        <w:t>159.</w:t>
      </w:r>
      <w:r w:rsidRPr="006F46AB">
        <w:tab/>
        <w:t>Somfay A, Porszasz J, Lee SM, Casaburi R. Dose-response effect of oxygen on hyperinflation and exercise endurance in nonhypoxaemic COPD patients. Eur Respir J. 2001;18(1):77-84.</w:t>
      </w:r>
    </w:p>
    <w:p w14:paraId="06BD27CD" w14:textId="77777777" w:rsidR="006F46AB" w:rsidRPr="006F46AB" w:rsidRDefault="006F46AB" w:rsidP="004956C5">
      <w:pPr>
        <w:pStyle w:val="EndNoteBibliography"/>
        <w:spacing w:after="0"/>
      </w:pPr>
      <w:r w:rsidRPr="006F46AB">
        <w:t>160.</w:t>
      </w:r>
      <w:r w:rsidRPr="006F46AB">
        <w:tab/>
        <w:t>Louvaris Z, Vogiatzis I, Aliverti A, Habazettl H, Wagner H, Wagner P, et al. Blood flow does not redistribute from respiratory to leg muscles during exercise breathing heliox or oxygen in COPD. J Appl Physiol (1985). 2014;117(3):267-76.</w:t>
      </w:r>
    </w:p>
    <w:p w14:paraId="145FB53A" w14:textId="77777777" w:rsidR="006F46AB" w:rsidRPr="006F46AB" w:rsidRDefault="006F46AB" w:rsidP="004956C5">
      <w:pPr>
        <w:pStyle w:val="EndNoteBibliography"/>
        <w:spacing w:after="0"/>
      </w:pPr>
      <w:r w:rsidRPr="006F46AB">
        <w:lastRenderedPageBreak/>
        <w:t>161.</w:t>
      </w:r>
      <w:r w:rsidRPr="006F46AB">
        <w:tab/>
        <w:t>O'Donnell DE, D'Arsigny C, Webb KA. Effects of hyperoxia on ventilatory limitation during exercise in advanced chronic obstructive pulmonary disease. Am J Respir Crit Care Med. 2001;163(4):892-8.</w:t>
      </w:r>
    </w:p>
    <w:p w14:paraId="58556F73" w14:textId="77777777" w:rsidR="006F46AB" w:rsidRPr="006F46AB" w:rsidRDefault="006F46AB" w:rsidP="004956C5">
      <w:pPr>
        <w:pStyle w:val="EndNoteBibliography"/>
        <w:spacing w:after="0"/>
      </w:pPr>
      <w:r w:rsidRPr="006F46AB">
        <w:t>162.</w:t>
      </w:r>
      <w:r w:rsidRPr="006F46AB">
        <w:tab/>
        <w:t>Emtner M, Porszasz J, Burns M, Somfay A, Casaburi R. Benefits of supplemental oxygen in exercise training in nonhypoxemic chronic obstructive pulmonary disease patients. Am J Respir Crit Care Med. 2003;168(9):1034-42.</w:t>
      </w:r>
    </w:p>
    <w:p w14:paraId="069B3C2B" w14:textId="77777777" w:rsidR="006F46AB" w:rsidRPr="006F46AB" w:rsidRDefault="006F46AB" w:rsidP="004956C5">
      <w:pPr>
        <w:pStyle w:val="EndNoteBibliography"/>
        <w:spacing w:after="0"/>
      </w:pPr>
      <w:r w:rsidRPr="006F46AB">
        <w:t>163.</w:t>
      </w:r>
      <w:r w:rsidRPr="006F46AB">
        <w:tab/>
        <w:t>Alison JA, McKeough ZJ, Leung RWM, Holland AE, Hill K, Morris NR, et al. Oxygen compared to air during exercise training in COPD with exercise-induced desaturation. Eur Respir J. 2019;53(5).</w:t>
      </w:r>
    </w:p>
    <w:p w14:paraId="56582D46" w14:textId="77777777" w:rsidR="006F46AB" w:rsidRPr="006F46AB" w:rsidRDefault="006F46AB" w:rsidP="004956C5">
      <w:pPr>
        <w:pStyle w:val="EndNoteBibliography"/>
        <w:spacing w:after="0"/>
      </w:pPr>
      <w:r w:rsidRPr="006F46AB">
        <w:t>164.</w:t>
      </w:r>
      <w:r w:rsidRPr="006F46AB">
        <w:tab/>
        <w:t>Walsh JA, Maddocks M, Man WD. Supplemental oxygen during exercise training in COPD: full of hot air? Eur Respir J. 2019;53(5).</w:t>
      </w:r>
    </w:p>
    <w:p w14:paraId="40E43ED4" w14:textId="77777777" w:rsidR="006F46AB" w:rsidRPr="006F46AB" w:rsidRDefault="006F46AB" w:rsidP="004956C5">
      <w:pPr>
        <w:pStyle w:val="EndNoteBibliography"/>
        <w:spacing w:after="0"/>
      </w:pPr>
      <w:r w:rsidRPr="006F46AB">
        <w:t>165.</w:t>
      </w:r>
      <w:r w:rsidRPr="006F46AB">
        <w:tab/>
        <w:t>Menadue C, Piper AJ, van 't Hul AJ, Wong KK. Non-invasive ventilation during exercise training for people with chronic obstructive pulmonary disease. Cochrane Database Syst Rev. 2014(5):Cd007714.</w:t>
      </w:r>
    </w:p>
    <w:p w14:paraId="575C9CAF" w14:textId="77777777" w:rsidR="006F46AB" w:rsidRPr="006F46AB" w:rsidRDefault="006F46AB" w:rsidP="004956C5">
      <w:pPr>
        <w:pStyle w:val="EndNoteBibliography"/>
        <w:spacing w:after="0"/>
      </w:pPr>
      <w:r w:rsidRPr="006F46AB">
        <w:t>166.</w:t>
      </w:r>
      <w:r w:rsidRPr="006F46AB">
        <w:tab/>
        <w:t>Ricci C, Terzoni S, Gaeta M, Sorgente A, Destrebecq A, Gigliotti F. Physical training and noninvasive ventilation in COPD patients: a meta-analysis. Respir Care. 2014;59(5):709-17.</w:t>
      </w:r>
    </w:p>
    <w:p w14:paraId="20E90CD6" w14:textId="77777777" w:rsidR="006F46AB" w:rsidRPr="006F46AB" w:rsidRDefault="006F46AB" w:rsidP="004956C5">
      <w:pPr>
        <w:pStyle w:val="EndNoteBibliography"/>
        <w:spacing w:after="0"/>
      </w:pPr>
      <w:r w:rsidRPr="006F46AB">
        <w:t>167.</w:t>
      </w:r>
      <w:r w:rsidRPr="006F46AB">
        <w:tab/>
        <w:t>Dyer F, Flude L, Bazari F, Jolley C, Englebretsen C, Lai D, et al. Non-invasive ventilation (NIV) as an aid to rehabilitation in acute respiratory disease. BMC Pulm Med. 2011;11:58.</w:t>
      </w:r>
    </w:p>
    <w:p w14:paraId="13DA87C2" w14:textId="77777777" w:rsidR="006F46AB" w:rsidRPr="006F46AB" w:rsidRDefault="006F46AB" w:rsidP="004956C5">
      <w:pPr>
        <w:pStyle w:val="EndNoteBibliography"/>
        <w:spacing w:after="0"/>
      </w:pPr>
      <w:r w:rsidRPr="006F46AB">
        <w:t>168.</w:t>
      </w:r>
      <w:r w:rsidRPr="006F46AB">
        <w:tab/>
        <w:t>Vitacca M, Kaymaz D, Lanini B, Vagheggini G, Ergun P, Gigliotti F, et al. Non-invasive ventilation during cycle exercise training in patients with chronic respiratory failure on long-term ventilatory support: A randomized controlled trial. Respirology. 2018;23(2):182-9.</w:t>
      </w:r>
    </w:p>
    <w:p w14:paraId="062D0AD8" w14:textId="77777777" w:rsidR="006F46AB" w:rsidRPr="006F46AB" w:rsidRDefault="006F46AB" w:rsidP="004956C5">
      <w:pPr>
        <w:pStyle w:val="EndNoteBibliography"/>
        <w:spacing w:after="0"/>
      </w:pPr>
      <w:r w:rsidRPr="006F46AB">
        <w:t>169.</w:t>
      </w:r>
      <w:r w:rsidRPr="006F46AB">
        <w:tab/>
        <w:t>Charususin N, Gosselink R, Decramer M, Demeyer H, McConnell A, Saey D, et al. Randomised controlled trial of adjunctive inspiratory muscle training for patients with COPD. Thorax. 2018;73(10):942-50.</w:t>
      </w:r>
    </w:p>
    <w:p w14:paraId="1AB07EB7" w14:textId="77777777" w:rsidR="006F46AB" w:rsidRPr="00B22803" w:rsidRDefault="006F46AB" w:rsidP="004956C5">
      <w:pPr>
        <w:pStyle w:val="EndNoteBibliography"/>
        <w:spacing w:after="0"/>
        <w:rPr>
          <w:lang w:val="fr-FR"/>
        </w:rPr>
      </w:pPr>
      <w:r w:rsidRPr="006F46AB">
        <w:t>170.</w:t>
      </w:r>
      <w:r w:rsidRPr="006F46AB">
        <w:tab/>
        <w:t xml:space="preserve">Schultz K, Jelusic D, Wittmann M, Kramer B, Huber V, Fuchs S, et al. Inspiratory muscle training does not improve clinical outcomes in 3-week COPD rehabilitation: results from a randomised controlled trial. </w:t>
      </w:r>
      <w:r w:rsidRPr="00B22803">
        <w:rPr>
          <w:lang w:val="fr-FR"/>
        </w:rPr>
        <w:t>Eur Respir J. 2018;51(1).</w:t>
      </w:r>
    </w:p>
    <w:p w14:paraId="5BDAD854" w14:textId="77777777" w:rsidR="006F46AB" w:rsidRPr="006F46AB" w:rsidRDefault="006F46AB" w:rsidP="004956C5">
      <w:pPr>
        <w:pStyle w:val="EndNoteBibliography"/>
        <w:spacing w:after="0"/>
      </w:pPr>
      <w:r w:rsidRPr="00B22803">
        <w:rPr>
          <w:lang w:val="fr-FR"/>
        </w:rPr>
        <w:t>171.</w:t>
      </w:r>
      <w:r w:rsidRPr="00B22803">
        <w:rPr>
          <w:lang w:val="fr-FR"/>
        </w:rPr>
        <w:tab/>
        <w:t xml:space="preserve">Beaumont M, Mialon P, Le Ber C, Le Mevel P, Peran L, Meurisse O, et al. </w:t>
      </w:r>
      <w:r w:rsidRPr="006F46AB">
        <w:t>Effects of inspiratory muscle training on dyspnoea in severe COPD patients during pulmonary rehabilitation: controlled randomised trial. Eur Respir J. 2018;51(1).</w:t>
      </w:r>
    </w:p>
    <w:p w14:paraId="0A1D27D6" w14:textId="77777777" w:rsidR="006F46AB" w:rsidRPr="006F46AB" w:rsidRDefault="006F46AB" w:rsidP="004956C5">
      <w:pPr>
        <w:pStyle w:val="EndNoteBibliography"/>
        <w:spacing w:after="0"/>
      </w:pPr>
      <w:r w:rsidRPr="006F46AB">
        <w:t>172.</w:t>
      </w:r>
      <w:r w:rsidRPr="006F46AB">
        <w:tab/>
        <w:t>Zaki S, Moiz JA, Mujaddadi A, Ali MS, Talwar D. Does inspiratory muscle training provide additional benefits during pulmonary rehabilitation in people with interstitial lung disease? A randomized control trial. Physiother Theory Pract. 2022:1-11.</w:t>
      </w:r>
    </w:p>
    <w:p w14:paraId="711371BA" w14:textId="77777777" w:rsidR="006F46AB" w:rsidRPr="006F46AB" w:rsidRDefault="006F46AB" w:rsidP="004956C5">
      <w:pPr>
        <w:pStyle w:val="EndNoteBibliography"/>
        <w:spacing w:after="0"/>
      </w:pPr>
      <w:r w:rsidRPr="006F46AB">
        <w:t>173.</w:t>
      </w:r>
      <w:r w:rsidRPr="006F46AB">
        <w:tab/>
        <w:t>Newall C, Stockley RA, Hill SL. Exercise training and inspiratory muscle training in patients with bronchiectasis. Thorax. 2005;60(11):943-8.</w:t>
      </w:r>
    </w:p>
    <w:p w14:paraId="7C46F43E" w14:textId="77777777" w:rsidR="006F46AB" w:rsidRPr="006F46AB" w:rsidRDefault="006F46AB" w:rsidP="004956C5">
      <w:pPr>
        <w:pStyle w:val="EndNoteBibliography"/>
        <w:spacing w:after="0"/>
      </w:pPr>
      <w:r w:rsidRPr="006F46AB">
        <w:t>174.</w:t>
      </w:r>
      <w:r w:rsidRPr="006F46AB">
        <w:tab/>
        <w:t>Cindy Ng LW, Mackney J, Jenkins S, Hill K. Does exercise training change physical activity in people with COPD? A systematic review and meta-analysis. Chron Respir Dis. 2012;9(1):17-26.</w:t>
      </w:r>
    </w:p>
    <w:p w14:paraId="0826EC0D" w14:textId="77777777" w:rsidR="006F46AB" w:rsidRPr="00B22803" w:rsidRDefault="006F46AB" w:rsidP="004956C5">
      <w:pPr>
        <w:pStyle w:val="EndNoteBibliography"/>
        <w:spacing w:after="0"/>
        <w:rPr>
          <w:lang w:val="fr-FR"/>
        </w:rPr>
      </w:pPr>
      <w:r w:rsidRPr="006F46AB">
        <w:t>175.</w:t>
      </w:r>
      <w:r w:rsidRPr="006F46AB">
        <w:tab/>
        <w:t xml:space="preserve">Armstrong M, Winnard A, Chynkiamis N, Boyle S, Burtin C, Vogiatzis I. Use of pedometers as a tool to promote daily physical activity levels in patients with COPD: a systematic review and meta-analysis. </w:t>
      </w:r>
      <w:r w:rsidRPr="00B22803">
        <w:rPr>
          <w:lang w:val="fr-FR"/>
        </w:rPr>
        <w:t>Eur Respir Rev. 2019;28(154).</w:t>
      </w:r>
    </w:p>
    <w:p w14:paraId="6391D292" w14:textId="77777777" w:rsidR="006F46AB" w:rsidRPr="006F46AB" w:rsidRDefault="006F46AB" w:rsidP="004956C5">
      <w:pPr>
        <w:pStyle w:val="EndNoteBibliography"/>
        <w:spacing w:after="0"/>
      </w:pPr>
      <w:r w:rsidRPr="00B22803">
        <w:rPr>
          <w:lang w:val="fr-FR"/>
        </w:rPr>
        <w:t>176.</w:t>
      </w:r>
      <w:r w:rsidRPr="00B22803">
        <w:rPr>
          <w:lang w:val="fr-FR"/>
        </w:rPr>
        <w:tab/>
        <w:t xml:space="preserve">Nolan CM, Maddocks M, Canavan JL, Jones SE, Delogu V, Kaliaraju D, et al. </w:t>
      </w:r>
      <w:r w:rsidRPr="006F46AB">
        <w:t>Pedometer Step Count Targets during Pulmonary Rehabilitation in Chronic Obstructive Pulmonary Disease. A Randomized Controlled Trial. Am J Respir Crit Care Med. 2017;195(10):1344-52.</w:t>
      </w:r>
    </w:p>
    <w:p w14:paraId="6ACAC0DA" w14:textId="77777777" w:rsidR="006F46AB" w:rsidRPr="006F46AB" w:rsidRDefault="006F46AB" w:rsidP="004956C5">
      <w:pPr>
        <w:pStyle w:val="EndNoteBibliography"/>
        <w:spacing w:after="0"/>
      </w:pPr>
      <w:r w:rsidRPr="006F46AB">
        <w:t>177.</w:t>
      </w:r>
      <w:r w:rsidRPr="006F46AB">
        <w:tab/>
        <w:t>Cruz J, Brooks D, Marques A. Walk2Bactive: A randomised controlled trial of a physical activity-focused behavioural intervention beyond pulmonary rehabilitation in chronic obstructive pulmonary disease. Chron Respir Dis. 2016;13(1):57-66.</w:t>
      </w:r>
    </w:p>
    <w:p w14:paraId="6F777BFD" w14:textId="77777777" w:rsidR="006F46AB" w:rsidRPr="006F46AB" w:rsidRDefault="006F46AB" w:rsidP="004956C5">
      <w:pPr>
        <w:pStyle w:val="EndNoteBibliography"/>
        <w:spacing w:after="0"/>
      </w:pPr>
      <w:r w:rsidRPr="006F46AB">
        <w:t>178.</w:t>
      </w:r>
      <w:r w:rsidRPr="006F46AB">
        <w:tab/>
        <w:t>Rausch Osthoff AK, Beyer S, Gisi D, Rezek S, Schwank A, Meichtry A, et al. Effect of counselling during pulmonary rehabilitation on self-determined motivation to be physically active for people with chronic obstructive pulmonary disease: a pragmatic RCT. BMC Pulm Med. 2021;21(1):317.</w:t>
      </w:r>
    </w:p>
    <w:p w14:paraId="59BD05EA" w14:textId="77777777" w:rsidR="006F46AB" w:rsidRPr="006F46AB" w:rsidRDefault="006F46AB" w:rsidP="004956C5">
      <w:pPr>
        <w:pStyle w:val="EndNoteBibliography"/>
        <w:spacing w:after="0"/>
      </w:pPr>
      <w:r w:rsidRPr="006F46AB">
        <w:t>179.</w:t>
      </w:r>
      <w:r w:rsidRPr="006F46AB">
        <w:tab/>
        <w:t>Armstrong M, Hume E, McNeillie L, Chambers F, Wakenshaw L, Burns G, et al. Behavioural modification interventions alongside pulmonary rehabilitation improve COPD patients' experiences of physical activity. Respir Med. 2021;180:106353.</w:t>
      </w:r>
    </w:p>
    <w:p w14:paraId="539B04FC" w14:textId="77777777" w:rsidR="006F46AB" w:rsidRPr="006F46AB" w:rsidRDefault="006F46AB" w:rsidP="004956C5">
      <w:pPr>
        <w:pStyle w:val="EndNoteBibliography"/>
        <w:spacing w:after="0"/>
      </w:pPr>
      <w:r w:rsidRPr="006F46AB">
        <w:t>180.</w:t>
      </w:r>
      <w:r w:rsidRPr="006F46AB">
        <w:tab/>
        <w:t>Griffiths TL, Burr ML, Campbell IA, Lewis-Jenkins V, Mullins J, Shiels K, et al. Results at 1 year of outpatient multidisciplinary pulmonary rehabilitation: a randomised controlled trial. Lancet. 2000;355(9201):362-8.</w:t>
      </w:r>
    </w:p>
    <w:p w14:paraId="5E02B23A" w14:textId="77777777" w:rsidR="006F46AB" w:rsidRPr="006F46AB" w:rsidRDefault="006F46AB" w:rsidP="004956C5">
      <w:pPr>
        <w:pStyle w:val="EndNoteBibliography"/>
        <w:spacing w:after="0"/>
      </w:pPr>
      <w:r w:rsidRPr="006F46AB">
        <w:lastRenderedPageBreak/>
        <w:t>181.</w:t>
      </w:r>
      <w:r w:rsidRPr="006F46AB">
        <w:tab/>
        <w:t>Alison JA, McKeough ZJ, Johnston K, McNamara RJ, Spencer LM, Jenkins SC, et al. Australian and New Zealand Pulmonary Rehabilitation Guidelines. Respirology. 2017;22(4):800-19.</w:t>
      </w:r>
    </w:p>
    <w:p w14:paraId="37577D57" w14:textId="77777777" w:rsidR="006F46AB" w:rsidRPr="006F46AB" w:rsidRDefault="006F46AB" w:rsidP="004956C5">
      <w:pPr>
        <w:pStyle w:val="EndNoteBibliography"/>
        <w:spacing w:after="0"/>
      </w:pPr>
      <w:r w:rsidRPr="006F46AB">
        <w:t>182.</w:t>
      </w:r>
      <w:r w:rsidRPr="006F46AB">
        <w:tab/>
        <w:t>Malaguti C, Dal Corso S, Janjua S, Holland AE. Supervised maintenance programmes following pulmonary rehabilitation compared to usual care for chronic obstructive pulmonary disease. Cochrane Database Syst Rev. 2021;8(8):Cd013569.</w:t>
      </w:r>
    </w:p>
    <w:p w14:paraId="13A4F1EA" w14:textId="77777777" w:rsidR="006F46AB" w:rsidRPr="006F46AB" w:rsidRDefault="006F46AB" w:rsidP="004956C5">
      <w:pPr>
        <w:pStyle w:val="EndNoteBibliography"/>
        <w:spacing w:after="0"/>
      </w:pPr>
      <w:r w:rsidRPr="006F46AB">
        <w:t>183.</w:t>
      </w:r>
      <w:r w:rsidRPr="006F46AB">
        <w:tab/>
        <w:t>Imamura S, Inagaki T, Terada J, Nagashima K, Katsura H, Tatsumi K. Long-term efficacy of pulmonary rehabilitation with home-based or low frequent maintenance programs in patients with chronic obstructive pulmonary disease: a meta-analysis. Ann Palliat Med. 2020;9(5):2606-15.</w:t>
      </w:r>
    </w:p>
    <w:p w14:paraId="795AC9DA" w14:textId="77777777" w:rsidR="006F46AB" w:rsidRPr="006F46AB" w:rsidRDefault="006F46AB" w:rsidP="004956C5">
      <w:pPr>
        <w:pStyle w:val="EndNoteBibliography"/>
        <w:spacing w:after="0"/>
      </w:pPr>
      <w:r w:rsidRPr="006F46AB">
        <w:t>184.</w:t>
      </w:r>
      <w:r w:rsidRPr="006F46AB">
        <w:tab/>
        <w:t>Jenkins AR, Gowler H, Curtis F, Holden NS, Bridle C, Jones AW. Efficacy of supervised maintenance exercise following pulmonary rehabilitation on health care use: a systematic review and meta-analysis. Int J Chron Obstruct Pulmon Dis. 2018;13:257-73.</w:t>
      </w:r>
    </w:p>
    <w:p w14:paraId="73BB56D1" w14:textId="77777777" w:rsidR="006F46AB" w:rsidRPr="006F46AB" w:rsidRDefault="006F46AB" w:rsidP="004956C5">
      <w:pPr>
        <w:pStyle w:val="EndNoteBibliography"/>
      </w:pPr>
      <w:r w:rsidRPr="006F46AB">
        <w:t>185.</w:t>
      </w:r>
      <w:r w:rsidRPr="006F46AB">
        <w:tab/>
        <w:t>Busby AK, Reese RL, Simon SR. Pulmonary rehabilitation maintenance interventions: a systematic review. Am J Health Behav. 2014;38(3):321-30.</w:t>
      </w:r>
    </w:p>
    <w:p w14:paraId="269A8F5B" w14:textId="04E22BEA" w:rsidR="001A021D" w:rsidRDefault="005613D1" w:rsidP="004956C5">
      <w:pPr>
        <w:spacing w:after="120" w:line="240" w:lineRule="auto"/>
        <w:ind w:left="510" w:hanging="510"/>
        <w:jc w:val="both"/>
        <w:rPr>
          <w:rFonts w:cstheme="minorHAnsi"/>
          <w:b/>
          <w:bCs/>
        </w:rPr>
      </w:pPr>
      <w:r w:rsidRPr="0048223E">
        <w:rPr>
          <w:rFonts w:cstheme="minorHAnsi"/>
          <w:b/>
          <w:bCs/>
        </w:rPr>
        <w:fldChar w:fldCharType="end"/>
      </w:r>
    </w:p>
    <w:p w14:paraId="3DAD41FA" w14:textId="77777777" w:rsidR="000A23E2" w:rsidRDefault="000A23E2" w:rsidP="000A23E2">
      <w:pPr>
        <w:rPr>
          <w:rFonts w:cstheme="minorHAnsi"/>
          <w:b/>
          <w:bCs/>
          <w:shd w:val="clear" w:color="auto" w:fill="D7DDE2"/>
        </w:rPr>
      </w:pPr>
      <w:r>
        <w:rPr>
          <w:rFonts w:cstheme="minorHAnsi"/>
          <w:b/>
          <w:bCs/>
          <w:shd w:val="clear" w:color="auto" w:fill="D7DDE2"/>
        </w:rPr>
        <w:t>Funding statement</w:t>
      </w:r>
    </w:p>
    <w:p w14:paraId="3AC8E6EB" w14:textId="77777777" w:rsidR="000A23E2" w:rsidRDefault="000A23E2" w:rsidP="000A23E2">
      <w:pPr>
        <w:rPr>
          <w:rFonts w:cstheme="minorHAnsi"/>
        </w:rPr>
      </w:pPr>
      <w:r>
        <w:rPr>
          <w:rFonts w:cstheme="minorHAnsi"/>
        </w:rPr>
        <w:t>No funding was received for the development of this work.</w:t>
      </w:r>
    </w:p>
    <w:p w14:paraId="2E62B168" w14:textId="77777777" w:rsidR="000A23E2" w:rsidRDefault="000A23E2" w:rsidP="000A23E2">
      <w:pPr>
        <w:rPr>
          <w:rFonts w:cstheme="minorHAnsi"/>
          <w:b/>
          <w:bCs/>
        </w:rPr>
      </w:pPr>
      <w:r>
        <w:rPr>
          <w:rFonts w:cstheme="minorHAnsi"/>
          <w:b/>
          <w:bCs/>
        </w:rPr>
        <w:t>Competing Interests Statement</w:t>
      </w:r>
    </w:p>
    <w:p w14:paraId="1B3CB5A8" w14:textId="77777777" w:rsidR="000A23E2" w:rsidRDefault="000A23E2" w:rsidP="000A23E2">
      <w:pPr>
        <w:rPr>
          <w:rFonts w:cstheme="minorHAnsi"/>
          <w:shd w:val="clear" w:color="auto" w:fill="FFFFFF"/>
        </w:rPr>
      </w:pPr>
      <w:r>
        <w:rPr>
          <w:rFonts w:cstheme="minorHAnsi"/>
          <w:shd w:val="clear" w:color="auto" w:fill="FFFFFF"/>
        </w:rPr>
        <w:t>None declared.</w:t>
      </w:r>
    </w:p>
    <w:p w14:paraId="55D290E2" w14:textId="77777777" w:rsidR="000A23E2" w:rsidRDefault="000A23E2" w:rsidP="000A23E2">
      <w:pPr>
        <w:rPr>
          <w:rFonts w:cstheme="minorHAnsi"/>
          <w:b/>
          <w:bCs/>
          <w:shd w:val="clear" w:color="auto" w:fill="FFFFFF"/>
        </w:rPr>
      </w:pPr>
      <w:proofErr w:type="spellStart"/>
      <w:r>
        <w:rPr>
          <w:rFonts w:cstheme="minorHAnsi"/>
          <w:b/>
          <w:bCs/>
          <w:shd w:val="clear" w:color="auto" w:fill="FFFFFF"/>
        </w:rPr>
        <w:t>Contributorship</w:t>
      </w:r>
      <w:proofErr w:type="spellEnd"/>
      <w:r>
        <w:rPr>
          <w:rFonts w:cstheme="minorHAnsi"/>
          <w:b/>
          <w:bCs/>
          <w:shd w:val="clear" w:color="auto" w:fill="FFFFFF"/>
        </w:rPr>
        <w:t xml:space="preserve"> statement</w:t>
      </w:r>
    </w:p>
    <w:p w14:paraId="0A0CFFDB" w14:textId="77777777" w:rsidR="000A23E2" w:rsidRDefault="000A23E2" w:rsidP="000A23E2">
      <w:pPr>
        <w:rPr>
          <w:rFonts w:cstheme="minorHAnsi"/>
        </w:rPr>
      </w:pPr>
      <w:r>
        <w:rPr>
          <w:rFonts w:cstheme="minorHAnsi"/>
          <w:shd w:val="clear" w:color="auto" w:fill="FFFFFF"/>
        </w:rPr>
        <w:t>All authors contributed equally to the development of the statement.</w:t>
      </w:r>
    </w:p>
    <w:p w14:paraId="78798233" w14:textId="77777777" w:rsidR="000A23E2" w:rsidRDefault="000A23E2" w:rsidP="000A23E2">
      <w:pPr>
        <w:rPr>
          <w:rFonts w:cstheme="minorHAnsi"/>
        </w:rPr>
      </w:pPr>
      <w:r>
        <w:rPr>
          <w:rFonts w:cstheme="minorHAnsi"/>
          <w:b/>
          <w:bCs/>
          <w:shd w:val="clear" w:color="auto" w:fill="D7DDE2"/>
        </w:rPr>
        <w:t>Exclusive Licence</w:t>
      </w:r>
    </w:p>
    <w:p w14:paraId="6884D1D7" w14:textId="77777777" w:rsidR="000A23E2" w:rsidRDefault="000A23E2" w:rsidP="000A23E2">
      <w:pPr>
        <w:rPr>
          <w:rFonts w:cstheme="minorHAnsi"/>
          <w:shd w:val="clear" w:color="auto" w:fill="FFFFFF"/>
        </w:rPr>
      </w:pPr>
      <w:r>
        <w:rPr>
          <w:rFonts w:cstheme="minorHAnsi"/>
          <w:shd w:val="clear" w:color="auto" w:fill="FFFFFF"/>
        </w:rPr>
        <w:t xml:space="preserve"> I, the Submitting Author has the right to grant and does grant on behalf of all authors of the Work (as defined in the below author licence), an exclusive licence and/or a non-exclusive licence for contributions from authors who are: </w:t>
      </w:r>
      <w:proofErr w:type="spellStart"/>
      <w:r>
        <w:rPr>
          <w:rFonts w:cstheme="minorHAnsi"/>
          <w:shd w:val="clear" w:color="auto" w:fill="FFFFFF"/>
        </w:rPr>
        <w:t>i</w:t>
      </w:r>
      <w:proofErr w:type="spellEnd"/>
      <w:r>
        <w:rPr>
          <w:rFonts w:cstheme="minorHAnsi"/>
          <w:shd w:val="clear" w:color="auto" w:fill="FFFFFF"/>
        </w:rPr>
        <w:t>) UK Crown employees; ii) where BMJ has agreed a CC-BY licenc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Thorax and any other BMJ products and to exploit all rights, as set out in our </w:t>
      </w:r>
      <w:hyperlink r:id="rId18" w:tgtFrame="_new" w:history="1">
        <w:r>
          <w:rPr>
            <w:rStyle w:val="Hyperlink"/>
            <w:rFonts w:cstheme="minorHAnsi"/>
            <w:shd w:val="clear" w:color="auto" w:fill="FFFFFF"/>
          </w:rPr>
          <w:t>licence</w:t>
        </w:r>
      </w:hyperlink>
      <w:r>
        <w:rPr>
          <w:rFonts w:cstheme="minorHAnsi"/>
          <w:shd w:val="clear" w:color="auto" w:fill="FFFFFF"/>
        </w:rPr>
        <w:t>.</w:t>
      </w:r>
      <w:r>
        <w:rPr>
          <w:rFonts w:cstheme="minorHAnsi"/>
        </w:rPr>
        <w:br/>
      </w:r>
      <w:r>
        <w:rPr>
          <w:rFonts w:cstheme="minorHAnsi"/>
        </w:rPr>
        <w:br/>
      </w:r>
      <w:r>
        <w:rPr>
          <w:rFonts w:cstheme="minorHAnsi"/>
          <w:shd w:val="clear" w:color="auto" w:fill="FFFFFF"/>
        </w:rPr>
        <w:t>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Creative Commons licence will apply to this Work are set out in our licence referred to above.</w:t>
      </w:r>
    </w:p>
    <w:p w14:paraId="4A7313ED" w14:textId="77777777" w:rsidR="000A23E2" w:rsidRDefault="000A23E2" w:rsidP="000A23E2"/>
    <w:p w14:paraId="3BD03760" w14:textId="77777777" w:rsidR="000A23E2" w:rsidRPr="00820173" w:rsidRDefault="000A23E2" w:rsidP="000A23E2">
      <w:pPr>
        <w:pStyle w:val="EndNoteBibliography"/>
        <w:rPr>
          <w:rFonts w:asciiTheme="minorHAnsi" w:hAnsiTheme="minorHAnsi" w:cstheme="minorHAnsi"/>
          <w:lang w:val="en-GB"/>
        </w:rPr>
      </w:pPr>
    </w:p>
    <w:p w14:paraId="3DE93445" w14:textId="77777777" w:rsidR="000A23E2" w:rsidRPr="0048223E" w:rsidRDefault="000A23E2" w:rsidP="000A23E2">
      <w:pPr>
        <w:spacing w:after="120" w:line="240" w:lineRule="auto"/>
        <w:ind w:left="510" w:hanging="510"/>
        <w:jc w:val="both"/>
        <w:rPr>
          <w:rFonts w:cstheme="minorHAnsi"/>
          <w:b/>
          <w:bCs/>
        </w:rPr>
      </w:pPr>
    </w:p>
    <w:p w14:paraId="0FE8EEDA" w14:textId="77777777" w:rsidR="000A23E2" w:rsidRPr="0048223E" w:rsidRDefault="000A23E2" w:rsidP="004956C5">
      <w:pPr>
        <w:spacing w:after="120" w:line="240" w:lineRule="auto"/>
        <w:ind w:left="510" w:hanging="510"/>
        <w:jc w:val="both"/>
        <w:rPr>
          <w:rFonts w:cstheme="minorHAnsi"/>
          <w:b/>
          <w:bCs/>
        </w:rPr>
      </w:pPr>
    </w:p>
    <w:sectPr w:rsidR="000A23E2" w:rsidRPr="0048223E" w:rsidSect="006E3FDE">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9D414" w14:textId="77777777" w:rsidR="00F73A58" w:rsidRDefault="00F73A58" w:rsidP="006E3FDE">
      <w:pPr>
        <w:spacing w:after="0" w:line="240" w:lineRule="auto"/>
      </w:pPr>
      <w:r>
        <w:separator/>
      </w:r>
    </w:p>
  </w:endnote>
  <w:endnote w:type="continuationSeparator" w:id="0">
    <w:p w14:paraId="6AB81BF6" w14:textId="77777777" w:rsidR="00F73A58" w:rsidRDefault="00F73A58" w:rsidP="006E3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89054"/>
      <w:docPartObj>
        <w:docPartGallery w:val="Page Numbers (Bottom of Page)"/>
        <w:docPartUnique/>
      </w:docPartObj>
    </w:sdtPr>
    <w:sdtEndPr>
      <w:rPr>
        <w:noProof/>
      </w:rPr>
    </w:sdtEndPr>
    <w:sdtContent>
      <w:p w14:paraId="2022FC61" w14:textId="15C60022" w:rsidR="001D6907" w:rsidRDefault="001D6907">
        <w:pPr>
          <w:pStyle w:val="Footer"/>
          <w:jc w:val="center"/>
        </w:pPr>
        <w:r>
          <w:fldChar w:fldCharType="begin"/>
        </w:r>
        <w:r>
          <w:instrText xml:space="preserve"> PAGE   \* MERGEFORMAT </w:instrText>
        </w:r>
        <w:r>
          <w:fldChar w:fldCharType="separate"/>
        </w:r>
        <w:r w:rsidR="00F435A0">
          <w:rPr>
            <w:noProof/>
          </w:rPr>
          <w:t>17</w:t>
        </w:r>
        <w:r>
          <w:rPr>
            <w:noProof/>
          </w:rPr>
          <w:fldChar w:fldCharType="end"/>
        </w:r>
      </w:p>
    </w:sdtContent>
  </w:sdt>
  <w:p w14:paraId="12A5BC9B" w14:textId="77777777" w:rsidR="001D6907" w:rsidRDefault="001D69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A3225" w14:textId="77777777" w:rsidR="00F73A58" w:rsidRDefault="00F73A58" w:rsidP="006E3FDE">
      <w:pPr>
        <w:spacing w:after="0" w:line="240" w:lineRule="auto"/>
      </w:pPr>
      <w:r>
        <w:separator/>
      </w:r>
    </w:p>
  </w:footnote>
  <w:footnote w:type="continuationSeparator" w:id="0">
    <w:p w14:paraId="2034FBE1" w14:textId="77777777" w:rsidR="00F73A58" w:rsidRDefault="00F73A58" w:rsidP="006E3F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09D9F" w14:textId="15060B48" w:rsidR="001D6907" w:rsidRDefault="001D69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D5FC" w14:textId="23EB76DD" w:rsidR="001D6907" w:rsidRDefault="001D69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E2F94" w14:textId="03D81E10" w:rsidR="001D6907" w:rsidRDefault="001D69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B3E49"/>
    <w:multiLevelType w:val="hybridMultilevel"/>
    <w:tmpl w:val="E07461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87019"/>
    <w:multiLevelType w:val="hybridMultilevel"/>
    <w:tmpl w:val="7818A3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CA123D"/>
    <w:multiLevelType w:val="hybridMultilevel"/>
    <w:tmpl w:val="B4F24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C774EB"/>
    <w:multiLevelType w:val="hybridMultilevel"/>
    <w:tmpl w:val="7E16B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8E7CBE"/>
    <w:multiLevelType w:val="hybridMultilevel"/>
    <w:tmpl w:val="8EB0A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9F4AC0"/>
    <w:multiLevelType w:val="hybridMultilevel"/>
    <w:tmpl w:val="FE2A41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7B6439"/>
    <w:multiLevelType w:val="hybridMultilevel"/>
    <w:tmpl w:val="30743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6F5EF1"/>
    <w:multiLevelType w:val="hybridMultilevel"/>
    <w:tmpl w:val="3CB8D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FF77DF"/>
    <w:multiLevelType w:val="hybridMultilevel"/>
    <w:tmpl w:val="F8AA1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E156B0"/>
    <w:multiLevelType w:val="hybridMultilevel"/>
    <w:tmpl w:val="D3A60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D74D5D"/>
    <w:multiLevelType w:val="hybridMultilevel"/>
    <w:tmpl w:val="6A78FAA8"/>
    <w:lvl w:ilvl="0" w:tplc="3B8235B2">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DD29E5"/>
    <w:multiLevelType w:val="hybridMultilevel"/>
    <w:tmpl w:val="C8C85E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197D46"/>
    <w:multiLevelType w:val="hybridMultilevel"/>
    <w:tmpl w:val="68C6F77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43A34"/>
    <w:multiLevelType w:val="hybridMultilevel"/>
    <w:tmpl w:val="16983B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2F5F50"/>
    <w:multiLevelType w:val="hybridMultilevel"/>
    <w:tmpl w:val="A212350E"/>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6617329"/>
    <w:multiLevelType w:val="hybridMultilevel"/>
    <w:tmpl w:val="9D2084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4B5680"/>
    <w:multiLevelType w:val="hybridMultilevel"/>
    <w:tmpl w:val="7C7C4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7C2255"/>
    <w:multiLevelType w:val="hybridMultilevel"/>
    <w:tmpl w:val="963C2A58"/>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37757C"/>
    <w:multiLevelType w:val="hybridMultilevel"/>
    <w:tmpl w:val="D00CE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7822F4"/>
    <w:multiLevelType w:val="hybridMultilevel"/>
    <w:tmpl w:val="5BBCA43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54C4204"/>
    <w:multiLevelType w:val="hybridMultilevel"/>
    <w:tmpl w:val="B0763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FE6743"/>
    <w:multiLevelType w:val="hybridMultilevel"/>
    <w:tmpl w:val="90545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1C4B9A"/>
    <w:multiLevelType w:val="hybridMultilevel"/>
    <w:tmpl w:val="45E00AFA"/>
    <w:lvl w:ilvl="0" w:tplc="08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ED87E71"/>
    <w:multiLevelType w:val="hybridMultilevel"/>
    <w:tmpl w:val="E1DEA94E"/>
    <w:lvl w:ilvl="0" w:tplc="FFFFFFFF">
      <w:start w:val="1"/>
      <w:numFmt w:val="bullet"/>
      <w:lvlText w:val=""/>
      <w:lvlJc w:val="left"/>
      <w:pPr>
        <w:ind w:left="720" w:hanging="360"/>
      </w:pPr>
      <w:rPr>
        <w:rFonts w:ascii="Wingdings" w:hAnsi="Wingdings" w:hint="default"/>
      </w:rPr>
    </w:lvl>
    <w:lvl w:ilvl="1" w:tplc="B4E8B9DC">
      <w:start w:val="1"/>
      <w:numFmt w:val="bullet"/>
      <w:lvlText w:val="-"/>
      <w:lvlJc w:val="left"/>
      <w:pPr>
        <w:ind w:left="1440" w:hanging="360"/>
      </w:pPr>
      <w:rPr>
        <w:rFonts w:ascii="Arial" w:hAnsi="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FC33A8E"/>
    <w:multiLevelType w:val="hybridMultilevel"/>
    <w:tmpl w:val="0F6A9E1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0C5264"/>
    <w:multiLevelType w:val="hybridMultilevel"/>
    <w:tmpl w:val="834468F0"/>
    <w:lvl w:ilvl="0" w:tplc="FFFFFFFF">
      <w:start w:val="1"/>
      <w:numFmt w:val="bullet"/>
      <w:lvlText w:val=""/>
      <w:lvlJc w:val="left"/>
      <w:pPr>
        <w:ind w:left="720" w:hanging="360"/>
      </w:pPr>
      <w:rPr>
        <w:rFonts w:ascii="Wingdings" w:hAnsi="Wingdings" w:hint="default"/>
      </w:rPr>
    </w:lvl>
    <w:lvl w:ilvl="1" w:tplc="B4E8B9DC">
      <w:start w:val="1"/>
      <w:numFmt w:val="bullet"/>
      <w:lvlText w:val="-"/>
      <w:lvlJc w:val="left"/>
      <w:pPr>
        <w:ind w:left="1440" w:hanging="360"/>
      </w:pPr>
      <w:rPr>
        <w:rFonts w:ascii="Arial" w:hAnsi="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3B21E71"/>
    <w:multiLevelType w:val="hybridMultilevel"/>
    <w:tmpl w:val="3DB46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B913D7"/>
    <w:multiLevelType w:val="hybridMultilevel"/>
    <w:tmpl w:val="C49AC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4C43584"/>
    <w:multiLevelType w:val="hybridMultilevel"/>
    <w:tmpl w:val="2D6A8B12"/>
    <w:lvl w:ilvl="0" w:tplc="0809000B">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5EB5E6D"/>
    <w:multiLevelType w:val="hybridMultilevel"/>
    <w:tmpl w:val="EFC62B5E"/>
    <w:lvl w:ilvl="0" w:tplc="566246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2B34AC"/>
    <w:multiLevelType w:val="hybridMultilevel"/>
    <w:tmpl w:val="BFD4A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183B7E"/>
    <w:multiLevelType w:val="hybridMultilevel"/>
    <w:tmpl w:val="6F545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A6D545B"/>
    <w:multiLevelType w:val="hybridMultilevel"/>
    <w:tmpl w:val="168C54F8"/>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B8D72B0"/>
    <w:multiLevelType w:val="hybridMultilevel"/>
    <w:tmpl w:val="1E02A69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6867977"/>
    <w:multiLevelType w:val="hybridMultilevel"/>
    <w:tmpl w:val="392E2C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677A088E"/>
    <w:multiLevelType w:val="hybridMultilevel"/>
    <w:tmpl w:val="5C580F98"/>
    <w:lvl w:ilvl="0" w:tplc="08090005">
      <w:start w:val="1"/>
      <w:numFmt w:val="bullet"/>
      <w:lvlText w:val=""/>
      <w:lvlJc w:val="left"/>
      <w:pPr>
        <w:ind w:left="720" w:hanging="360"/>
      </w:pPr>
      <w:rPr>
        <w:rFonts w:ascii="Wingdings" w:hAnsi="Wingdings" w:hint="default"/>
        <w:b w:val="0"/>
        <w:i w:val="0"/>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4D633A"/>
    <w:multiLevelType w:val="hybridMultilevel"/>
    <w:tmpl w:val="FBE8A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A974C0"/>
    <w:multiLevelType w:val="hybridMultilevel"/>
    <w:tmpl w:val="3496A8DE"/>
    <w:lvl w:ilvl="0" w:tplc="1FAC53D6">
      <w:start w:val="1"/>
      <w:numFmt w:val="bullet"/>
      <w:lvlText w:val=""/>
      <w:lvlJc w:val="left"/>
      <w:pPr>
        <w:ind w:left="720" w:hanging="360"/>
      </w:pPr>
      <w:rPr>
        <w:rFonts w:ascii="Symbol" w:hAnsi="Symbol" w:hint="default"/>
        <w:b w:val="0"/>
        <w:i w:val="0"/>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5A502F"/>
    <w:multiLevelType w:val="hybridMultilevel"/>
    <w:tmpl w:val="DE40D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790CF1"/>
    <w:multiLevelType w:val="hybridMultilevel"/>
    <w:tmpl w:val="CE4854F6"/>
    <w:lvl w:ilvl="0" w:tplc="1FAC53D6">
      <w:start w:val="1"/>
      <w:numFmt w:val="bullet"/>
      <w:lvlText w:val=""/>
      <w:lvlJc w:val="left"/>
      <w:pPr>
        <w:ind w:left="720" w:hanging="360"/>
      </w:pPr>
      <w:rPr>
        <w:rFonts w:ascii="Symbol" w:hAnsi="Symbol" w:hint="default"/>
        <w:b w:val="0"/>
        <w:i w:val="0"/>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C362A9"/>
    <w:multiLevelType w:val="hybridMultilevel"/>
    <w:tmpl w:val="6BCE5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2619979">
    <w:abstractNumId w:val="37"/>
  </w:num>
  <w:num w:numId="2" w16cid:durableId="1577863383">
    <w:abstractNumId w:val="8"/>
  </w:num>
  <w:num w:numId="3" w16cid:durableId="1562132554">
    <w:abstractNumId w:val="27"/>
  </w:num>
  <w:num w:numId="4" w16cid:durableId="384305569">
    <w:abstractNumId w:val="7"/>
  </w:num>
  <w:num w:numId="5" w16cid:durableId="1994094384">
    <w:abstractNumId w:val="9"/>
  </w:num>
  <w:num w:numId="6" w16cid:durableId="1032607858">
    <w:abstractNumId w:val="31"/>
  </w:num>
  <w:num w:numId="7" w16cid:durableId="966012562">
    <w:abstractNumId w:val="3"/>
  </w:num>
  <w:num w:numId="8" w16cid:durableId="237516977">
    <w:abstractNumId w:val="4"/>
  </w:num>
  <w:num w:numId="9" w16cid:durableId="1592541330">
    <w:abstractNumId w:val="29"/>
  </w:num>
  <w:num w:numId="10" w16cid:durableId="942879320">
    <w:abstractNumId w:val="0"/>
  </w:num>
  <w:num w:numId="11" w16cid:durableId="1311665607">
    <w:abstractNumId w:val="24"/>
  </w:num>
  <w:num w:numId="12" w16cid:durableId="2087802455">
    <w:abstractNumId w:val="11"/>
  </w:num>
  <w:num w:numId="13" w16cid:durableId="1895700889">
    <w:abstractNumId w:val="33"/>
  </w:num>
  <w:num w:numId="14" w16cid:durableId="369889568">
    <w:abstractNumId w:val="26"/>
  </w:num>
  <w:num w:numId="15" w16cid:durableId="935790451">
    <w:abstractNumId w:val="34"/>
  </w:num>
  <w:num w:numId="16" w16cid:durableId="667486104">
    <w:abstractNumId w:val="1"/>
  </w:num>
  <w:num w:numId="17" w16cid:durableId="757600581">
    <w:abstractNumId w:val="16"/>
  </w:num>
  <w:num w:numId="18" w16cid:durableId="1539275895">
    <w:abstractNumId w:val="5"/>
  </w:num>
  <w:num w:numId="19" w16cid:durableId="857890451">
    <w:abstractNumId w:val="17"/>
  </w:num>
  <w:num w:numId="20" w16cid:durableId="1135608348">
    <w:abstractNumId w:val="39"/>
  </w:num>
  <w:num w:numId="21" w16cid:durableId="184834656">
    <w:abstractNumId w:val="13"/>
  </w:num>
  <w:num w:numId="22" w16cid:durableId="43599033">
    <w:abstractNumId w:val="15"/>
  </w:num>
  <w:num w:numId="23" w16cid:durableId="1511532207">
    <w:abstractNumId w:val="28"/>
  </w:num>
  <w:num w:numId="24" w16cid:durableId="1285846325">
    <w:abstractNumId w:val="19"/>
  </w:num>
  <w:num w:numId="25" w16cid:durableId="2046563472">
    <w:abstractNumId w:val="35"/>
  </w:num>
  <w:num w:numId="26" w16cid:durableId="991327404">
    <w:abstractNumId w:val="23"/>
  </w:num>
  <w:num w:numId="27" w16cid:durableId="1590770593">
    <w:abstractNumId w:val="32"/>
  </w:num>
  <w:num w:numId="28" w16cid:durableId="1750692065">
    <w:abstractNumId w:val="14"/>
  </w:num>
  <w:num w:numId="29" w16cid:durableId="575363660">
    <w:abstractNumId w:val="22"/>
  </w:num>
  <w:num w:numId="30" w16cid:durableId="1117137552">
    <w:abstractNumId w:val="12"/>
  </w:num>
  <w:num w:numId="31" w16cid:durableId="94254361">
    <w:abstractNumId w:val="25"/>
  </w:num>
  <w:num w:numId="32" w16cid:durableId="1240290342">
    <w:abstractNumId w:val="21"/>
  </w:num>
  <w:num w:numId="33" w16cid:durableId="76482221">
    <w:abstractNumId w:val="2"/>
  </w:num>
  <w:num w:numId="34" w16cid:durableId="1920752160">
    <w:abstractNumId w:val="6"/>
  </w:num>
  <w:num w:numId="35" w16cid:durableId="458648022">
    <w:abstractNumId w:val="30"/>
  </w:num>
  <w:num w:numId="36" w16cid:durableId="527453474">
    <w:abstractNumId w:val="36"/>
  </w:num>
  <w:num w:numId="37" w16cid:durableId="333844319">
    <w:abstractNumId w:val="38"/>
  </w:num>
  <w:num w:numId="38" w16cid:durableId="615022519">
    <w:abstractNumId w:val="18"/>
  </w:num>
  <w:num w:numId="39" w16cid:durableId="79720012">
    <w:abstractNumId w:val="20"/>
  </w:num>
  <w:num w:numId="40" w16cid:durableId="2047218333">
    <w:abstractNumId w:val="40"/>
  </w:num>
  <w:num w:numId="41" w16cid:durableId="6142144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dvfsd22fv2yep5vextrzfa05dvazz09w5&quot;&gt;All References-Saved-Converted&lt;record-ids&gt;&lt;item&gt;28&lt;/item&gt;&lt;item&gt;97&lt;/item&gt;&lt;item&gt;176&lt;/item&gt;&lt;item&gt;177&lt;/item&gt;&lt;item&gt;179&lt;/item&gt;&lt;item&gt;181&lt;/item&gt;&lt;item&gt;264&lt;/item&gt;&lt;item&gt;620&lt;/item&gt;&lt;item&gt;655&lt;/item&gt;&lt;item&gt;675&lt;/item&gt;&lt;item&gt;913&lt;/item&gt;&lt;item&gt;936&lt;/item&gt;&lt;item&gt;1127&lt;/item&gt;&lt;item&gt;1249&lt;/item&gt;&lt;item&gt;1371&lt;/item&gt;&lt;item&gt;1378&lt;/item&gt;&lt;item&gt;1608&lt;/item&gt;&lt;item&gt;1701&lt;/item&gt;&lt;item&gt;1963&lt;/item&gt;&lt;item&gt;1966&lt;/item&gt;&lt;item&gt;2045&lt;/item&gt;&lt;item&gt;2048&lt;/item&gt;&lt;item&gt;2050&lt;/item&gt;&lt;item&gt;2058&lt;/item&gt;&lt;item&gt;2094&lt;/item&gt;&lt;item&gt;2103&lt;/item&gt;&lt;item&gt;2189&lt;/item&gt;&lt;item&gt;2273&lt;/item&gt;&lt;item&gt;2300&lt;/item&gt;&lt;item&gt;2320&lt;/item&gt;&lt;item&gt;2423&lt;/item&gt;&lt;item&gt;2429&lt;/item&gt;&lt;item&gt;2448&lt;/item&gt;&lt;item&gt;2492&lt;/item&gt;&lt;item&gt;2495&lt;/item&gt;&lt;item&gt;2497&lt;/item&gt;&lt;item&gt;2499&lt;/item&gt;&lt;item&gt;2505&lt;/item&gt;&lt;item&gt;2509&lt;/item&gt;&lt;item&gt;2514&lt;/item&gt;&lt;item&gt;2560&lt;/item&gt;&lt;item&gt;2563&lt;/item&gt;&lt;item&gt;2569&lt;/item&gt;&lt;item&gt;2576&lt;/item&gt;&lt;item&gt;2685&lt;/item&gt;&lt;item&gt;2686&lt;/item&gt;&lt;item&gt;2687&lt;/item&gt;&lt;item&gt;2688&lt;/item&gt;&lt;item&gt;2690&lt;/item&gt;&lt;item&gt;2691&lt;/item&gt;&lt;item&gt;2710&lt;/item&gt;&lt;item&gt;2711&lt;/item&gt;&lt;item&gt;2722&lt;/item&gt;&lt;item&gt;2724&lt;/item&gt;&lt;item&gt;2732&lt;/item&gt;&lt;item&gt;2738&lt;/item&gt;&lt;item&gt;2765&lt;/item&gt;&lt;item&gt;2774&lt;/item&gt;&lt;item&gt;2777&lt;/item&gt;&lt;item&gt;2779&lt;/item&gt;&lt;item&gt;2784&lt;/item&gt;&lt;item&gt;2785&lt;/item&gt;&lt;item&gt;2788&lt;/item&gt;&lt;item&gt;2790&lt;/item&gt;&lt;item&gt;2794&lt;/item&gt;&lt;item&gt;2795&lt;/item&gt;&lt;item&gt;2818&lt;/item&gt;&lt;item&gt;2820&lt;/item&gt;&lt;item&gt;2821&lt;/item&gt;&lt;item&gt;2822&lt;/item&gt;&lt;item&gt;2823&lt;/item&gt;&lt;item&gt;2832&lt;/item&gt;&lt;item&gt;2833&lt;/item&gt;&lt;item&gt;2834&lt;/item&gt;&lt;item&gt;2835&lt;/item&gt;&lt;item&gt;2836&lt;/item&gt;&lt;item&gt;2837&lt;/item&gt;&lt;item&gt;2841&lt;/item&gt;&lt;item&gt;2842&lt;/item&gt;&lt;item&gt;2848&lt;/item&gt;&lt;item&gt;2850&lt;/item&gt;&lt;item&gt;2853&lt;/item&gt;&lt;item&gt;2854&lt;/item&gt;&lt;item&gt;2855&lt;/item&gt;&lt;item&gt;2856&lt;/item&gt;&lt;item&gt;2857&lt;/item&gt;&lt;item&gt;2858&lt;/item&gt;&lt;item&gt;2859&lt;/item&gt;&lt;item&gt;2860&lt;/item&gt;&lt;item&gt;2861&lt;/item&gt;&lt;item&gt;2862&lt;/item&gt;&lt;item&gt;2863&lt;/item&gt;&lt;item&gt;2864&lt;/item&gt;&lt;item&gt;2865&lt;/item&gt;&lt;item&gt;2866&lt;/item&gt;&lt;item&gt;2867&lt;/item&gt;&lt;item&gt;2868&lt;/item&gt;&lt;item&gt;2869&lt;/item&gt;&lt;item&gt;2871&lt;/item&gt;&lt;item&gt;2872&lt;/item&gt;&lt;item&gt;2873&lt;/item&gt;&lt;item&gt;2874&lt;/item&gt;&lt;item&gt;2875&lt;/item&gt;&lt;item&gt;2876&lt;/item&gt;&lt;item&gt;2877&lt;/item&gt;&lt;item&gt;2878&lt;/item&gt;&lt;item&gt;2879&lt;/item&gt;&lt;item&gt;2880&lt;/item&gt;&lt;item&gt;2882&lt;/item&gt;&lt;item&gt;2883&lt;/item&gt;&lt;item&gt;2884&lt;/item&gt;&lt;item&gt;2885&lt;/item&gt;&lt;item&gt;2887&lt;/item&gt;&lt;item&gt;2888&lt;/item&gt;&lt;item&gt;2889&lt;/item&gt;&lt;item&gt;2891&lt;/item&gt;&lt;item&gt;2892&lt;/item&gt;&lt;item&gt;2893&lt;/item&gt;&lt;item&gt;2894&lt;/item&gt;&lt;item&gt;2895&lt;/item&gt;&lt;item&gt;2897&lt;/item&gt;&lt;item&gt;2898&lt;/item&gt;&lt;item&gt;2899&lt;/item&gt;&lt;item&gt;2902&lt;/item&gt;&lt;item&gt;2903&lt;/item&gt;&lt;item&gt;2904&lt;/item&gt;&lt;item&gt;2905&lt;/item&gt;&lt;item&gt;2906&lt;/item&gt;&lt;item&gt;2907&lt;/item&gt;&lt;item&gt;2908&lt;/item&gt;&lt;item&gt;2909&lt;/item&gt;&lt;item&gt;2910&lt;/item&gt;&lt;item&gt;2911&lt;/item&gt;&lt;item&gt;2912&lt;/item&gt;&lt;item&gt;2913&lt;/item&gt;&lt;item&gt;2914&lt;/item&gt;&lt;item&gt;2915&lt;/item&gt;&lt;item&gt;2916&lt;/item&gt;&lt;item&gt;2917&lt;/item&gt;&lt;item&gt;2918&lt;/item&gt;&lt;item&gt;2919&lt;/item&gt;&lt;item&gt;2921&lt;/item&gt;&lt;item&gt;2922&lt;/item&gt;&lt;item&gt;2923&lt;/item&gt;&lt;item&gt;2925&lt;/item&gt;&lt;item&gt;2926&lt;/item&gt;&lt;item&gt;2927&lt;/item&gt;&lt;item&gt;2928&lt;/item&gt;&lt;item&gt;2932&lt;/item&gt;&lt;item&gt;2933&lt;/item&gt;&lt;item&gt;2934&lt;/item&gt;&lt;item&gt;2936&lt;/item&gt;&lt;item&gt;2938&lt;/item&gt;&lt;item&gt;2939&lt;/item&gt;&lt;item&gt;2940&lt;/item&gt;&lt;item&gt;2941&lt;/item&gt;&lt;item&gt;2942&lt;/item&gt;&lt;item&gt;2943&lt;/item&gt;&lt;item&gt;2944&lt;/item&gt;&lt;item&gt;2946&lt;/item&gt;&lt;item&gt;2947&lt;/item&gt;&lt;item&gt;2948&lt;/item&gt;&lt;item&gt;2949&lt;/item&gt;&lt;item&gt;2950&lt;/item&gt;&lt;item&gt;2951&lt;/item&gt;&lt;item&gt;2952&lt;/item&gt;&lt;item&gt;2953&lt;/item&gt;&lt;item&gt;2954&lt;/item&gt;&lt;item&gt;2956&lt;/item&gt;&lt;item&gt;2957&lt;/item&gt;&lt;item&gt;2959&lt;/item&gt;&lt;item&gt;2960&lt;/item&gt;&lt;item&gt;2984&lt;/item&gt;&lt;item&gt;2985&lt;/item&gt;&lt;item&gt;2986&lt;/item&gt;&lt;item&gt;2987&lt;/item&gt;&lt;item&gt;2988&lt;/item&gt;&lt;item&gt;2989&lt;/item&gt;&lt;item&gt;2990&lt;/item&gt;&lt;item&gt;2991&lt;/item&gt;&lt;item&gt;2992&lt;/item&gt;&lt;item&gt;2993&lt;/item&gt;&lt;item&gt;2994&lt;/item&gt;&lt;item&gt;2995&lt;/item&gt;&lt;item&gt;2997&lt;/item&gt;&lt;/record-ids&gt;&lt;/item&gt;&lt;/Libraries&gt;"/>
  </w:docVars>
  <w:rsids>
    <w:rsidRoot w:val="00C768E7"/>
    <w:rsid w:val="00002012"/>
    <w:rsid w:val="00004C74"/>
    <w:rsid w:val="0000662E"/>
    <w:rsid w:val="0000668B"/>
    <w:rsid w:val="00006D5F"/>
    <w:rsid w:val="000109E5"/>
    <w:rsid w:val="00012154"/>
    <w:rsid w:val="00012A8D"/>
    <w:rsid w:val="00012CD0"/>
    <w:rsid w:val="000142F7"/>
    <w:rsid w:val="000144A8"/>
    <w:rsid w:val="00021DAA"/>
    <w:rsid w:val="00024D55"/>
    <w:rsid w:val="00025A9F"/>
    <w:rsid w:val="00026023"/>
    <w:rsid w:val="00032A72"/>
    <w:rsid w:val="00033DD0"/>
    <w:rsid w:val="000359CD"/>
    <w:rsid w:val="0004034A"/>
    <w:rsid w:val="00040BA9"/>
    <w:rsid w:val="00042BFF"/>
    <w:rsid w:val="00043C67"/>
    <w:rsid w:val="00045016"/>
    <w:rsid w:val="00046817"/>
    <w:rsid w:val="00050F38"/>
    <w:rsid w:val="0005440F"/>
    <w:rsid w:val="00054562"/>
    <w:rsid w:val="0005587A"/>
    <w:rsid w:val="00055A61"/>
    <w:rsid w:val="00055B0C"/>
    <w:rsid w:val="0006042B"/>
    <w:rsid w:val="000618AF"/>
    <w:rsid w:val="00061A20"/>
    <w:rsid w:val="00061B1F"/>
    <w:rsid w:val="00061CA4"/>
    <w:rsid w:val="00062318"/>
    <w:rsid w:val="0006239D"/>
    <w:rsid w:val="00062803"/>
    <w:rsid w:val="00063CA2"/>
    <w:rsid w:val="00064D31"/>
    <w:rsid w:val="0007038C"/>
    <w:rsid w:val="00070852"/>
    <w:rsid w:val="00070BAC"/>
    <w:rsid w:val="000716E9"/>
    <w:rsid w:val="00071834"/>
    <w:rsid w:val="000719FA"/>
    <w:rsid w:val="000761F9"/>
    <w:rsid w:val="00080EAA"/>
    <w:rsid w:val="000818D1"/>
    <w:rsid w:val="00081A1B"/>
    <w:rsid w:val="00082D2E"/>
    <w:rsid w:val="000844FD"/>
    <w:rsid w:val="00085A2A"/>
    <w:rsid w:val="00086235"/>
    <w:rsid w:val="00087D81"/>
    <w:rsid w:val="00091442"/>
    <w:rsid w:val="00091479"/>
    <w:rsid w:val="00091C7C"/>
    <w:rsid w:val="00093527"/>
    <w:rsid w:val="000976E5"/>
    <w:rsid w:val="00097EC8"/>
    <w:rsid w:val="000A10B5"/>
    <w:rsid w:val="000A23E2"/>
    <w:rsid w:val="000A2FB4"/>
    <w:rsid w:val="000A3815"/>
    <w:rsid w:val="000A4915"/>
    <w:rsid w:val="000A7A18"/>
    <w:rsid w:val="000B0F70"/>
    <w:rsid w:val="000B1224"/>
    <w:rsid w:val="000B33A1"/>
    <w:rsid w:val="000B5155"/>
    <w:rsid w:val="000B5C74"/>
    <w:rsid w:val="000C1836"/>
    <w:rsid w:val="000C390D"/>
    <w:rsid w:val="000D09DE"/>
    <w:rsid w:val="000D2C4B"/>
    <w:rsid w:val="000D2F98"/>
    <w:rsid w:val="000D5C93"/>
    <w:rsid w:val="000E1412"/>
    <w:rsid w:val="000E1CFB"/>
    <w:rsid w:val="000E3146"/>
    <w:rsid w:val="000E5DBC"/>
    <w:rsid w:val="000E6700"/>
    <w:rsid w:val="000F0EF7"/>
    <w:rsid w:val="000F5954"/>
    <w:rsid w:val="000F634B"/>
    <w:rsid w:val="00104F28"/>
    <w:rsid w:val="001212A8"/>
    <w:rsid w:val="00121CF9"/>
    <w:rsid w:val="001270EB"/>
    <w:rsid w:val="001274A1"/>
    <w:rsid w:val="0013013E"/>
    <w:rsid w:val="00136114"/>
    <w:rsid w:val="0013620E"/>
    <w:rsid w:val="00143467"/>
    <w:rsid w:val="001508A5"/>
    <w:rsid w:val="00151240"/>
    <w:rsid w:val="00155C8E"/>
    <w:rsid w:val="00156D42"/>
    <w:rsid w:val="00157CA3"/>
    <w:rsid w:val="00160C8C"/>
    <w:rsid w:val="00162300"/>
    <w:rsid w:val="00162727"/>
    <w:rsid w:val="00162864"/>
    <w:rsid w:val="0017151D"/>
    <w:rsid w:val="0017427A"/>
    <w:rsid w:val="001762E5"/>
    <w:rsid w:val="00176FB9"/>
    <w:rsid w:val="001800A3"/>
    <w:rsid w:val="001832D4"/>
    <w:rsid w:val="00190883"/>
    <w:rsid w:val="00193D2D"/>
    <w:rsid w:val="001941D8"/>
    <w:rsid w:val="00195CC0"/>
    <w:rsid w:val="00197DBA"/>
    <w:rsid w:val="001A021D"/>
    <w:rsid w:val="001A0FCD"/>
    <w:rsid w:val="001A1D4A"/>
    <w:rsid w:val="001A3C97"/>
    <w:rsid w:val="001A4494"/>
    <w:rsid w:val="001A738F"/>
    <w:rsid w:val="001B02CE"/>
    <w:rsid w:val="001B0427"/>
    <w:rsid w:val="001B0E81"/>
    <w:rsid w:val="001B21A9"/>
    <w:rsid w:val="001B29EF"/>
    <w:rsid w:val="001B3F1A"/>
    <w:rsid w:val="001B45D5"/>
    <w:rsid w:val="001B5564"/>
    <w:rsid w:val="001B641B"/>
    <w:rsid w:val="001C0B15"/>
    <w:rsid w:val="001C166D"/>
    <w:rsid w:val="001D0B30"/>
    <w:rsid w:val="001D439F"/>
    <w:rsid w:val="001D6907"/>
    <w:rsid w:val="001D775E"/>
    <w:rsid w:val="001D78E5"/>
    <w:rsid w:val="001E076B"/>
    <w:rsid w:val="001E68F2"/>
    <w:rsid w:val="001E6DC5"/>
    <w:rsid w:val="001E7C13"/>
    <w:rsid w:val="001F1070"/>
    <w:rsid w:val="001F1FEC"/>
    <w:rsid w:val="001F3B31"/>
    <w:rsid w:val="001F5440"/>
    <w:rsid w:val="001F7D56"/>
    <w:rsid w:val="00200BF5"/>
    <w:rsid w:val="00200E00"/>
    <w:rsid w:val="002026DF"/>
    <w:rsid w:val="002040DE"/>
    <w:rsid w:val="00205AF2"/>
    <w:rsid w:val="00207203"/>
    <w:rsid w:val="0021029A"/>
    <w:rsid w:val="00212426"/>
    <w:rsid w:val="00213A38"/>
    <w:rsid w:val="0021694C"/>
    <w:rsid w:val="0022001B"/>
    <w:rsid w:val="0022040B"/>
    <w:rsid w:val="00220C39"/>
    <w:rsid w:val="0022560E"/>
    <w:rsid w:val="00225917"/>
    <w:rsid w:val="00226FFB"/>
    <w:rsid w:val="00231B5B"/>
    <w:rsid w:val="0023258B"/>
    <w:rsid w:val="00243DF4"/>
    <w:rsid w:val="00245211"/>
    <w:rsid w:val="00245E56"/>
    <w:rsid w:val="00250136"/>
    <w:rsid w:val="0025110E"/>
    <w:rsid w:val="00253088"/>
    <w:rsid w:val="002536B7"/>
    <w:rsid w:val="002614F1"/>
    <w:rsid w:val="00261E40"/>
    <w:rsid w:val="002654F1"/>
    <w:rsid w:val="00265ADD"/>
    <w:rsid w:val="002705F3"/>
    <w:rsid w:val="00271F5B"/>
    <w:rsid w:val="00273143"/>
    <w:rsid w:val="002734FC"/>
    <w:rsid w:val="00274D76"/>
    <w:rsid w:val="0027612D"/>
    <w:rsid w:val="00285E93"/>
    <w:rsid w:val="002A161F"/>
    <w:rsid w:val="002A2BA3"/>
    <w:rsid w:val="002A7F9D"/>
    <w:rsid w:val="002B06DD"/>
    <w:rsid w:val="002B0882"/>
    <w:rsid w:val="002B2E3D"/>
    <w:rsid w:val="002B3140"/>
    <w:rsid w:val="002B318B"/>
    <w:rsid w:val="002B4BF1"/>
    <w:rsid w:val="002C527B"/>
    <w:rsid w:val="002C6C29"/>
    <w:rsid w:val="002C7984"/>
    <w:rsid w:val="002C79DC"/>
    <w:rsid w:val="002D0376"/>
    <w:rsid w:val="002D1424"/>
    <w:rsid w:val="002D517D"/>
    <w:rsid w:val="002E1214"/>
    <w:rsid w:val="002E3AF4"/>
    <w:rsid w:val="002E513D"/>
    <w:rsid w:val="002E77F2"/>
    <w:rsid w:val="002E7CAD"/>
    <w:rsid w:val="002F15FB"/>
    <w:rsid w:val="002F1673"/>
    <w:rsid w:val="002F1696"/>
    <w:rsid w:val="002F1C84"/>
    <w:rsid w:val="002F2A8D"/>
    <w:rsid w:val="002F412B"/>
    <w:rsid w:val="002F43A2"/>
    <w:rsid w:val="002F6B57"/>
    <w:rsid w:val="002F768A"/>
    <w:rsid w:val="003008E2"/>
    <w:rsid w:val="00301B94"/>
    <w:rsid w:val="00305EEB"/>
    <w:rsid w:val="0031368A"/>
    <w:rsid w:val="00316FE1"/>
    <w:rsid w:val="003178E5"/>
    <w:rsid w:val="0032170F"/>
    <w:rsid w:val="003242AE"/>
    <w:rsid w:val="003273B5"/>
    <w:rsid w:val="003330F2"/>
    <w:rsid w:val="00334943"/>
    <w:rsid w:val="0033615A"/>
    <w:rsid w:val="00336550"/>
    <w:rsid w:val="00337B41"/>
    <w:rsid w:val="00337C40"/>
    <w:rsid w:val="00337F0A"/>
    <w:rsid w:val="0034071E"/>
    <w:rsid w:val="00341059"/>
    <w:rsid w:val="0034163B"/>
    <w:rsid w:val="00342A72"/>
    <w:rsid w:val="00347C3D"/>
    <w:rsid w:val="00350D03"/>
    <w:rsid w:val="00354264"/>
    <w:rsid w:val="0036399D"/>
    <w:rsid w:val="00366479"/>
    <w:rsid w:val="003729B1"/>
    <w:rsid w:val="00374760"/>
    <w:rsid w:val="00376C2D"/>
    <w:rsid w:val="00377915"/>
    <w:rsid w:val="003857F2"/>
    <w:rsid w:val="00385E77"/>
    <w:rsid w:val="00390269"/>
    <w:rsid w:val="00391DBA"/>
    <w:rsid w:val="00392FDD"/>
    <w:rsid w:val="0039504B"/>
    <w:rsid w:val="003A0DFF"/>
    <w:rsid w:val="003A60DE"/>
    <w:rsid w:val="003A7331"/>
    <w:rsid w:val="003B05B8"/>
    <w:rsid w:val="003B1B03"/>
    <w:rsid w:val="003B21AD"/>
    <w:rsid w:val="003B4092"/>
    <w:rsid w:val="003B606C"/>
    <w:rsid w:val="003B6D75"/>
    <w:rsid w:val="003B77E0"/>
    <w:rsid w:val="003B7A19"/>
    <w:rsid w:val="003B7F1A"/>
    <w:rsid w:val="003C1E74"/>
    <w:rsid w:val="003C20C6"/>
    <w:rsid w:val="003C23C5"/>
    <w:rsid w:val="003C27A5"/>
    <w:rsid w:val="003C3EFE"/>
    <w:rsid w:val="003C5335"/>
    <w:rsid w:val="003C5563"/>
    <w:rsid w:val="003D1D47"/>
    <w:rsid w:val="003D4858"/>
    <w:rsid w:val="003D4DDB"/>
    <w:rsid w:val="003D55CB"/>
    <w:rsid w:val="003E2FD8"/>
    <w:rsid w:val="003E304A"/>
    <w:rsid w:val="003E50B7"/>
    <w:rsid w:val="003E61E8"/>
    <w:rsid w:val="003E6F0E"/>
    <w:rsid w:val="003F0288"/>
    <w:rsid w:val="003F1166"/>
    <w:rsid w:val="003F1386"/>
    <w:rsid w:val="003F2437"/>
    <w:rsid w:val="003F2B40"/>
    <w:rsid w:val="003F2F7B"/>
    <w:rsid w:val="003F5D85"/>
    <w:rsid w:val="004020A9"/>
    <w:rsid w:val="0040267B"/>
    <w:rsid w:val="004038AA"/>
    <w:rsid w:val="004045A8"/>
    <w:rsid w:val="00411C8C"/>
    <w:rsid w:val="00411FF3"/>
    <w:rsid w:val="004130B9"/>
    <w:rsid w:val="0041505D"/>
    <w:rsid w:val="0041525D"/>
    <w:rsid w:val="004157D7"/>
    <w:rsid w:val="00415A76"/>
    <w:rsid w:val="00425BD4"/>
    <w:rsid w:val="00425C2A"/>
    <w:rsid w:val="00426A23"/>
    <w:rsid w:val="004273D1"/>
    <w:rsid w:val="00432043"/>
    <w:rsid w:val="00435663"/>
    <w:rsid w:val="00435AEE"/>
    <w:rsid w:val="00436584"/>
    <w:rsid w:val="0044106E"/>
    <w:rsid w:val="004455EB"/>
    <w:rsid w:val="004466CF"/>
    <w:rsid w:val="00446BF0"/>
    <w:rsid w:val="00451282"/>
    <w:rsid w:val="00455371"/>
    <w:rsid w:val="00455ED1"/>
    <w:rsid w:val="004575F2"/>
    <w:rsid w:val="0046251F"/>
    <w:rsid w:val="00464723"/>
    <w:rsid w:val="00465F2E"/>
    <w:rsid w:val="0046733C"/>
    <w:rsid w:val="00467456"/>
    <w:rsid w:val="00470611"/>
    <w:rsid w:val="0047305C"/>
    <w:rsid w:val="004736F9"/>
    <w:rsid w:val="00474021"/>
    <w:rsid w:val="00474118"/>
    <w:rsid w:val="0047537C"/>
    <w:rsid w:val="004756C0"/>
    <w:rsid w:val="00480434"/>
    <w:rsid w:val="0048223E"/>
    <w:rsid w:val="00482A9A"/>
    <w:rsid w:val="004843DC"/>
    <w:rsid w:val="00486BCC"/>
    <w:rsid w:val="00487AE0"/>
    <w:rsid w:val="00490309"/>
    <w:rsid w:val="0049568D"/>
    <w:rsid w:val="004956C5"/>
    <w:rsid w:val="00495D85"/>
    <w:rsid w:val="00496AC9"/>
    <w:rsid w:val="004A054F"/>
    <w:rsid w:val="004A0ADB"/>
    <w:rsid w:val="004A2837"/>
    <w:rsid w:val="004A3954"/>
    <w:rsid w:val="004A4B7A"/>
    <w:rsid w:val="004A623F"/>
    <w:rsid w:val="004A6FF0"/>
    <w:rsid w:val="004A7623"/>
    <w:rsid w:val="004A783A"/>
    <w:rsid w:val="004A7F19"/>
    <w:rsid w:val="004B051D"/>
    <w:rsid w:val="004B1016"/>
    <w:rsid w:val="004B39B8"/>
    <w:rsid w:val="004B78DF"/>
    <w:rsid w:val="004C0B9E"/>
    <w:rsid w:val="004C120B"/>
    <w:rsid w:val="004C18BE"/>
    <w:rsid w:val="004C1AE0"/>
    <w:rsid w:val="004C1C7B"/>
    <w:rsid w:val="004C1D03"/>
    <w:rsid w:val="004C7C60"/>
    <w:rsid w:val="004D0354"/>
    <w:rsid w:val="004D1321"/>
    <w:rsid w:val="004D42DB"/>
    <w:rsid w:val="004D6608"/>
    <w:rsid w:val="004D6EC6"/>
    <w:rsid w:val="004E0EC1"/>
    <w:rsid w:val="004E454B"/>
    <w:rsid w:val="004E636F"/>
    <w:rsid w:val="004E6463"/>
    <w:rsid w:val="004E64BF"/>
    <w:rsid w:val="00500F7C"/>
    <w:rsid w:val="00501AD6"/>
    <w:rsid w:val="00503E26"/>
    <w:rsid w:val="00504267"/>
    <w:rsid w:val="00504ED4"/>
    <w:rsid w:val="00507066"/>
    <w:rsid w:val="0051334C"/>
    <w:rsid w:val="00515D3F"/>
    <w:rsid w:val="0051716E"/>
    <w:rsid w:val="005178ED"/>
    <w:rsid w:val="00521392"/>
    <w:rsid w:val="00521A74"/>
    <w:rsid w:val="00524CE9"/>
    <w:rsid w:val="005306D9"/>
    <w:rsid w:val="0053092A"/>
    <w:rsid w:val="00532B83"/>
    <w:rsid w:val="00533599"/>
    <w:rsid w:val="00533623"/>
    <w:rsid w:val="00535C8D"/>
    <w:rsid w:val="0054084A"/>
    <w:rsid w:val="00542734"/>
    <w:rsid w:val="00544CED"/>
    <w:rsid w:val="0054547A"/>
    <w:rsid w:val="005470FC"/>
    <w:rsid w:val="0054718C"/>
    <w:rsid w:val="00552F5C"/>
    <w:rsid w:val="00554BF7"/>
    <w:rsid w:val="0056030D"/>
    <w:rsid w:val="005613D1"/>
    <w:rsid w:val="0057085F"/>
    <w:rsid w:val="00574D01"/>
    <w:rsid w:val="00575EF9"/>
    <w:rsid w:val="0058046A"/>
    <w:rsid w:val="00581FE3"/>
    <w:rsid w:val="005861BC"/>
    <w:rsid w:val="005863BC"/>
    <w:rsid w:val="00590128"/>
    <w:rsid w:val="00590E97"/>
    <w:rsid w:val="00593B86"/>
    <w:rsid w:val="0059645D"/>
    <w:rsid w:val="005975E8"/>
    <w:rsid w:val="005A2BE3"/>
    <w:rsid w:val="005A6982"/>
    <w:rsid w:val="005B0874"/>
    <w:rsid w:val="005B1638"/>
    <w:rsid w:val="005B2AB4"/>
    <w:rsid w:val="005B3739"/>
    <w:rsid w:val="005B6D2E"/>
    <w:rsid w:val="005B7E55"/>
    <w:rsid w:val="005C13D6"/>
    <w:rsid w:val="005C13E9"/>
    <w:rsid w:val="005C15B9"/>
    <w:rsid w:val="005C435C"/>
    <w:rsid w:val="005C5C55"/>
    <w:rsid w:val="005D103A"/>
    <w:rsid w:val="005D314A"/>
    <w:rsid w:val="005D3C68"/>
    <w:rsid w:val="005D4B78"/>
    <w:rsid w:val="005D5669"/>
    <w:rsid w:val="005D68F4"/>
    <w:rsid w:val="005E1990"/>
    <w:rsid w:val="005E1B7D"/>
    <w:rsid w:val="005E471F"/>
    <w:rsid w:val="005F0FAB"/>
    <w:rsid w:val="005F2089"/>
    <w:rsid w:val="005F3A42"/>
    <w:rsid w:val="005F3E23"/>
    <w:rsid w:val="005F53D5"/>
    <w:rsid w:val="005F5A1E"/>
    <w:rsid w:val="005F6DB2"/>
    <w:rsid w:val="005F746E"/>
    <w:rsid w:val="00600FCE"/>
    <w:rsid w:val="00607954"/>
    <w:rsid w:val="006129F4"/>
    <w:rsid w:val="00616E73"/>
    <w:rsid w:val="0061790E"/>
    <w:rsid w:val="0062143B"/>
    <w:rsid w:val="00622276"/>
    <w:rsid w:val="00623674"/>
    <w:rsid w:val="006245F4"/>
    <w:rsid w:val="006248AE"/>
    <w:rsid w:val="00633BA9"/>
    <w:rsid w:val="00633FC5"/>
    <w:rsid w:val="0063699F"/>
    <w:rsid w:val="00641299"/>
    <w:rsid w:val="00641FEF"/>
    <w:rsid w:val="00643465"/>
    <w:rsid w:val="0064585F"/>
    <w:rsid w:val="00646674"/>
    <w:rsid w:val="006470BE"/>
    <w:rsid w:val="0065006D"/>
    <w:rsid w:val="006532F0"/>
    <w:rsid w:val="00655BB4"/>
    <w:rsid w:val="00655F26"/>
    <w:rsid w:val="00662AEF"/>
    <w:rsid w:val="00663A8D"/>
    <w:rsid w:val="006640B4"/>
    <w:rsid w:val="00666BC7"/>
    <w:rsid w:val="00667D0F"/>
    <w:rsid w:val="00670BA5"/>
    <w:rsid w:val="006712B4"/>
    <w:rsid w:val="0067492B"/>
    <w:rsid w:val="00675754"/>
    <w:rsid w:val="006762B7"/>
    <w:rsid w:val="006776A8"/>
    <w:rsid w:val="00677B22"/>
    <w:rsid w:val="00681EA0"/>
    <w:rsid w:val="00682542"/>
    <w:rsid w:val="00682797"/>
    <w:rsid w:val="00686BED"/>
    <w:rsid w:val="00691960"/>
    <w:rsid w:val="00693385"/>
    <w:rsid w:val="00695CAF"/>
    <w:rsid w:val="006A047C"/>
    <w:rsid w:val="006A06AF"/>
    <w:rsid w:val="006A0BAA"/>
    <w:rsid w:val="006A1F66"/>
    <w:rsid w:val="006A35C9"/>
    <w:rsid w:val="006A6BFE"/>
    <w:rsid w:val="006A7C42"/>
    <w:rsid w:val="006B1902"/>
    <w:rsid w:val="006B20B2"/>
    <w:rsid w:val="006B2664"/>
    <w:rsid w:val="006B557D"/>
    <w:rsid w:val="006B5D60"/>
    <w:rsid w:val="006B69A4"/>
    <w:rsid w:val="006B7483"/>
    <w:rsid w:val="006C1783"/>
    <w:rsid w:val="006C4472"/>
    <w:rsid w:val="006D0848"/>
    <w:rsid w:val="006D43B2"/>
    <w:rsid w:val="006D5B5C"/>
    <w:rsid w:val="006E3FDE"/>
    <w:rsid w:val="006E5ED2"/>
    <w:rsid w:val="006F461B"/>
    <w:rsid w:val="006F46AB"/>
    <w:rsid w:val="00704B6C"/>
    <w:rsid w:val="007105CC"/>
    <w:rsid w:val="00710A68"/>
    <w:rsid w:val="00710BD0"/>
    <w:rsid w:val="00710F20"/>
    <w:rsid w:val="00712DDC"/>
    <w:rsid w:val="00714B2C"/>
    <w:rsid w:val="007157B1"/>
    <w:rsid w:val="00715CE1"/>
    <w:rsid w:val="0071603D"/>
    <w:rsid w:val="00720A13"/>
    <w:rsid w:val="00723B98"/>
    <w:rsid w:val="00725409"/>
    <w:rsid w:val="00725F3C"/>
    <w:rsid w:val="00726D2F"/>
    <w:rsid w:val="00730084"/>
    <w:rsid w:val="007326B2"/>
    <w:rsid w:val="00732BE7"/>
    <w:rsid w:val="0073460D"/>
    <w:rsid w:val="00734C10"/>
    <w:rsid w:val="007376C6"/>
    <w:rsid w:val="00737D42"/>
    <w:rsid w:val="00740EE7"/>
    <w:rsid w:val="00741D0C"/>
    <w:rsid w:val="00743D27"/>
    <w:rsid w:val="00744EDA"/>
    <w:rsid w:val="00745A73"/>
    <w:rsid w:val="0074622F"/>
    <w:rsid w:val="0075445E"/>
    <w:rsid w:val="007632E4"/>
    <w:rsid w:val="007646EF"/>
    <w:rsid w:val="007655B6"/>
    <w:rsid w:val="0076784C"/>
    <w:rsid w:val="00767DA7"/>
    <w:rsid w:val="0077124E"/>
    <w:rsid w:val="00774CBD"/>
    <w:rsid w:val="007772A7"/>
    <w:rsid w:val="00784D88"/>
    <w:rsid w:val="0079158E"/>
    <w:rsid w:val="007A1372"/>
    <w:rsid w:val="007A228C"/>
    <w:rsid w:val="007A2C57"/>
    <w:rsid w:val="007A2D13"/>
    <w:rsid w:val="007A3CDF"/>
    <w:rsid w:val="007A71B2"/>
    <w:rsid w:val="007A7412"/>
    <w:rsid w:val="007B2369"/>
    <w:rsid w:val="007B30B7"/>
    <w:rsid w:val="007B31CF"/>
    <w:rsid w:val="007C1D7B"/>
    <w:rsid w:val="007C2C45"/>
    <w:rsid w:val="007D0DBB"/>
    <w:rsid w:val="007D122A"/>
    <w:rsid w:val="007D1335"/>
    <w:rsid w:val="007D33D1"/>
    <w:rsid w:val="007D591F"/>
    <w:rsid w:val="007D6256"/>
    <w:rsid w:val="007E0B55"/>
    <w:rsid w:val="007E3723"/>
    <w:rsid w:val="007E3C64"/>
    <w:rsid w:val="007E5B20"/>
    <w:rsid w:val="00801361"/>
    <w:rsid w:val="00801F6D"/>
    <w:rsid w:val="00802DE3"/>
    <w:rsid w:val="00806C35"/>
    <w:rsid w:val="00810D37"/>
    <w:rsid w:val="00811F14"/>
    <w:rsid w:val="0081236A"/>
    <w:rsid w:val="0081529A"/>
    <w:rsid w:val="00815817"/>
    <w:rsid w:val="00822E15"/>
    <w:rsid w:val="00822FEC"/>
    <w:rsid w:val="00825B36"/>
    <w:rsid w:val="00827693"/>
    <w:rsid w:val="00827985"/>
    <w:rsid w:val="00827E59"/>
    <w:rsid w:val="00832C72"/>
    <w:rsid w:val="0083788A"/>
    <w:rsid w:val="00841CAF"/>
    <w:rsid w:val="00842DCB"/>
    <w:rsid w:val="00844F30"/>
    <w:rsid w:val="00845650"/>
    <w:rsid w:val="00846A6D"/>
    <w:rsid w:val="0085459D"/>
    <w:rsid w:val="0085711D"/>
    <w:rsid w:val="00857F0E"/>
    <w:rsid w:val="008672CD"/>
    <w:rsid w:val="0087142F"/>
    <w:rsid w:val="00874C3A"/>
    <w:rsid w:val="00875BD9"/>
    <w:rsid w:val="00875BEB"/>
    <w:rsid w:val="00877174"/>
    <w:rsid w:val="0087784E"/>
    <w:rsid w:val="008822B1"/>
    <w:rsid w:val="0088696C"/>
    <w:rsid w:val="008932F8"/>
    <w:rsid w:val="008948E6"/>
    <w:rsid w:val="00895A98"/>
    <w:rsid w:val="008962CB"/>
    <w:rsid w:val="00897A0D"/>
    <w:rsid w:val="008A050D"/>
    <w:rsid w:val="008A141C"/>
    <w:rsid w:val="008A4B67"/>
    <w:rsid w:val="008A4EC1"/>
    <w:rsid w:val="008A5E8B"/>
    <w:rsid w:val="008A7480"/>
    <w:rsid w:val="008B28DF"/>
    <w:rsid w:val="008B55A1"/>
    <w:rsid w:val="008B63E4"/>
    <w:rsid w:val="008B78CF"/>
    <w:rsid w:val="008C027F"/>
    <w:rsid w:val="008C06BF"/>
    <w:rsid w:val="008C1619"/>
    <w:rsid w:val="008D4C5D"/>
    <w:rsid w:val="008E177A"/>
    <w:rsid w:val="008E1D47"/>
    <w:rsid w:val="008E27DD"/>
    <w:rsid w:val="008E423B"/>
    <w:rsid w:val="008E49DE"/>
    <w:rsid w:val="008E6447"/>
    <w:rsid w:val="008E6A78"/>
    <w:rsid w:val="008E7458"/>
    <w:rsid w:val="008F2B47"/>
    <w:rsid w:val="008F4EA0"/>
    <w:rsid w:val="00901BFD"/>
    <w:rsid w:val="00902E93"/>
    <w:rsid w:val="00903C51"/>
    <w:rsid w:val="009043E3"/>
    <w:rsid w:val="00907785"/>
    <w:rsid w:val="00910E49"/>
    <w:rsid w:val="00912C71"/>
    <w:rsid w:val="00913433"/>
    <w:rsid w:val="009154DF"/>
    <w:rsid w:val="00922184"/>
    <w:rsid w:val="00922A73"/>
    <w:rsid w:val="00925346"/>
    <w:rsid w:val="00927E50"/>
    <w:rsid w:val="00933CC7"/>
    <w:rsid w:val="009346C7"/>
    <w:rsid w:val="00934FEB"/>
    <w:rsid w:val="00935730"/>
    <w:rsid w:val="00935F3E"/>
    <w:rsid w:val="009410F9"/>
    <w:rsid w:val="00943573"/>
    <w:rsid w:val="0094614B"/>
    <w:rsid w:val="009511D9"/>
    <w:rsid w:val="00951F78"/>
    <w:rsid w:val="00956E77"/>
    <w:rsid w:val="00956F73"/>
    <w:rsid w:val="00957670"/>
    <w:rsid w:val="00957E30"/>
    <w:rsid w:val="009652C1"/>
    <w:rsid w:val="009675D7"/>
    <w:rsid w:val="009700A5"/>
    <w:rsid w:val="009702AF"/>
    <w:rsid w:val="009737B1"/>
    <w:rsid w:val="00974007"/>
    <w:rsid w:val="009814E7"/>
    <w:rsid w:val="00983FED"/>
    <w:rsid w:val="00985A91"/>
    <w:rsid w:val="00985B8B"/>
    <w:rsid w:val="00986196"/>
    <w:rsid w:val="009922A9"/>
    <w:rsid w:val="00994691"/>
    <w:rsid w:val="00995844"/>
    <w:rsid w:val="0099762A"/>
    <w:rsid w:val="009A1B3F"/>
    <w:rsid w:val="009A2031"/>
    <w:rsid w:val="009A6566"/>
    <w:rsid w:val="009B1393"/>
    <w:rsid w:val="009B4374"/>
    <w:rsid w:val="009B4C9D"/>
    <w:rsid w:val="009B4D49"/>
    <w:rsid w:val="009B5577"/>
    <w:rsid w:val="009B5DA6"/>
    <w:rsid w:val="009B6B17"/>
    <w:rsid w:val="009B7C34"/>
    <w:rsid w:val="009C043A"/>
    <w:rsid w:val="009C303B"/>
    <w:rsid w:val="009C771C"/>
    <w:rsid w:val="009D3F57"/>
    <w:rsid w:val="009E0A8F"/>
    <w:rsid w:val="009E2506"/>
    <w:rsid w:val="009E2ACA"/>
    <w:rsid w:val="009E391C"/>
    <w:rsid w:val="009E5C9D"/>
    <w:rsid w:val="009E6613"/>
    <w:rsid w:val="009E6860"/>
    <w:rsid w:val="009E771C"/>
    <w:rsid w:val="009F142E"/>
    <w:rsid w:val="009F2838"/>
    <w:rsid w:val="009F32B7"/>
    <w:rsid w:val="009F5303"/>
    <w:rsid w:val="009F5964"/>
    <w:rsid w:val="00A051E1"/>
    <w:rsid w:val="00A0790B"/>
    <w:rsid w:val="00A10A60"/>
    <w:rsid w:val="00A14CFD"/>
    <w:rsid w:val="00A15609"/>
    <w:rsid w:val="00A1672E"/>
    <w:rsid w:val="00A20871"/>
    <w:rsid w:val="00A21CE9"/>
    <w:rsid w:val="00A317E7"/>
    <w:rsid w:val="00A3731F"/>
    <w:rsid w:val="00A429A2"/>
    <w:rsid w:val="00A45A11"/>
    <w:rsid w:val="00A50778"/>
    <w:rsid w:val="00A516CC"/>
    <w:rsid w:val="00A52502"/>
    <w:rsid w:val="00A54FA1"/>
    <w:rsid w:val="00A56743"/>
    <w:rsid w:val="00A57D0D"/>
    <w:rsid w:val="00A57F33"/>
    <w:rsid w:val="00A6013C"/>
    <w:rsid w:val="00A6079D"/>
    <w:rsid w:val="00A62852"/>
    <w:rsid w:val="00A64A8D"/>
    <w:rsid w:val="00A65A2F"/>
    <w:rsid w:val="00A6628F"/>
    <w:rsid w:val="00A70A35"/>
    <w:rsid w:val="00A70F3C"/>
    <w:rsid w:val="00A72DB6"/>
    <w:rsid w:val="00A7392C"/>
    <w:rsid w:val="00A76993"/>
    <w:rsid w:val="00A7758F"/>
    <w:rsid w:val="00A80F73"/>
    <w:rsid w:val="00A82551"/>
    <w:rsid w:val="00A85AA7"/>
    <w:rsid w:val="00A87866"/>
    <w:rsid w:val="00A94A30"/>
    <w:rsid w:val="00AA037F"/>
    <w:rsid w:val="00AA2403"/>
    <w:rsid w:val="00AA682E"/>
    <w:rsid w:val="00AB1A59"/>
    <w:rsid w:val="00AB1D0A"/>
    <w:rsid w:val="00AC032C"/>
    <w:rsid w:val="00AC0887"/>
    <w:rsid w:val="00AC3236"/>
    <w:rsid w:val="00AC3EEE"/>
    <w:rsid w:val="00AC6474"/>
    <w:rsid w:val="00AC716B"/>
    <w:rsid w:val="00AD0F59"/>
    <w:rsid w:val="00AD3255"/>
    <w:rsid w:val="00AD449D"/>
    <w:rsid w:val="00AD46F1"/>
    <w:rsid w:val="00AD5A9E"/>
    <w:rsid w:val="00AD6786"/>
    <w:rsid w:val="00AD729A"/>
    <w:rsid w:val="00AE4DA3"/>
    <w:rsid w:val="00AE5BA5"/>
    <w:rsid w:val="00AF0279"/>
    <w:rsid w:val="00AF5D96"/>
    <w:rsid w:val="00AF6D8E"/>
    <w:rsid w:val="00B032E8"/>
    <w:rsid w:val="00B0362A"/>
    <w:rsid w:val="00B03BA9"/>
    <w:rsid w:val="00B050B0"/>
    <w:rsid w:val="00B11866"/>
    <w:rsid w:val="00B141C9"/>
    <w:rsid w:val="00B17087"/>
    <w:rsid w:val="00B21F9E"/>
    <w:rsid w:val="00B22803"/>
    <w:rsid w:val="00B25596"/>
    <w:rsid w:val="00B339D8"/>
    <w:rsid w:val="00B3414A"/>
    <w:rsid w:val="00B36B4C"/>
    <w:rsid w:val="00B43373"/>
    <w:rsid w:val="00B44423"/>
    <w:rsid w:val="00B4519A"/>
    <w:rsid w:val="00B4560B"/>
    <w:rsid w:val="00B465A4"/>
    <w:rsid w:val="00B505E0"/>
    <w:rsid w:val="00B50822"/>
    <w:rsid w:val="00B5238A"/>
    <w:rsid w:val="00B546E1"/>
    <w:rsid w:val="00B549E8"/>
    <w:rsid w:val="00B62F78"/>
    <w:rsid w:val="00B64772"/>
    <w:rsid w:val="00B65859"/>
    <w:rsid w:val="00B65E90"/>
    <w:rsid w:val="00B70D72"/>
    <w:rsid w:val="00B72EBB"/>
    <w:rsid w:val="00B73BDA"/>
    <w:rsid w:val="00B752D8"/>
    <w:rsid w:val="00B7535F"/>
    <w:rsid w:val="00B772E0"/>
    <w:rsid w:val="00B77E16"/>
    <w:rsid w:val="00B80335"/>
    <w:rsid w:val="00B8088A"/>
    <w:rsid w:val="00B81319"/>
    <w:rsid w:val="00B8272B"/>
    <w:rsid w:val="00B82806"/>
    <w:rsid w:val="00B83251"/>
    <w:rsid w:val="00B83686"/>
    <w:rsid w:val="00B8527D"/>
    <w:rsid w:val="00B862DB"/>
    <w:rsid w:val="00B86AA2"/>
    <w:rsid w:val="00B87303"/>
    <w:rsid w:val="00B87938"/>
    <w:rsid w:val="00B90020"/>
    <w:rsid w:val="00B95712"/>
    <w:rsid w:val="00BA055B"/>
    <w:rsid w:val="00BA107D"/>
    <w:rsid w:val="00BA192B"/>
    <w:rsid w:val="00BA460F"/>
    <w:rsid w:val="00BA6533"/>
    <w:rsid w:val="00BB15D1"/>
    <w:rsid w:val="00BB3180"/>
    <w:rsid w:val="00BB3CE2"/>
    <w:rsid w:val="00BB5750"/>
    <w:rsid w:val="00BB6B80"/>
    <w:rsid w:val="00BB6DBC"/>
    <w:rsid w:val="00BC16BD"/>
    <w:rsid w:val="00BC187A"/>
    <w:rsid w:val="00BC31A5"/>
    <w:rsid w:val="00BC5E20"/>
    <w:rsid w:val="00BC72CD"/>
    <w:rsid w:val="00BD19D7"/>
    <w:rsid w:val="00BD27FF"/>
    <w:rsid w:val="00BD5D97"/>
    <w:rsid w:val="00BD6F5C"/>
    <w:rsid w:val="00BD7579"/>
    <w:rsid w:val="00BE4F29"/>
    <w:rsid w:val="00BE552B"/>
    <w:rsid w:val="00BE68DC"/>
    <w:rsid w:val="00BF0FAB"/>
    <w:rsid w:val="00BF6306"/>
    <w:rsid w:val="00BF66C9"/>
    <w:rsid w:val="00BF679E"/>
    <w:rsid w:val="00BF796D"/>
    <w:rsid w:val="00C02D0C"/>
    <w:rsid w:val="00C03A26"/>
    <w:rsid w:val="00C03A98"/>
    <w:rsid w:val="00C03E0A"/>
    <w:rsid w:val="00C058DE"/>
    <w:rsid w:val="00C12373"/>
    <w:rsid w:val="00C13740"/>
    <w:rsid w:val="00C1619E"/>
    <w:rsid w:val="00C200DE"/>
    <w:rsid w:val="00C22BF8"/>
    <w:rsid w:val="00C2351C"/>
    <w:rsid w:val="00C2357A"/>
    <w:rsid w:val="00C30C95"/>
    <w:rsid w:val="00C33934"/>
    <w:rsid w:val="00C3448B"/>
    <w:rsid w:val="00C4375F"/>
    <w:rsid w:val="00C50021"/>
    <w:rsid w:val="00C513FC"/>
    <w:rsid w:val="00C622C5"/>
    <w:rsid w:val="00C65F06"/>
    <w:rsid w:val="00C66174"/>
    <w:rsid w:val="00C713EB"/>
    <w:rsid w:val="00C74B5C"/>
    <w:rsid w:val="00C7576E"/>
    <w:rsid w:val="00C768E7"/>
    <w:rsid w:val="00C80396"/>
    <w:rsid w:val="00C8245D"/>
    <w:rsid w:val="00C83AED"/>
    <w:rsid w:val="00C87620"/>
    <w:rsid w:val="00C9059E"/>
    <w:rsid w:val="00C94E44"/>
    <w:rsid w:val="00CA165B"/>
    <w:rsid w:val="00CA2CFC"/>
    <w:rsid w:val="00CA2EEA"/>
    <w:rsid w:val="00CB27EA"/>
    <w:rsid w:val="00CC38C3"/>
    <w:rsid w:val="00CC3ED3"/>
    <w:rsid w:val="00CC4FAA"/>
    <w:rsid w:val="00CC7A1F"/>
    <w:rsid w:val="00CD3E2B"/>
    <w:rsid w:val="00CD7798"/>
    <w:rsid w:val="00CE1F9A"/>
    <w:rsid w:val="00CE2673"/>
    <w:rsid w:val="00CF117A"/>
    <w:rsid w:val="00CF18BA"/>
    <w:rsid w:val="00CF532C"/>
    <w:rsid w:val="00CF6DC5"/>
    <w:rsid w:val="00CF740B"/>
    <w:rsid w:val="00D01B81"/>
    <w:rsid w:val="00D03A9B"/>
    <w:rsid w:val="00D03DDC"/>
    <w:rsid w:val="00D048C7"/>
    <w:rsid w:val="00D07319"/>
    <w:rsid w:val="00D07529"/>
    <w:rsid w:val="00D10DC5"/>
    <w:rsid w:val="00D116C7"/>
    <w:rsid w:val="00D12B39"/>
    <w:rsid w:val="00D13C54"/>
    <w:rsid w:val="00D165B3"/>
    <w:rsid w:val="00D16FA0"/>
    <w:rsid w:val="00D27340"/>
    <w:rsid w:val="00D27354"/>
    <w:rsid w:val="00D308F4"/>
    <w:rsid w:val="00D31AA3"/>
    <w:rsid w:val="00D341A3"/>
    <w:rsid w:val="00D34A09"/>
    <w:rsid w:val="00D404AC"/>
    <w:rsid w:val="00D4175A"/>
    <w:rsid w:val="00D45294"/>
    <w:rsid w:val="00D46FE5"/>
    <w:rsid w:val="00D47166"/>
    <w:rsid w:val="00D479DC"/>
    <w:rsid w:val="00D50E95"/>
    <w:rsid w:val="00D5212F"/>
    <w:rsid w:val="00D52276"/>
    <w:rsid w:val="00D55CDB"/>
    <w:rsid w:val="00D57C0E"/>
    <w:rsid w:val="00D600B4"/>
    <w:rsid w:val="00D60C79"/>
    <w:rsid w:val="00D620B6"/>
    <w:rsid w:val="00D67D7D"/>
    <w:rsid w:val="00D7242A"/>
    <w:rsid w:val="00D732A4"/>
    <w:rsid w:val="00D74B33"/>
    <w:rsid w:val="00D76CF0"/>
    <w:rsid w:val="00D77DB8"/>
    <w:rsid w:val="00D80D82"/>
    <w:rsid w:val="00D8120A"/>
    <w:rsid w:val="00D83109"/>
    <w:rsid w:val="00D83469"/>
    <w:rsid w:val="00D84A7C"/>
    <w:rsid w:val="00D8539B"/>
    <w:rsid w:val="00D935E7"/>
    <w:rsid w:val="00DA1EA1"/>
    <w:rsid w:val="00DA3028"/>
    <w:rsid w:val="00DB70B0"/>
    <w:rsid w:val="00DC6A61"/>
    <w:rsid w:val="00DC76D3"/>
    <w:rsid w:val="00DD0D74"/>
    <w:rsid w:val="00DD3147"/>
    <w:rsid w:val="00DE0F89"/>
    <w:rsid w:val="00DE5DA8"/>
    <w:rsid w:val="00DE626D"/>
    <w:rsid w:val="00DF0FF3"/>
    <w:rsid w:val="00DF4580"/>
    <w:rsid w:val="00DF508E"/>
    <w:rsid w:val="00DF5F17"/>
    <w:rsid w:val="00DF6A07"/>
    <w:rsid w:val="00E078D7"/>
    <w:rsid w:val="00E07C55"/>
    <w:rsid w:val="00E1130D"/>
    <w:rsid w:val="00E13C26"/>
    <w:rsid w:val="00E14D07"/>
    <w:rsid w:val="00E15066"/>
    <w:rsid w:val="00E157B3"/>
    <w:rsid w:val="00E17270"/>
    <w:rsid w:val="00E224B1"/>
    <w:rsid w:val="00E2472C"/>
    <w:rsid w:val="00E25428"/>
    <w:rsid w:val="00E2575D"/>
    <w:rsid w:val="00E4073B"/>
    <w:rsid w:val="00E40E50"/>
    <w:rsid w:val="00E4567C"/>
    <w:rsid w:val="00E45934"/>
    <w:rsid w:val="00E528BE"/>
    <w:rsid w:val="00E547A7"/>
    <w:rsid w:val="00E54DDE"/>
    <w:rsid w:val="00E61ACD"/>
    <w:rsid w:val="00E625DA"/>
    <w:rsid w:val="00E65822"/>
    <w:rsid w:val="00E67D5C"/>
    <w:rsid w:val="00E70929"/>
    <w:rsid w:val="00E72E96"/>
    <w:rsid w:val="00E73B3A"/>
    <w:rsid w:val="00E770F8"/>
    <w:rsid w:val="00E773AF"/>
    <w:rsid w:val="00E775F7"/>
    <w:rsid w:val="00E80B09"/>
    <w:rsid w:val="00E80B65"/>
    <w:rsid w:val="00E848B4"/>
    <w:rsid w:val="00E851B8"/>
    <w:rsid w:val="00E86332"/>
    <w:rsid w:val="00E9112E"/>
    <w:rsid w:val="00E9218B"/>
    <w:rsid w:val="00E92FE5"/>
    <w:rsid w:val="00EA1A8F"/>
    <w:rsid w:val="00EA3341"/>
    <w:rsid w:val="00EA356A"/>
    <w:rsid w:val="00EA393A"/>
    <w:rsid w:val="00EA4CE9"/>
    <w:rsid w:val="00EB22A1"/>
    <w:rsid w:val="00EB3CA7"/>
    <w:rsid w:val="00EB6E92"/>
    <w:rsid w:val="00EB7ACE"/>
    <w:rsid w:val="00EC04B9"/>
    <w:rsid w:val="00EC07E9"/>
    <w:rsid w:val="00EC3C49"/>
    <w:rsid w:val="00EC3FA6"/>
    <w:rsid w:val="00EC58E1"/>
    <w:rsid w:val="00ED0B47"/>
    <w:rsid w:val="00ED262A"/>
    <w:rsid w:val="00EE1799"/>
    <w:rsid w:val="00EE1BA9"/>
    <w:rsid w:val="00EE399E"/>
    <w:rsid w:val="00F04110"/>
    <w:rsid w:val="00F04709"/>
    <w:rsid w:val="00F0566F"/>
    <w:rsid w:val="00F0576A"/>
    <w:rsid w:val="00F05858"/>
    <w:rsid w:val="00F076A9"/>
    <w:rsid w:val="00F13175"/>
    <w:rsid w:val="00F15CD8"/>
    <w:rsid w:val="00F21EFA"/>
    <w:rsid w:val="00F223B5"/>
    <w:rsid w:val="00F25277"/>
    <w:rsid w:val="00F27CF0"/>
    <w:rsid w:val="00F32FBA"/>
    <w:rsid w:val="00F33B9F"/>
    <w:rsid w:val="00F37601"/>
    <w:rsid w:val="00F37D3D"/>
    <w:rsid w:val="00F42B7C"/>
    <w:rsid w:val="00F435A0"/>
    <w:rsid w:val="00F44FA8"/>
    <w:rsid w:val="00F4656E"/>
    <w:rsid w:val="00F467F8"/>
    <w:rsid w:val="00F51384"/>
    <w:rsid w:val="00F53BE2"/>
    <w:rsid w:val="00F5516C"/>
    <w:rsid w:val="00F563A3"/>
    <w:rsid w:val="00F56E96"/>
    <w:rsid w:val="00F61186"/>
    <w:rsid w:val="00F63FB3"/>
    <w:rsid w:val="00F647B8"/>
    <w:rsid w:val="00F672F6"/>
    <w:rsid w:val="00F67312"/>
    <w:rsid w:val="00F73A58"/>
    <w:rsid w:val="00F74C53"/>
    <w:rsid w:val="00F75F43"/>
    <w:rsid w:val="00F75FA1"/>
    <w:rsid w:val="00F770C1"/>
    <w:rsid w:val="00F80DAB"/>
    <w:rsid w:val="00F861C5"/>
    <w:rsid w:val="00F90431"/>
    <w:rsid w:val="00FA22B8"/>
    <w:rsid w:val="00FA7C61"/>
    <w:rsid w:val="00FB1DB1"/>
    <w:rsid w:val="00FB1EA7"/>
    <w:rsid w:val="00FB52B3"/>
    <w:rsid w:val="00FB7C6A"/>
    <w:rsid w:val="00FC0544"/>
    <w:rsid w:val="00FC0CBD"/>
    <w:rsid w:val="00FC0EC8"/>
    <w:rsid w:val="00FC3B77"/>
    <w:rsid w:val="00FC3CBE"/>
    <w:rsid w:val="00FC4EB5"/>
    <w:rsid w:val="00FC566D"/>
    <w:rsid w:val="00FC5D9B"/>
    <w:rsid w:val="00FD0A7B"/>
    <w:rsid w:val="00FD1AA7"/>
    <w:rsid w:val="00FD3F11"/>
    <w:rsid w:val="00FD68F2"/>
    <w:rsid w:val="00FE66E6"/>
    <w:rsid w:val="00FE772C"/>
    <w:rsid w:val="00FF04FE"/>
    <w:rsid w:val="00FF0F55"/>
    <w:rsid w:val="00FF18E6"/>
    <w:rsid w:val="00FF1C9B"/>
    <w:rsid w:val="00FF1F9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9F8DFB1"/>
  <w15:docId w15:val="{5C83EAC5-7BAC-4108-B114-307C7E9EB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2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9410F9"/>
    <w:pPr>
      <w:keepNext/>
      <w:keepLines/>
      <w:spacing w:before="40" w:after="0" w:line="240" w:lineRule="auto"/>
      <w:outlineLvl w:val="2"/>
    </w:pPr>
    <w:rPr>
      <w:rFonts w:asciiTheme="majorHAnsi" w:eastAsiaTheme="majorEastAsia" w:hAnsiTheme="majorHAnsi" w:cstheme="majorBidi"/>
      <w:color w:val="243F60" w:themeColor="accent1" w:themeShade="7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22B1"/>
    <w:pPr>
      <w:ind w:left="720"/>
      <w:contextualSpacing/>
    </w:pPr>
  </w:style>
  <w:style w:type="character" w:styleId="Hyperlink">
    <w:name w:val="Hyperlink"/>
    <w:basedOn w:val="DefaultParagraphFont"/>
    <w:uiPriority w:val="99"/>
    <w:unhideWhenUsed/>
    <w:rsid w:val="00EC07E9"/>
    <w:rPr>
      <w:color w:val="0000FF"/>
      <w:u w:val="single"/>
    </w:rPr>
  </w:style>
  <w:style w:type="paragraph" w:customStyle="1" w:styleId="EndNoteBibliographyTitle">
    <w:name w:val="EndNote Bibliography Title"/>
    <w:basedOn w:val="Normal"/>
    <w:link w:val="EndNoteBibliographyTitleChar"/>
    <w:rsid w:val="005613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13D1"/>
    <w:rPr>
      <w:rFonts w:ascii="Calibri" w:hAnsi="Calibri" w:cs="Calibri"/>
      <w:noProof/>
      <w:lang w:val="en-US"/>
    </w:rPr>
  </w:style>
  <w:style w:type="paragraph" w:customStyle="1" w:styleId="EndNoteBibliography">
    <w:name w:val="EndNote Bibliography"/>
    <w:basedOn w:val="Normal"/>
    <w:link w:val="EndNoteBibliographyChar"/>
    <w:rsid w:val="005613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13D1"/>
    <w:rPr>
      <w:rFonts w:ascii="Calibri" w:hAnsi="Calibri" w:cs="Calibri"/>
      <w:noProof/>
      <w:lang w:val="en-US"/>
    </w:rPr>
  </w:style>
  <w:style w:type="character" w:styleId="CommentReference">
    <w:name w:val="annotation reference"/>
    <w:basedOn w:val="DefaultParagraphFont"/>
    <w:uiPriority w:val="99"/>
    <w:semiHidden/>
    <w:unhideWhenUsed/>
    <w:rsid w:val="00486BCC"/>
    <w:rPr>
      <w:sz w:val="16"/>
      <w:szCs w:val="16"/>
    </w:rPr>
  </w:style>
  <w:style w:type="paragraph" w:styleId="CommentText">
    <w:name w:val="annotation text"/>
    <w:basedOn w:val="Normal"/>
    <w:link w:val="CommentTextChar"/>
    <w:uiPriority w:val="99"/>
    <w:unhideWhenUsed/>
    <w:rsid w:val="00486BCC"/>
    <w:pPr>
      <w:spacing w:line="240" w:lineRule="auto"/>
    </w:pPr>
    <w:rPr>
      <w:sz w:val="20"/>
      <w:szCs w:val="20"/>
    </w:rPr>
  </w:style>
  <w:style w:type="character" w:customStyle="1" w:styleId="CommentTextChar">
    <w:name w:val="Comment Text Char"/>
    <w:basedOn w:val="DefaultParagraphFont"/>
    <w:link w:val="CommentText"/>
    <w:uiPriority w:val="99"/>
    <w:rsid w:val="00486BCC"/>
    <w:rPr>
      <w:sz w:val="20"/>
      <w:szCs w:val="20"/>
    </w:rPr>
  </w:style>
  <w:style w:type="paragraph" w:styleId="CommentSubject">
    <w:name w:val="annotation subject"/>
    <w:basedOn w:val="CommentText"/>
    <w:next w:val="CommentText"/>
    <w:link w:val="CommentSubjectChar"/>
    <w:uiPriority w:val="99"/>
    <w:semiHidden/>
    <w:unhideWhenUsed/>
    <w:rsid w:val="00486BCC"/>
    <w:rPr>
      <w:b/>
      <w:bCs/>
    </w:rPr>
  </w:style>
  <w:style w:type="character" w:customStyle="1" w:styleId="CommentSubjectChar">
    <w:name w:val="Comment Subject Char"/>
    <w:basedOn w:val="CommentTextChar"/>
    <w:link w:val="CommentSubject"/>
    <w:uiPriority w:val="99"/>
    <w:semiHidden/>
    <w:rsid w:val="00486BCC"/>
    <w:rPr>
      <w:b/>
      <w:bCs/>
      <w:sz w:val="20"/>
      <w:szCs w:val="20"/>
    </w:rPr>
  </w:style>
  <w:style w:type="table" w:styleId="TableGrid">
    <w:name w:val="Table Grid"/>
    <w:basedOn w:val="TableNormal"/>
    <w:uiPriority w:val="39"/>
    <w:rsid w:val="001D4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9B4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C6A61"/>
    <w:rPr>
      <w:color w:val="605E5C"/>
      <w:shd w:val="clear" w:color="auto" w:fill="E1DFDD"/>
    </w:rPr>
  </w:style>
  <w:style w:type="paragraph" w:styleId="Revision">
    <w:name w:val="Revision"/>
    <w:hidden/>
    <w:uiPriority w:val="99"/>
    <w:semiHidden/>
    <w:rsid w:val="008B63E4"/>
    <w:pPr>
      <w:spacing w:after="0" w:line="240" w:lineRule="auto"/>
    </w:pPr>
  </w:style>
  <w:style w:type="paragraph" w:styleId="BalloonText">
    <w:name w:val="Balloon Text"/>
    <w:basedOn w:val="Normal"/>
    <w:link w:val="BalloonTextChar"/>
    <w:uiPriority w:val="99"/>
    <w:semiHidden/>
    <w:unhideWhenUsed/>
    <w:rsid w:val="003C23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3C5"/>
    <w:rPr>
      <w:rFonts w:ascii="Tahoma" w:hAnsi="Tahoma" w:cs="Tahoma"/>
      <w:sz w:val="16"/>
      <w:szCs w:val="16"/>
    </w:rPr>
  </w:style>
  <w:style w:type="character" w:customStyle="1" w:styleId="label">
    <w:name w:val="label"/>
    <w:basedOn w:val="DefaultParagraphFont"/>
    <w:rsid w:val="00085A2A"/>
  </w:style>
  <w:style w:type="character" w:customStyle="1" w:styleId="apple-converted-space">
    <w:name w:val="apple-converted-space"/>
    <w:basedOn w:val="DefaultParagraphFont"/>
    <w:rsid w:val="00085A2A"/>
  </w:style>
  <w:style w:type="character" w:customStyle="1" w:styleId="UnresolvedMention2">
    <w:name w:val="Unresolved Mention2"/>
    <w:basedOn w:val="DefaultParagraphFont"/>
    <w:uiPriority w:val="99"/>
    <w:semiHidden/>
    <w:unhideWhenUsed/>
    <w:rsid w:val="00BF0FAB"/>
    <w:rPr>
      <w:color w:val="605E5C"/>
      <w:shd w:val="clear" w:color="auto" w:fill="E1DFDD"/>
    </w:rPr>
  </w:style>
  <w:style w:type="paragraph" w:styleId="Header">
    <w:name w:val="header"/>
    <w:basedOn w:val="Normal"/>
    <w:link w:val="HeaderChar"/>
    <w:uiPriority w:val="99"/>
    <w:unhideWhenUsed/>
    <w:rsid w:val="006E3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3FDE"/>
  </w:style>
  <w:style w:type="paragraph" w:styleId="Footer">
    <w:name w:val="footer"/>
    <w:basedOn w:val="Normal"/>
    <w:link w:val="FooterChar"/>
    <w:uiPriority w:val="99"/>
    <w:unhideWhenUsed/>
    <w:rsid w:val="006E3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3FDE"/>
  </w:style>
  <w:style w:type="paragraph" w:customStyle="1" w:styleId="Default">
    <w:name w:val="Default"/>
    <w:rsid w:val="000F0EF7"/>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C13740"/>
  </w:style>
  <w:style w:type="character" w:customStyle="1" w:styleId="UnresolvedMention3">
    <w:name w:val="Unresolved Mention3"/>
    <w:basedOn w:val="DefaultParagraphFont"/>
    <w:uiPriority w:val="99"/>
    <w:semiHidden/>
    <w:unhideWhenUsed/>
    <w:rsid w:val="00BD6F5C"/>
    <w:rPr>
      <w:color w:val="605E5C"/>
      <w:shd w:val="clear" w:color="auto" w:fill="E1DFDD"/>
    </w:rPr>
  </w:style>
  <w:style w:type="character" w:customStyle="1" w:styleId="hgkelc">
    <w:name w:val="hgkelc"/>
    <w:basedOn w:val="DefaultParagraphFont"/>
    <w:rsid w:val="000B0F70"/>
  </w:style>
  <w:style w:type="character" w:customStyle="1" w:styleId="Heading1Char">
    <w:name w:val="Heading 1 Char"/>
    <w:basedOn w:val="DefaultParagraphFont"/>
    <w:link w:val="Heading1"/>
    <w:uiPriority w:val="9"/>
    <w:rsid w:val="00207203"/>
    <w:rPr>
      <w:rFonts w:asciiTheme="majorHAnsi" w:eastAsiaTheme="majorEastAsia" w:hAnsiTheme="majorHAnsi" w:cstheme="majorBidi"/>
      <w:b/>
      <w:bCs/>
      <w:color w:val="365F91" w:themeColor="accent1" w:themeShade="BF"/>
      <w:sz w:val="28"/>
      <w:szCs w:val="28"/>
    </w:rPr>
  </w:style>
  <w:style w:type="character" w:styleId="UnresolvedMention">
    <w:name w:val="Unresolved Mention"/>
    <w:basedOn w:val="DefaultParagraphFont"/>
    <w:uiPriority w:val="99"/>
    <w:semiHidden/>
    <w:unhideWhenUsed/>
    <w:rsid w:val="006F46AB"/>
    <w:rPr>
      <w:color w:val="605E5C"/>
      <w:shd w:val="clear" w:color="auto" w:fill="E1DFDD"/>
    </w:rPr>
  </w:style>
  <w:style w:type="character" w:customStyle="1" w:styleId="Heading3Char">
    <w:name w:val="Heading 3 Char"/>
    <w:basedOn w:val="DefaultParagraphFont"/>
    <w:link w:val="Heading3"/>
    <w:uiPriority w:val="9"/>
    <w:semiHidden/>
    <w:rsid w:val="009410F9"/>
    <w:rPr>
      <w:rFonts w:asciiTheme="majorHAnsi" w:eastAsiaTheme="majorEastAsia" w:hAnsiTheme="majorHAnsi" w:cstheme="majorBidi"/>
      <w:color w:val="243F60" w:themeColor="accent1" w:themeShade="7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038987">
      <w:bodyDiv w:val="1"/>
      <w:marLeft w:val="0"/>
      <w:marRight w:val="0"/>
      <w:marTop w:val="0"/>
      <w:marBottom w:val="0"/>
      <w:divBdr>
        <w:top w:val="none" w:sz="0" w:space="0" w:color="auto"/>
        <w:left w:val="none" w:sz="0" w:space="0" w:color="auto"/>
        <w:bottom w:val="none" w:sz="0" w:space="0" w:color="auto"/>
        <w:right w:val="none" w:sz="0" w:space="0" w:color="auto"/>
      </w:divBdr>
    </w:div>
    <w:div w:id="605430817">
      <w:bodyDiv w:val="1"/>
      <w:marLeft w:val="0"/>
      <w:marRight w:val="0"/>
      <w:marTop w:val="0"/>
      <w:marBottom w:val="0"/>
      <w:divBdr>
        <w:top w:val="none" w:sz="0" w:space="0" w:color="auto"/>
        <w:left w:val="none" w:sz="0" w:space="0" w:color="auto"/>
        <w:bottom w:val="none" w:sz="0" w:space="0" w:color="auto"/>
        <w:right w:val="none" w:sz="0" w:space="0" w:color="auto"/>
      </w:divBdr>
    </w:div>
    <w:div w:id="1031102506">
      <w:bodyDiv w:val="1"/>
      <w:marLeft w:val="0"/>
      <w:marRight w:val="0"/>
      <w:marTop w:val="0"/>
      <w:marBottom w:val="0"/>
      <w:divBdr>
        <w:top w:val="none" w:sz="0" w:space="0" w:color="auto"/>
        <w:left w:val="none" w:sz="0" w:space="0" w:color="auto"/>
        <w:bottom w:val="none" w:sz="0" w:space="0" w:color="auto"/>
        <w:right w:val="none" w:sz="0" w:space="0" w:color="auto"/>
      </w:divBdr>
    </w:div>
    <w:div w:id="1594588399">
      <w:bodyDiv w:val="1"/>
      <w:marLeft w:val="0"/>
      <w:marRight w:val="0"/>
      <w:marTop w:val="0"/>
      <w:marBottom w:val="0"/>
      <w:divBdr>
        <w:top w:val="none" w:sz="0" w:space="0" w:color="auto"/>
        <w:left w:val="none" w:sz="0" w:space="0" w:color="auto"/>
        <w:bottom w:val="none" w:sz="0" w:space="0" w:color="auto"/>
        <w:right w:val="none" w:sz="0" w:space="0" w:color="auto"/>
      </w:divBdr>
    </w:div>
    <w:div w:id="1657227151">
      <w:bodyDiv w:val="1"/>
      <w:marLeft w:val="0"/>
      <w:marRight w:val="0"/>
      <w:marTop w:val="0"/>
      <w:marBottom w:val="0"/>
      <w:divBdr>
        <w:top w:val="none" w:sz="0" w:space="0" w:color="auto"/>
        <w:left w:val="none" w:sz="0" w:space="0" w:color="auto"/>
        <w:bottom w:val="none" w:sz="0" w:space="0" w:color="auto"/>
        <w:right w:val="none" w:sz="0" w:space="0" w:color="auto"/>
      </w:divBdr>
    </w:div>
    <w:div w:id="1722556864">
      <w:bodyDiv w:val="1"/>
      <w:marLeft w:val="0"/>
      <w:marRight w:val="0"/>
      <w:marTop w:val="0"/>
      <w:marBottom w:val="0"/>
      <w:divBdr>
        <w:top w:val="none" w:sz="0" w:space="0" w:color="auto"/>
        <w:left w:val="none" w:sz="0" w:space="0" w:color="auto"/>
        <w:bottom w:val="none" w:sz="0" w:space="0" w:color="auto"/>
        <w:right w:val="none" w:sz="0" w:space="0" w:color="auto"/>
      </w:divBdr>
    </w:div>
    <w:div w:id="1983539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authors.bmj.com/wp-content/uploads/2018/11/BMJ_Journals_Combined_Author_Licence_2018.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brit-thoracic.org.uk/document-library/quality-improvement/covid-19/pulmonary-rehabilitation-for-covid-19-patients/" TargetMode="External"/><Relationship Id="rId2" Type="http://schemas.openxmlformats.org/officeDocument/2006/relationships/customXml" Target="../customXml/item2.xml"/><Relationship Id="rId16" Type="http://schemas.openxmlformats.org/officeDocument/2006/relationships/hyperlink" Target="https://www.nacap.org.uk/nacap/welcome.nsf/reportsPR.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28b475b-98de-40c3-b0b2-1dade3d58967">
      <Terms xmlns="http://schemas.microsoft.com/office/infopath/2007/PartnerControls"/>
    </lcf76f155ced4ddcb4097134ff3c332f>
    <TaxCatchAll xmlns="c6510bda-33df-4f81-b844-1d99bb44bb9a"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5692DC8A0C6A049BFBE823FE0C576E0" ma:contentTypeVersion="16" ma:contentTypeDescription="Create a new document." ma:contentTypeScope="" ma:versionID="ce8e92295a607e0537f88b2c6a755676">
  <xsd:schema xmlns:xsd="http://www.w3.org/2001/XMLSchema" xmlns:xs="http://www.w3.org/2001/XMLSchema" xmlns:p="http://schemas.microsoft.com/office/2006/metadata/properties" xmlns:ns2="028b475b-98de-40c3-b0b2-1dade3d58967" xmlns:ns3="c6510bda-33df-4f81-b844-1d99bb44bb9a" targetNamespace="http://schemas.microsoft.com/office/2006/metadata/properties" ma:root="true" ma:fieldsID="59f3e1ff7f6ce77eea66cf4742d4887c" ns2:_="" ns3:_="">
    <xsd:import namespace="028b475b-98de-40c3-b0b2-1dade3d58967"/>
    <xsd:import namespace="c6510bda-33df-4f81-b844-1d99bb44bb9a"/>
    <xsd:element name="properties">
      <xsd:complexType>
        <xsd:sequence>
          <xsd:element name="documentManagement">
            <xsd:complexType>
              <xsd:all>
                <xsd:element ref="ns2:MediaServiceMetadata" minOccurs="0"/>
                <xsd:element ref="ns2:MediaServiceFastMetadata" minOccurs="0"/>
                <xsd:element ref="ns2:MediaLengthInSeconds"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3:SharedWithUsers" minOccurs="0"/>
                <xsd:element ref="ns3:SharedWithDetails" minOccurs="0"/>
                <xsd:element ref="ns2:lcf76f155ced4ddcb4097134ff3c332f" minOccurs="0"/>
                <xsd:element ref="ns3:TaxCatchAll"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8b475b-98de-40c3-b0b2-1dade3d58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Length (seconds)" ma:internalName="MediaLengthInSeconds" ma:readOnly="true">
      <xsd:simpleType>
        <xsd:restriction base="dms:Unknown"/>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5dbc9e2-c435-4064-a57e-50d340c2977a"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510bda-33df-4f81-b844-1d99bb44bb9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70e6ce98-47b0-4e27-b575-093ef6cd471e}" ma:internalName="TaxCatchAll" ma:showField="CatchAllData" ma:web="c6510bda-33df-4f81-b844-1d99bb44bb9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90AB772-2A71-46DD-8CC0-CBAED0D7B6EA}">
  <ds:schemaRefs>
    <ds:schemaRef ds:uri="http://schemas.openxmlformats.org/officeDocument/2006/bibliography"/>
  </ds:schemaRefs>
</ds:datastoreItem>
</file>

<file path=customXml/itemProps2.xml><?xml version="1.0" encoding="utf-8"?>
<ds:datastoreItem xmlns:ds="http://schemas.openxmlformats.org/officeDocument/2006/customXml" ds:itemID="{F6477963-A0F8-422B-A3F4-84E9610C1058}">
  <ds:schemaRefs>
    <ds:schemaRef ds:uri="http://schemas.microsoft.com/sharepoint/v3/contenttype/forms"/>
  </ds:schemaRefs>
</ds:datastoreItem>
</file>

<file path=customXml/itemProps3.xml><?xml version="1.0" encoding="utf-8"?>
<ds:datastoreItem xmlns:ds="http://schemas.openxmlformats.org/officeDocument/2006/customXml" ds:itemID="{35633433-4DC7-41A9-B3E4-32F67F109913}">
  <ds:schemaRefs>
    <ds:schemaRef ds:uri="http://schemas.microsoft.com/office/2006/metadata/properties"/>
    <ds:schemaRef ds:uri="http://schemas.microsoft.com/office/infopath/2007/PartnerControls"/>
    <ds:schemaRef ds:uri="028b475b-98de-40c3-b0b2-1dade3d58967"/>
    <ds:schemaRef ds:uri="c6510bda-33df-4f81-b844-1d99bb44bb9a"/>
  </ds:schemaRefs>
</ds:datastoreItem>
</file>

<file path=customXml/itemProps4.xml><?xml version="1.0" encoding="utf-8"?>
<ds:datastoreItem xmlns:ds="http://schemas.openxmlformats.org/officeDocument/2006/customXml" ds:itemID="{300D36EA-3F35-4C0E-865F-26CC475470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8b475b-98de-40c3-b0b2-1dade3d58967"/>
    <ds:schemaRef ds:uri="c6510bda-33df-4f81-b844-1d99bb44bb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4</Pages>
  <Words>28957</Words>
  <Characters>165059</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19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ingh</dc:creator>
  <cp:lastModifiedBy>Miguel Souto</cp:lastModifiedBy>
  <cp:revision>41</cp:revision>
  <dcterms:created xsi:type="dcterms:W3CDTF">2023-04-04T13:33:00Z</dcterms:created>
  <dcterms:modified xsi:type="dcterms:W3CDTF">2023-05-0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12C5E296920442A8AB85E13F490300</vt:lpwstr>
  </property>
  <property fmtid="{D5CDD505-2E9C-101B-9397-08002B2CF9AE}" pid="3" name="MediaServiceImageTags">
    <vt:lpwstr/>
  </property>
</Properties>
</file>